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FE9A78" w14:textId="77777777" w:rsidR="002D410A" w:rsidRPr="002D410A" w:rsidRDefault="002D410A" w:rsidP="002D410A">
      <w:pPr>
        <w:spacing w:line="480" w:lineRule="auto"/>
        <w:rPr>
          <w:rFonts w:asciiTheme="majorBidi" w:hAnsiTheme="majorBidi" w:cstheme="majorBidi"/>
          <w:b/>
          <w:bCs/>
          <w:spacing w:val="5"/>
          <w:kern w:val="36"/>
        </w:rPr>
      </w:pPr>
      <w:bookmarkStart w:id="0" w:name="_GoBack"/>
      <w:r w:rsidRPr="002D410A">
        <w:rPr>
          <w:rFonts w:asciiTheme="majorBidi" w:hAnsiTheme="majorBidi" w:cstheme="majorBidi"/>
          <w:b/>
          <w:bCs/>
          <w:spacing w:val="5"/>
          <w:kern w:val="36"/>
        </w:rPr>
        <w:t>Knowledge, attitude, opinion, perspective, and agreement of Palestinian medical students on strategies/recommendations to curb plagiarism: A multicenter cross-sectional study</w:t>
      </w:r>
    </w:p>
    <w:p w14:paraId="0C78C317" w14:textId="77777777" w:rsidR="002D410A" w:rsidRPr="002D410A" w:rsidRDefault="002D410A" w:rsidP="002D410A">
      <w:pPr>
        <w:spacing w:line="480" w:lineRule="auto"/>
        <w:rPr>
          <w:rFonts w:asciiTheme="majorBidi" w:hAnsiTheme="majorBidi" w:cstheme="majorBidi"/>
        </w:rPr>
      </w:pPr>
      <w:r w:rsidRPr="002D410A">
        <w:rPr>
          <w:rFonts w:asciiTheme="majorBidi" w:hAnsiTheme="majorBidi" w:cstheme="majorBidi"/>
        </w:rPr>
        <w:t>Amjad Hassan</w:t>
      </w:r>
      <w:r w:rsidRPr="002D410A">
        <w:rPr>
          <w:rFonts w:asciiTheme="majorBidi" w:hAnsiTheme="majorBidi" w:cstheme="majorBidi"/>
          <w:vertAlign w:val="superscript"/>
        </w:rPr>
        <w:t>1*</w:t>
      </w:r>
    </w:p>
    <w:p w14:paraId="0FE10680" w14:textId="77777777" w:rsidR="002D410A" w:rsidRPr="002D410A" w:rsidRDefault="002D410A" w:rsidP="002D410A">
      <w:pPr>
        <w:pStyle w:val="NoSpacing"/>
        <w:spacing w:line="480" w:lineRule="auto"/>
        <w:jc w:val="both"/>
        <w:rPr>
          <w:rFonts w:asciiTheme="majorBidi" w:hAnsiTheme="majorBidi" w:cstheme="majorBidi"/>
          <w:sz w:val="24"/>
          <w:szCs w:val="24"/>
        </w:rPr>
      </w:pPr>
      <w:r w:rsidRPr="002D410A">
        <w:rPr>
          <w:rFonts w:asciiTheme="majorBidi" w:hAnsiTheme="majorBidi" w:cstheme="majorBidi"/>
          <w:sz w:val="24"/>
          <w:szCs w:val="24"/>
          <w:vertAlign w:val="superscript"/>
        </w:rPr>
        <w:t>1</w:t>
      </w:r>
      <w:r w:rsidRPr="002D410A">
        <w:rPr>
          <w:rFonts w:asciiTheme="majorBidi" w:hAnsiTheme="majorBidi" w:cstheme="majorBidi"/>
          <w:sz w:val="24"/>
          <w:szCs w:val="24"/>
        </w:rPr>
        <w:t>Faculty of Law, An-Najah National University, Nablus, Palestine</w:t>
      </w:r>
    </w:p>
    <w:p w14:paraId="458AAD02" w14:textId="77777777" w:rsidR="002D410A" w:rsidRPr="002D410A" w:rsidRDefault="002D410A" w:rsidP="002D410A">
      <w:pPr>
        <w:shd w:val="clear" w:color="auto" w:fill="FFFFFF"/>
        <w:spacing w:after="161" w:line="480" w:lineRule="auto"/>
        <w:jc w:val="both"/>
        <w:textAlignment w:val="baseline"/>
        <w:outlineLvl w:val="0"/>
        <w:rPr>
          <w:rFonts w:asciiTheme="majorBidi" w:hAnsiTheme="majorBidi" w:cstheme="majorBidi"/>
          <w:spacing w:val="5"/>
          <w:kern w:val="36"/>
        </w:rPr>
      </w:pPr>
    </w:p>
    <w:p w14:paraId="741BFDEA" w14:textId="77777777" w:rsidR="002D410A" w:rsidRPr="002D410A" w:rsidRDefault="002D410A" w:rsidP="002D410A">
      <w:pPr>
        <w:spacing w:line="480" w:lineRule="auto"/>
        <w:jc w:val="both"/>
        <w:rPr>
          <w:rFonts w:asciiTheme="majorBidi" w:hAnsiTheme="majorBidi" w:cstheme="majorBidi"/>
          <w:b/>
        </w:rPr>
      </w:pPr>
      <w:r w:rsidRPr="002D410A">
        <w:rPr>
          <w:rFonts w:asciiTheme="majorBidi" w:hAnsiTheme="majorBidi" w:cstheme="majorBidi"/>
          <w:b/>
          <w:vertAlign w:val="superscript"/>
        </w:rPr>
        <w:t>*</w:t>
      </w:r>
      <w:r w:rsidRPr="002D410A">
        <w:rPr>
          <w:rFonts w:asciiTheme="majorBidi" w:hAnsiTheme="majorBidi" w:cstheme="majorBidi"/>
          <w:b/>
        </w:rPr>
        <w:t xml:space="preserve">Correspondence: </w:t>
      </w:r>
    </w:p>
    <w:p w14:paraId="70E8F231" w14:textId="77777777" w:rsidR="002D410A" w:rsidRPr="002D410A" w:rsidRDefault="002D410A" w:rsidP="002D410A">
      <w:pPr>
        <w:pStyle w:val="NoSpacing"/>
        <w:spacing w:line="480" w:lineRule="auto"/>
        <w:jc w:val="both"/>
        <w:rPr>
          <w:rFonts w:asciiTheme="majorBidi" w:hAnsiTheme="majorBidi" w:cstheme="majorBidi"/>
          <w:sz w:val="24"/>
          <w:szCs w:val="24"/>
        </w:rPr>
      </w:pPr>
      <w:r w:rsidRPr="002D410A">
        <w:rPr>
          <w:rFonts w:asciiTheme="majorBidi" w:hAnsiTheme="majorBidi" w:cstheme="majorBidi"/>
          <w:bCs/>
          <w:sz w:val="24"/>
          <w:szCs w:val="24"/>
        </w:rPr>
        <w:t xml:space="preserve">Amjad Hassan, PhD, </w:t>
      </w:r>
      <w:r w:rsidRPr="002D410A">
        <w:rPr>
          <w:rFonts w:asciiTheme="majorBidi" w:hAnsiTheme="majorBidi" w:cstheme="majorBidi"/>
          <w:sz w:val="24"/>
          <w:szCs w:val="24"/>
        </w:rPr>
        <w:t xml:space="preserve">Faculty of Law, An-Najah National University, </w:t>
      </w:r>
      <w:r w:rsidRPr="002D410A">
        <w:rPr>
          <w:rFonts w:asciiTheme="majorBidi" w:hAnsiTheme="majorBidi" w:cstheme="majorBidi"/>
          <w:sz w:val="24"/>
          <w:szCs w:val="24"/>
          <w:shd w:val="clear" w:color="auto" w:fill="FFFFFF"/>
        </w:rPr>
        <w:t>New Campus, </w:t>
      </w:r>
      <w:r w:rsidRPr="002D410A">
        <w:rPr>
          <w:rFonts w:asciiTheme="majorBidi" w:hAnsiTheme="majorBidi" w:cstheme="majorBidi"/>
          <w:sz w:val="24"/>
          <w:szCs w:val="24"/>
        </w:rPr>
        <w:t>P.O. Box 7, Nablus, Palestine</w:t>
      </w:r>
    </w:p>
    <w:p w14:paraId="33A02921" w14:textId="77777777" w:rsidR="002D410A" w:rsidRPr="002D410A" w:rsidRDefault="002D410A" w:rsidP="002D410A">
      <w:pPr>
        <w:spacing w:line="480" w:lineRule="auto"/>
        <w:jc w:val="both"/>
        <w:rPr>
          <w:rFonts w:asciiTheme="majorBidi" w:hAnsiTheme="majorBidi" w:cstheme="majorBidi"/>
        </w:rPr>
      </w:pPr>
      <w:r w:rsidRPr="002D410A">
        <w:rPr>
          <w:rFonts w:asciiTheme="majorBidi" w:hAnsiTheme="majorBidi" w:cstheme="majorBidi"/>
        </w:rPr>
        <w:t>Phone: + (970) 923 45113</w:t>
      </w:r>
    </w:p>
    <w:p w14:paraId="22569D0C" w14:textId="77777777" w:rsidR="002D410A" w:rsidRPr="002D410A" w:rsidRDefault="002D410A" w:rsidP="002D410A">
      <w:pPr>
        <w:spacing w:line="480" w:lineRule="auto"/>
        <w:jc w:val="both"/>
        <w:rPr>
          <w:rFonts w:asciiTheme="majorBidi" w:hAnsiTheme="majorBidi" w:cstheme="majorBidi"/>
        </w:rPr>
      </w:pPr>
      <w:r w:rsidRPr="002D410A">
        <w:rPr>
          <w:rFonts w:asciiTheme="majorBidi" w:hAnsiTheme="majorBidi" w:cstheme="majorBidi"/>
        </w:rPr>
        <w:t>Phone: + (970) 92349739</w:t>
      </w:r>
    </w:p>
    <w:p w14:paraId="6FD3A8D4" w14:textId="77777777" w:rsidR="002D410A" w:rsidRPr="002D410A" w:rsidRDefault="002D410A" w:rsidP="002D410A">
      <w:pPr>
        <w:spacing w:line="480" w:lineRule="auto"/>
        <w:rPr>
          <w:rFonts w:asciiTheme="majorBidi" w:hAnsiTheme="majorBidi" w:cstheme="majorBidi"/>
        </w:rPr>
      </w:pPr>
      <w:r w:rsidRPr="002D410A">
        <w:rPr>
          <w:rFonts w:asciiTheme="majorBidi" w:hAnsiTheme="majorBidi" w:cstheme="majorBidi"/>
        </w:rPr>
        <w:t xml:space="preserve">Email: </w:t>
      </w:r>
      <w:hyperlink r:id="rId8" w:history="1">
        <w:r w:rsidRPr="002D410A">
          <w:rPr>
            <w:rStyle w:val="Hyperlink"/>
            <w:rFonts w:asciiTheme="majorBidi" w:hAnsiTheme="majorBidi" w:cstheme="majorBidi"/>
          </w:rPr>
          <w:t>amjad.hasssan@outlook.com</w:t>
        </w:r>
      </w:hyperlink>
      <w:r w:rsidRPr="002D410A">
        <w:rPr>
          <w:rFonts w:asciiTheme="majorBidi" w:hAnsiTheme="majorBidi" w:cstheme="majorBidi"/>
        </w:rPr>
        <w:t xml:space="preserve">  </w:t>
      </w:r>
    </w:p>
    <w:p w14:paraId="2600B432" w14:textId="77777777" w:rsidR="002D410A" w:rsidRPr="002D410A" w:rsidRDefault="002D410A" w:rsidP="002D410A">
      <w:pPr>
        <w:spacing w:line="480" w:lineRule="auto"/>
        <w:rPr>
          <w:rFonts w:asciiTheme="majorBidi" w:hAnsiTheme="majorBidi" w:cstheme="majorBidi"/>
          <w:b/>
          <w:bCs/>
        </w:rPr>
      </w:pPr>
      <w:r w:rsidRPr="002D410A">
        <w:rPr>
          <w:rFonts w:asciiTheme="majorBidi" w:hAnsiTheme="majorBidi" w:cstheme="majorBidi"/>
          <w:b/>
          <w:bCs/>
        </w:rPr>
        <w:t>ORCID iD:</w:t>
      </w:r>
    </w:p>
    <w:p w14:paraId="040D9A4A" w14:textId="77777777" w:rsidR="002D410A" w:rsidRPr="002D410A" w:rsidRDefault="002D410A" w:rsidP="002D410A">
      <w:pPr>
        <w:spacing w:line="480" w:lineRule="auto"/>
        <w:rPr>
          <w:rStyle w:val="Strong"/>
          <w:rFonts w:asciiTheme="majorBidi" w:hAnsiTheme="majorBidi" w:cstheme="majorBidi"/>
        </w:rPr>
      </w:pPr>
      <w:r w:rsidRPr="002D410A">
        <w:rPr>
          <w:rStyle w:val="Strong"/>
          <w:rFonts w:asciiTheme="majorBidi" w:hAnsiTheme="majorBidi" w:cstheme="majorBidi"/>
        </w:rPr>
        <w:t xml:space="preserve">0000-0001-8416-0148 </w:t>
      </w:r>
    </w:p>
    <w:p w14:paraId="1A62C3DD" w14:textId="77777777" w:rsidR="002D410A" w:rsidRPr="002D410A" w:rsidRDefault="002D410A" w:rsidP="002D410A">
      <w:pPr>
        <w:spacing w:line="480" w:lineRule="auto"/>
        <w:rPr>
          <w:rFonts w:asciiTheme="majorBidi" w:hAnsiTheme="majorBidi" w:cstheme="majorBidi"/>
        </w:rPr>
      </w:pPr>
      <w:r w:rsidRPr="002D410A">
        <w:rPr>
          <w:rFonts w:asciiTheme="majorBidi" w:hAnsiTheme="majorBidi" w:cstheme="majorBidi"/>
          <w:b/>
          <w:bCs/>
        </w:rPr>
        <w:t>Number of words:</w:t>
      </w:r>
      <w:r w:rsidRPr="002D410A">
        <w:rPr>
          <w:rFonts w:asciiTheme="majorBidi" w:hAnsiTheme="majorBidi" w:cstheme="majorBidi"/>
        </w:rPr>
        <w:t xml:space="preserve"> 2,490</w:t>
      </w:r>
    </w:p>
    <w:p w14:paraId="5A00B460" w14:textId="77777777" w:rsidR="002D410A" w:rsidRPr="002D410A" w:rsidRDefault="002D410A" w:rsidP="002D410A">
      <w:pPr>
        <w:spacing w:line="480" w:lineRule="auto"/>
        <w:jc w:val="both"/>
        <w:rPr>
          <w:rFonts w:asciiTheme="majorBidi" w:hAnsiTheme="majorBidi" w:cstheme="majorBidi"/>
          <w:b/>
          <w:bCs/>
        </w:rPr>
      </w:pPr>
      <w:r w:rsidRPr="002D410A">
        <w:rPr>
          <w:rFonts w:asciiTheme="majorBidi" w:hAnsiTheme="majorBidi" w:cstheme="majorBidi"/>
          <w:b/>
          <w:bCs/>
        </w:rPr>
        <w:t>Acknowledgments</w:t>
      </w:r>
    </w:p>
    <w:p w14:paraId="68149E77" w14:textId="77777777" w:rsidR="002D410A" w:rsidRPr="002D410A" w:rsidRDefault="002D410A" w:rsidP="002D410A">
      <w:pPr>
        <w:spacing w:line="480" w:lineRule="auto"/>
        <w:rPr>
          <w:rFonts w:asciiTheme="majorBidi" w:hAnsiTheme="majorBidi" w:cstheme="majorBidi"/>
        </w:rPr>
      </w:pPr>
      <w:r w:rsidRPr="002D410A">
        <w:rPr>
          <w:rFonts w:asciiTheme="majorBidi" w:hAnsiTheme="majorBidi" w:cstheme="majorBidi"/>
        </w:rPr>
        <w:t>The author would like to thank the medical students who participated in the study. An-Najah National University is acknowledged for making this study possible.</w:t>
      </w:r>
    </w:p>
    <w:p w14:paraId="7A102207" w14:textId="77777777" w:rsidR="002D410A" w:rsidRPr="002D410A" w:rsidRDefault="002D410A" w:rsidP="002D410A">
      <w:pPr>
        <w:spacing w:line="480" w:lineRule="auto"/>
        <w:rPr>
          <w:rFonts w:asciiTheme="majorBidi" w:hAnsiTheme="majorBidi" w:cstheme="majorBidi"/>
          <w:b/>
          <w:bCs/>
        </w:rPr>
      </w:pPr>
      <w:r w:rsidRPr="002D410A">
        <w:rPr>
          <w:rFonts w:asciiTheme="majorBidi" w:hAnsiTheme="majorBidi" w:cstheme="majorBidi"/>
          <w:b/>
          <w:bCs/>
        </w:rPr>
        <w:t>Disclosure of potential conflicts of interest</w:t>
      </w:r>
    </w:p>
    <w:p w14:paraId="57F66ED6" w14:textId="77777777" w:rsidR="002D410A" w:rsidRPr="002D410A" w:rsidRDefault="002D410A" w:rsidP="002D410A">
      <w:pPr>
        <w:spacing w:line="480" w:lineRule="auto"/>
        <w:rPr>
          <w:rFonts w:asciiTheme="majorBidi" w:hAnsiTheme="majorBidi" w:cstheme="majorBidi"/>
        </w:rPr>
      </w:pPr>
      <w:r w:rsidRPr="002D410A">
        <w:rPr>
          <w:rFonts w:asciiTheme="majorBidi" w:hAnsiTheme="majorBidi" w:cstheme="majorBidi"/>
        </w:rPr>
        <w:t>The author reports no conflicts of interest.</w:t>
      </w:r>
    </w:p>
    <w:p w14:paraId="2406F12B" w14:textId="77777777" w:rsidR="002D410A" w:rsidRPr="002D410A" w:rsidRDefault="002D410A" w:rsidP="002D410A">
      <w:pPr>
        <w:spacing w:line="480" w:lineRule="auto"/>
        <w:jc w:val="both"/>
        <w:rPr>
          <w:rFonts w:asciiTheme="majorBidi" w:hAnsiTheme="majorBidi" w:cstheme="majorBidi"/>
          <w:b/>
          <w:bCs/>
        </w:rPr>
      </w:pPr>
      <w:r w:rsidRPr="002D410A">
        <w:rPr>
          <w:rFonts w:asciiTheme="majorBidi" w:hAnsiTheme="majorBidi" w:cstheme="majorBidi"/>
          <w:b/>
          <w:bCs/>
        </w:rPr>
        <w:t>Funding</w:t>
      </w:r>
    </w:p>
    <w:p w14:paraId="395EC7E7" w14:textId="77777777" w:rsidR="002D410A" w:rsidRPr="002D410A" w:rsidRDefault="002D410A" w:rsidP="002D410A">
      <w:pPr>
        <w:spacing w:line="480" w:lineRule="auto"/>
        <w:rPr>
          <w:rFonts w:asciiTheme="majorBidi" w:hAnsiTheme="majorBidi" w:cstheme="majorBidi"/>
        </w:rPr>
      </w:pPr>
      <w:r w:rsidRPr="002D410A">
        <w:rPr>
          <w:rFonts w:asciiTheme="majorBidi" w:hAnsiTheme="majorBidi" w:cstheme="majorBidi"/>
        </w:rPr>
        <w:t xml:space="preserve">This study did not receive any funding. </w:t>
      </w:r>
    </w:p>
    <w:p w14:paraId="7BE995F5" w14:textId="77777777" w:rsidR="008A74A3" w:rsidRDefault="008A74A3">
      <w:pPr>
        <w:rPr>
          <w:rFonts w:asciiTheme="majorBidi" w:hAnsiTheme="majorBidi" w:cstheme="majorBidi"/>
          <w:b/>
          <w:bCs/>
        </w:rPr>
      </w:pPr>
      <w:r>
        <w:rPr>
          <w:rFonts w:asciiTheme="majorBidi" w:hAnsiTheme="majorBidi" w:cstheme="majorBidi"/>
          <w:b/>
          <w:bCs/>
        </w:rPr>
        <w:br w:type="page"/>
      </w:r>
    </w:p>
    <w:p w14:paraId="0EDE6FC5" w14:textId="2FC03622" w:rsidR="00DC7ABB" w:rsidRPr="002D410A" w:rsidRDefault="00EE131F" w:rsidP="00373149">
      <w:pPr>
        <w:spacing w:line="480" w:lineRule="auto"/>
        <w:rPr>
          <w:rFonts w:asciiTheme="majorBidi" w:hAnsiTheme="majorBidi" w:cstheme="majorBidi"/>
          <w:b/>
          <w:bCs/>
        </w:rPr>
      </w:pPr>
      <w:r w:rsidRPr="002D410A">
        <w:rPr>
          <w:rFonts w:asciiTheme="majorBidi" w:hAnsiTheme="majorBidi" w:cstheme="majorBidi"/>
          <w:b/>
          <w:bCs/>
        </w:rPr>
        <w:lastRenderedPageBreak/>
        <w:t>ABSTRACT</w:t>
      </w:r>
    </w:p>
    <w:p w14:paraId="3BF61C93" w14:textId="6F48AE9E" w:rsidR="00804004" w:rsidRPr="002D410A" w:rsidRDefault="00E54BCB" w:rsidP="00373149">
      <w:pPr>
        <w:spacing w:line="480" w:lineRule="auto"/>
        <w:jc w:val="both"/>
        <w:rPr>
          <w:rFonts w:asciiTheme="majorBidi" w:hAnsiTheme="majorBidi" w:cstheme="majorBidi"/>
        </w:rPr>
      </w:pPr>
      <w:r w:rsidRPr="002D410A">
        <w:rPr>
          <w:rFonts w:asciiTheme="majorBidi" w:hAnsiTheme="majorBidi" w:cstheme="majorBidi"/>
        </w:rPr>
        <w:t xml:space="preserve">Plagiarism is a common issue in written </w:t>
      </w:r>
      <w:r w:rsidR="002075C9" w:rsidRPr="002D410A">
        <w:rPr>
          <w:rFonts w:asciiTheme="majorBidi" w:hAnsiTheme="majorBidi" w:cstheme="majorBidi"/>
        </w:rPr>
        <w:t xml:space="preserve">academic </w:t>
      </w:r>
      <w:r w:rsidRPr="002D410A">
        <w:rPr>
          <w:rFonts w:asciiTheme="majorBidi" w:hAnsiTheme="majorBidi" w:cstheme="majorBidi"/>
        </w:rPr>
        <w:t xml:space="preserve">assignments and graduation theses. This multicenter study was conducted to assess </w:t>
      </w:r>
      <w:r w:rsidR="00EE7ACE" w:rsidRPr="002D410A">
        <w:rPr>
          <w:rFonts w:asciiTheme="majorBidi" w:hAnsiTheme="majorBidi" w:cstheme="majorBidi"/>
        </w:rPr>
        <w:t xml:space="preserve">the </w:t>
      </w:r>
      <w:r w:rsidRPr="002D410A">
        <w:rPr>
          <w:rFonts w:asciiTheme="majorBidi" w:hAnsiTheme="majorBidi" w:cstheme="majorBidi"/>
        </w:rPr>
        <w:t>knowledge</w:t>
      </w:r>
      <w:r w:rsidR="004210FB" w:rsidRPr="002D410A">
        <w:rPr>
          <w:rFonts w:asciiTheme="majorBidi" w:hAnsiTheme="majorBidi" w:cstheme="majorBidi"/>
        </w:rPr>
        <w:t xml:space="preserve">, </w:t>
      </w:r>
      <w:r w:rsidRPr="002D410A">
        <w:rPr>
          <w:rFonts w:asciiTheme="majorBidi" w:hAnsiTheme="majorBidi" w:cstheme="majorBidi"/>
        </w:rPr>
        <w:t>attitude</w:t>
      </w:r>
      <w:r w:rsidR="004210FB" w:rsidRPr="002D410A">
        <w:rPr>
          <w:rFonts w:asciiTheme="majorBidi" w:hAnsiTheme="majorBidi" w:cstheme="majorBidi"/>
        </w:rPr>
        <w:t xml:space="preserve">, </w:t>
      </w:r>
      <w:r w:rsidR="00BB59DC" w:rsidRPr="002D410A">
        <w:rPr>
          <w:rFonts w:asciiTheme="majorBidi" w:hAnsiTheme="majorBidi" w:cstheme="majorBidi"/>
        </w:rPr>
        <w:t>opinion</w:t>
      </w:r>
      <w:r w:rsidR="0064176C" w:rsidRPr="002D410A">
        <w:rPr>
          <w:rFonts w:asciiTheme="majorBidi" w:hAnsiTheme="majorBidi" w:cstheme="majorBidi"/>
        </w:rPr>
        <w:t>, perspective, and</w:t>
      </w:r>
      <w:r w:rsidR="00964196" w:rsidRPr="002D410A">
        <w:rPr>
          <w:rFonts w:asciiTheme="majorBidi" w:hAnsiTheme="majorBidi" w:cstheme="majorBidi"/>
        </w:rPr>
        <w:t xml:space="preserve"> agreement</w:t>
      </w:r>
      <w:r w:rsidR="00E65CAB" w:rsidRPr="002D410A">
        <w:rPr>
          <w:rFonts w:asciiTheme="majorBidi" w:hAnsiTheme="majorBidi" w:cstheme="majorBidi"/>
        </w:rPr>
        <w:t xml:space="preserve"> </w:t>
      </w:r>
      <w:r w:rsidRPr="002D410A">
        <w:rPr>
          <w:rFonts w:asciiTheme="majorBidi" w:hAnsiTheme="majorBidi" w:cstheme="majorBidi"/>
        </w:rPr>
        <w:t xml:space="preserve">of Palestinian medical students </w:t>
      </w:r>
      <w:r w:rsidR="00E86833" w:rsidRPr="002D410A">
        <w:rPr>
          <w:rFonts w:asciiTheme="majorBidi" w:hAnsiTheme="majorBidi" w:cstheme="majorBidi"/>
        </w:rPr>
        <w:t>on</w:t>
      </w:r>
      <w:r w:rsidR="000E5F7A" w:rsidRPr="002D410A">
        <w:rPr>
          <w:rFonts w:asciiTheme="majorBidi" w:hAnsiTheme="majorBidi" w:cstheme="majorBidi"/>
        </w:rPr>
        <w:t xml:space="preserve"> strategies/recommendations to curb</w:t>
      </w:r>
      <w:r w:rsidR="006F085E" w:rsidRPr="002D410A">
        <w:rPr>
          <w:rFonts w:asciiTheme="majorBidi" w:hAnsiTheme="majorBidi" w:cstheme="majorBidi"/>
        </w:rPr>
        <w:t xml:space="preserve"> plagiarism.</w:t>
      </w:r>
      <w:r w:rsidR="00B160E8" w:rsidRPr="002D410A">
        <w:rPr>
          <w:rFonts w:asciiTheme="majorBidi" w:hAnsiTheme="majorBidi" w:cstheme="majorBidi"/>
        </w:rPr>
        <w:t xml:space="preserve"> </w:t>
      </w:r>
      <w:r w:rsidR="00827033" w:rsidRPr="002D410A">
        <w:rPr>
          <w:rFonts w:asciiTheme="majorBidi" w:hAnsiTheme="majorBidi" w:cstheme="majorBidi"/>
        </w:rPr>
        <w:t>The</w:t>
      </w:r>
      <w:r w:rsidRPr="002D410A">
        <w:rPr>
          <w:rFonts w:asciiTheme="majorBidi" w:hAnsiTheme="majorBidi" w:cstheme="majorBidi"/>
        </w:rPr>
        <w:t xml:space="preserve"> study was conducted in a cross-sectional design using a questionnaire in all universities with medical education program</w:t>
      </w:r>
      <w:r w:rsidR="005F1206" w:rsidRPr="002D410A">
        <w:rPr>
          <w:rFonts w:asciiTheme="majorBidi" w:hAnsiTheme="majorBidi" w:cstheme="majorBidi"/>
        </w:rPr>
        <w:t>s</w:t>
      </w:r>
      <w:r w:rsidRPr="002D410A">
        <w:rPr>
          <w:rFonts w:asciiTheme="majorBidi" w:hAnsiTheme="majorBidi" w:cstheme="majorBidi"/>
        </w:rPr>
        <w:t>. The questionnaire contained</w:t>
      </w:r>
      <w:r w:rsidR="002075C9" w:rsidRPr="002D410A">
        <w:rPr>
          <w:rFonts w:asciiTheme="majorBidi" w:hAnsiTheme="majorBidi" w:cstheme="majorBidi"/>
        </w:rPr>
        <w:t xml:space="preserve"> </w:t>
      </w:r>
      <w:r w:rsidRPr="002D410A">
        <w:rPr>
          <w:rFonts w:asciiTheme="majorBidi" w:hAnsiTheme="majorBidi" w:cstheme="majorBidi"/>
        </w:rPr>
        <w:t>12</w:t>
      </w:r>
      <w:r w:rsidR="00116284" w:rsidRPr="002D410A">
        <w:rPr>
          <w:rFonts w:asciiTheme="majorBidi" w:hAnsiTheme="majorBidi" w:cstheme="majorBidi"/>
        </w:rPr>
        <w:t xml:space="preserve"> </w:t>
      </w:r>
      <w:r w:rsidR="002075C9" w:rsidRPr="002D410A">
        <w:rPr>
          <w:rFonts w:asciiTheme="majorBidi" w:hAnsiTheme="majorBidi" w:cstheme="majorBidi"/>
        </w:rPr>
        <w:t xml:space="preserve">knowledge items, </w:t>
      </w:r>
      <w:r w:rsidR="00505F0E" w:rsidRPr="002D410A">
        <w:rPr>
          <w:rFonts w:asciiTheme="majorBidi" w:hAnsiTheme="majorBidi" w:cstheme="majorBidi"/>
        </w:rPr>
        <w:t>8</w:t>
      </w:r>
      <w:r w:rsidR="002075C9" w:rsidRPr="002D410A">
        <w:rPr>
          <w:rFonts w:asciiTheme="majorBidi" w:hAnsiTheme="majorBidi" w:cstheme="majorBidi"/>
        </w:rPr>
        <w:t xml:space="preserve"> attitude </w:t>
      </w:r>
      <w:r w:rsidR="00132C99" w:rsidRPr="002D410A">
        <w:rPr>
          <w:rFonts w:asciiTheme="majorBidi" w:hAnsiTheme="majorBidi" w:cstheme="majorBidi"/>
        </w:rPr>
        <w:t>items</w:t>
      </w:r>
      <w:r w:rsidR="002075C9" w:rsidRPr="002D410A">
        <w:rPr>
          <w:rFonts w:asciiTheme="majorBidi" w:hAnsiTheme="majorBidi" w:cstheme="majorBidi"/>
        </w:rPr>
        <w:t xml:space="preserve">, </w:t>
      </w:r>
      <w:r w:rsidR="00505F0E" w:rsidRPr="002D410A">
        <w:rPr>
          <w:rFonts w:asciiTheme="majorBidi" w:hAnsiTheme="majorBidi" w:cstheme="majorBidi"/>
        </w:rPr>
        <w:t xml:space="preserve">6 opinion/perspective items, and </w:t>
      </w:r>
      <w:r w:rsidR="00AB6892" w:rsidRPr="002D410A">
        <w:rPr>
          <w:rFonts w:asciiTheme="majorBidi" w:hAnsiTheme="majorBidi" w:cstheme="majorBidi"/>
        </w:rPr>
        <w:t>8 strategies</w:t>
      </w:r>
      <w:r w:rsidR="00B4564D" w:rsidRPr="002D410A">
        <w:rPr>
          <w:rFonts w:asciiTheme="majorBidi" w:hAnsiTheme="majorBidi" w:cstheme="majorBidi"/>
        </w:rPr>
        <w:t>/recommendations</w:t>
      </w:r>
      <w:r w:rsidR="00AB6892" w:rsidRPr="002D410A">
        <w:rPr>
          <w:rFonts w:asciiTheme="majorBidi" w:hAnsiTheme="majorBidi" w:cstheme="majorBidi"/>
        </w:rPr>
        <w:t xml:space="preserve"> to curb plagiarism.</w:t>
      </w:r>
      <w:r w:rsidR="00A5093B" w:rsidRPr="002D410A">
        <w:rPr>
          <w:rFonts w:asciiTheme="majorBidi" w:hAnsiTheme="majorBidi" w:cstheme="majorBidi"/>
        </w:rPr>
        <w:t xml:space="preserve"> </w:t>
      </w:r>
      <w:r w:rsidRPr="002D410A">
        <w:rPr>
          <w:rFonts w:asciiTheme="majorBidi" w:hAnsiTheme="majorBidi" w:cstheme="majorBidi"/>
        </w:rPr>
        <w:t xml:space="preserve">Of the 550 invited medical students, 474 completed the study tool. </w:t>
      </w:r>
      <w:r w:rsidR="00082756" w:rsidRPr="002D410A">
        <w:rPr>
          <w:rFonts w:asciiTheme="majorBidi" w:hAnsiTheme="majorBidi" w:cstheme="majorBidi"/>
        </w:rPr>
        <w:t>K</w:t>
      </w:r>
      <w:r w:rsidR="00910215" w:rsidRPr="002D410A">
        <w:rPr>
          <w:rFonts w:asciiTheme="majorBidi" w:hAnsiTheme="majorBidi" w:cstheme="majorBidi"/>
        </w:rPr>
        <w:t>nowledge, attitude, opinion, perspective, and agreement on strategies/recommendations scores</w:t>
      </w:r>
      <w:r w:rsidR="00082756" w:rsidRPr="002D410A">
        <w:rPr>
          <w:rFonts w:asciiTheme="majorBidi" w:hAnsiTheme="majorBidi" w:cstheme="majorBidi"/>
        </w:rPr>
        <w:t xml:space="preserve"> correlated positively</w:t>
      </w:r>
      <w:r w:rsidR="00910215" w:rsidRPr="002D410A">
        <w:rPr>
          <w:rFonts w:asciiTheme="majorBidi" w:hAnsiTheme="majorBidi" w:cstheme="majorBidi"/>
        </w:rPr>
        <w:t>.</w:t>
      </w:r>
      <w:r w:rsidR="00E05660" w:rsidRPr="002D410A">
        <w:rPr>
          <w:rFonts w:asciiTheme="majorBidi" w:hAnsiTheme="majorBidi" w:cstheme="majorBidi"/>
        </w:rPr>
        <w:t xml:space="preserve"> </w:t>
      </w:r>
      <w:r w:rsidR="006E2159" w:rsidRPr="002D410A">
        <w:rPr>
          <w:rFonts w:asciiTheme="majorBidi" w:hAnsiTheme="majorBidi" w:cstheme="majorBidi"/>
        </w:rPr>
        <w:t xml:space="preserve">Higher </w:t>
      </w:r>
      <w:r w:rsidR="00AE0890" w:rsidRPr="002D410A">
        <w:rPr>
          <w:rFonts w:asciiTheme="majorBidi" w:hAnsiTheme="majorBidi" w:cstheme="majorBidi"/>
        </w:rPr>
        <w:t xml:space="preserve">knowledge, attitude, opinion, perspective, and agreement on strategies/recommendations scores </w:t>
      </w:r>
      <w:r w:rsidR="00AE1336" w:rsidRPr="002D410A">
        <w:rPr>
          <w:rFonts w:asciiTheme="majorBidi" w:hAnsiTheme="majorBidi" w:cstheme="majorBidi"/>
        </w:rPr>
        <w:t>were</w:t>
      </w:r>
      <w:r w:rsidRPr="002D410A">
        <w:rPr>
          <w:rFonts w:asciiTheme="majorBidi" w:hAnsiTheme="majorBidi" w:cstheme="majorBidi"/>
        </w:rPr>
        <w:t xml:space="preserve"> </w:t>
      </w:r>
      <w:r w:rsidR="009B755F" w:rsidRPr="002D410A">
        <w:rPr>
          <w:rFonts w:asciiTheme="majorBidi" w:hAnsiTheme="majorBidi" w:cstheme="majorBidi"/>
        </w:rPr>
        <w:t xml:space="preserve">significantly </w:t>
      </w:r>
      <w:r w:rsidRPr="002D410A">
        <w:rPr>
          <w:rFonts w:asciiTheme="majorBidi" w:hAnsiTheme="majorBidi" w:cstheme="majorBidi"/>
        </w:rPr>
        <w:t xml:space="preserve">associated with higher academic/training year, </w:t>
      </w:r>
      <w:r w:rsidR="004D47AD" w:rsidRPr="002D410A">
        <w:rPr>
          <w:rFonts w:asciiTheme="majorBidi" w:hAnsiTheme="majorBidi" w:cstheme="majorBidi"/>
        </w:rPr>
        <w:t>grade point average</w:t>
      </w:r>
      <w:r w:rsidRPr="002D410A">
        <w:rPr>
          <w:rFonts w:asciiTheme="majorBidi" w:hAnsiTheme="majorBidi" w:cstheme="majorBidi"/>
        </w:rPr>
        <w:t xml:space="preserve">, satisfaction with academic achievement, </w:t>
      </w:r>
      <w:r w:rsidR="002B41BB" w:rsidRPr="002D410A">
        <w:rPr>
          <w:rFonts w:asciiTheme="majorBidi" w:hAnsiTheme="majorBidi" w:cstheme="majorBidi"/>
        </w:rPr>
        <w:t xml:space="preserve">academic </w:t>
      </w:r>
      <w:r w:rsidRPr="002D410A">
        <w:rPr>
          <w:rFonts w:asciiTheme="majorBidi" w:hAnsiTheme="majorBidi" w:cstheme="majorBidi"/>
        </w:rPr>
        <w:t>writing skills, informational skills, using citation managers, receiving courses/workshops/lecturers on plagiarism, using plagiarism checking tools, and participation in a scientific paper/graduation thesis writing.</w:t>
      </w:r>
      <w:r w:rsidR="00B61E17" w:rsidRPr="002D410A">
        <w:rPr>
          <w:rFonts w:asciiTheme="majorBidi" w:hAnsiTheme="majorBidi" w:cstheme="majorBidi"/>
        </w:rPr>
        <w:t xml:space="preserve"> </w:t>
      </w:r>
      <w:r w:rsidR="00804004" w:rsidRPr="002D410A">
        <w:rPr>
          <w:rFonts w:asciiTheme="majorBidi" w:hAnsiTheme="majorBidi" w:cstheme="majorBidi"/>
        </w:rPr>
        <w:t>Gaps in knowledge about plagiarism were identified among Palestinian medical students. Educators/trainers and other decision-makers in medical schools and higher academic institutions might use the strategies on which the students agreed to curb plagiarism.</w:t>
      </w:r>
    </w:p>
    <w:p w14:paraId="06728E98" w14:textId="1C5E4744" w:rsidR="00DC7ABB" w:rsidRPr="002D410A" w:rsidRDefault="00E54BCB" w:rsidP="00373149">
      <w:pPr>
        <w:spacing w:line="480" w:lineRule="auto"/>
        <w:jc w:val="both"/>
        <w:rPr>
          <w:rFonts w:asciiTheme="majorBidi" w:hAnsiTheme="majorBidi" w:cstheme="majorBidi"/>
        </w:rPr>
      </w:pPr>
      <w:r w:rsidRPr="002D410A">
        <w:rPr>
          <w:rFonts w:asciiTheme="majorBidi" w:hAnsiTheme="majorBidi" w:cstheme="majorBidi"/>
          <w:b/>
          <w:bCs/>
        </w:rPr>
        <w:t>Keywords:</w:t>
      </w:r>
      <w:r w:rsidRPr="002D410A">
        <w:rPr>
          <w:rFonts w:asciiTheme="majorBidi" w:hAnsiTheme="majorBidi" w:cstheme="majorBidi"/>
        </w:rPr>
        <w:t xml:space="preserve"> Knowledge, Attitude, Plagiarism, Medical students, </w:t>
      </w:r>
      <w:r w:rsidR="00F50873" w:rsidRPr="002D410A">
        <w:rPr>
          <w:rFonts w:asciiTheme="majorBidi" w:hAnsiTheme="majorBidi" w:cstheme="majorBidi"/>
        </w:rPr>
        <w:t>Medical education, Questionnaire</w:t>
      </w:r>
      <w:r w:rsidR="00DC7ABB" w:rsidRPr="002D410A">
        <w:rPr>
          <w:rFonts w:asciiTheme="majorBidi" w:hAnsiTheme="majorBidi" w:cstheme="majorBidi"/>
        </w:rPr>
        <w:br w:type="page"/>
      </w:r>
    </w:p>
    <w:p w14:paraId="73D50F45" w14:textId="117E60AE" w:rsidR="00DC7ABB" w:rsidRPr="002D410A" w:rsidRDefault="00B61E17" w:rsidP="00373149">
      <w:pPr>
        <w:pStyle w:val="Heading1"/>
        <w:rPr>
          <w:sz w:val="24"/>
          <w:szCs w:val="24"/>
        </w:rPr>
      </w:pPr>
      <w:r w:rsidRPr="002D410A">
        <w:rPr>
          <w:sz w:val="24"/>
          <w:szCs w:val="24"/>
        </w:rPr>
        <w:lastRenderedPageBreak/>
        <w:t>Introduction</w:t>
      </w:r>
    </w:p>
    <w:p w14:paraId="536000E0" w14:textId="2363A456" w:rsidR="00A75715" w:rsidRPr="002D410A" w:rsidRDefault="00A7086A" w:rsidP="00373149">
      <w:pPr>
        <w:spacing w:line="480" w:lineRule="auto"/>
        <w:jc w:val="both"/>
        <w:rPr>
          <w:rFonts w:asciiTheme="majorBidi" w:hAnsiTheme="majorBidi" w:cstheme="majorBidi"/>
        </w:rPr>
      </w:pPr>
      <w:r w:rsidRPr="002D410A">
        <w:rPr>
          <w:rFonts w:asciiTheme="majorBidi" w:hAnsiTheme="majorBidi" w:cstheme="majorBidi"/>
        </w:rPr>
        <w:t>Worldwide, medical education has changed dramatically over the last few decades</w:t>
      </w:r>
      <w:r w:rsidR="007E7EEC" w:rsidRPr="002D410A">
        <w:rPr>
          <w:rFonts w:asciiTheme="majorBidi" w:hAnsiTheme="majorBidi" w:cstheme="majorBidi"/>
        </w:rPr>
        <w:t>. Today’s medical curricula aim to stimulate critical thinking</w:t>
      </w:r>
      <w:r w:rsidR="007C79EF" w:rsidRPr="002D410A">
        <w:rPr>
          <w:rFonts w:asciiTheme="majorBidi" w:hAnsiTheme="majorBidi" w:cstheme="majorBidi"/>
        </w:rPr>
        <w:t xml:space="preserve"> among medical students, </w:t>
      </w:r>
      <w:r w:rsidR="00115109" w:rsidRPr="002D410A">
        <w:rPr>
          <w:rFonts w:asciiTheme="majorBidi" w:hAnsiTheme="majorBidi" w:cstheme="majorBidi"/>
        </w:rPr>
        <w:t xml:space="preserve">teach them how to </w:t>
      </w:r>
      <w:r w:rsidR="008F7EEB" w:rsidRPr="002D410A">
        <w:rPr>
          <w:rFonts w:asciiTheme="majorBidi" w:hAnsiTheme="majorBidi" w:cstheme="majorBidi"/>
        </w:rPr>
        <w:t>collect and analyze data,</w:t>
      </w:r>
      <w:r w:rsidR="00384C47" w:rsidRPr="002D410A">
        <w:rPr>
          <w:rFonts w:asciiTheme="majorBidi" w:hAnsiTheme="majorBidi" w:cstheme="majorBidi"/>
        </w:rPr>
        <w:t xml:space="preserve"> and how to apply them in </w:t>
      </w:r>
      <w:r w:rsidR="007A3A84" w:rsidRPr="002D410A">
        <w:rPr>
          <w:rFonts w:asciiTheme="majorBidi" w:hAnsiTheme="majorBidi" w:cstheme="majorBidi"/>
        </w:rPr>
        <w:t>clinical situations while caring for patients</w:t>
      </w:r>
      <w:r w:rsidR="00B63DD8" w:rsidRPr="002D410A">
        <w:rPr>
          <w:rFonts w:asciiTheme="majorBidi" w:hAnsiTheme="majorBidi" w:cstheme="majorBidi"/>
        </w:rPr>
        <w:t xml:space="preserve"> </w:t>
      </w:r>
      <w:r w:rsidR="00B63DD8" w:rsidRPr="002D410A">
        <w:rPr>
          <w:rFonts w:asciiTheme="majorBidi" w:hAnsiTheme="majorBidi" w:cstheme="majorBidi"/>
        </w:rPr>
        <w:fldChar w:fldCharType="begin">
          <w:fldData xml:space="preserve">PEVuZE5vdGU+PENpdGU+PEF1dGhvcj5MZWU8L0F1dGhvcj48WWVhcj4yMDIwPC9ZZWFyPjxSZWNO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</w:fldData>
        </w:fldChar>
      </w:r>
      <w:r w:rsidR="007D1ACA" w:rsidRPr="002D410A">
        <w:rPr>
          <w:rFonts w:asciiTheme="majorBidi" w:hAnsiTheme="majorBidi" w:cstheme="majorBidi"/>
        </w:rPr>
        <w:instrText xml:space="preserve"> ADDIN EN.CITE </w:instrText>
      </w:r>
      <w:r w:rsidR="007D1ACA" w:rsidRPr="002D410A">
        <w:rPr>
          <w:rFonts w:asciiTheme="majorBidi" w:hAnsiTheme="majorBidi" w:cstheme="majorBidi"/>
        </w:rPr>
        <w:fldChar w:fldCharType="begin">
          <w:fldData xml:space="preserve">PEVuZE5vdGU+PENpdGU+PEF1dGhvcj5MZWU8L0F1dGhvcj48WWVhcj4yMDIwPC9ZZWFyPjxSZWNO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</w:fldData>
        </w:fldChar>
      </w:r>
      <w:r w:rsidR="007D1ACA" w:rsidRPr="002D410A">
        <w:rPr>
          <w:rFonts w:asciiTheme="majorBidi" w:hAnsiTheme="majorBidi" w:cstheme="majorBidi"/>
        </w:rPr>
        <w:instrText xml:space="preserve"> ADDIN EN.CITE.DATA </w:instrText>
      </w:r>
      <w:r w:rsidR="007D1ACA" w:rsidRPr="002D410A">
        <w:rPr>
          <w:rFonts w:asciiTheme="majorBidi" w:hAnsiTheme="majorBidi" w:cstheme="majorBidi"/>
        </w:rPr>
      </w:r>
      <w:r w:rsidR="007D1ACA" w:rsidRPr="002D410A">
        <w:rPr>
          <w:rFonts w:asciiTheme="majorBidi" w:hAnsiTheme="majorBidi" w:cstheme="majorBidi"/>
        </w:rPr>
        <w:fldChar w:fldCharType="end"/>
      </w:r>
      <w:r w:rsidR="00B63DD8" w:rsidRPr="002D410A">
        <w:rPr>
          <w:rFonts w:asciiTheme="majorBidi" w:hAnsiTheme="majorBidi" w:cstheme="majorBidi"/>
        </w:rPr>
      </w:r>
      <w:r w:rsidR="00B63DD8"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10" w:tooltip="Carberry, 2021 #2" w:history="1">
        <w:r w:rsidR="007D1ACA" w:rsidRPr="002D410A">
          <w:rPr>
            <w:rFonts w:asciiTheme="majorBidi" w:hAnsiTheme="majorBidi" w:cstheme="majorBidi"/>
            <w:noProof/>
          </w:rPr>
          <w:t>Carberry et al., 2021</w:t>
        </w:r>
      </w:hyperlink>
      <w:r w:rsidR="00B61E17" w:rsidRPr="002D410A">
        <w:rPr>
          <w:rFonts w:asciiTheme="majorBidi" w:hAnsiTheme="majorBidi" w:cstheme="majorBidi"/>
          <w:noProof/>
        </w:rPr>
        <w:t xml:space="preserve">; </w:t>
      </w:r>
      <w:hyperlink w:anchor="_ENREF_36" w:tooltip="Lee, 2020 #1" w:history="1">
        <w:r w:rsidR="007D1ACA" w:rsidRPr="002D410A">
          <w:rPr>
            <w:rFonts w:asciiTheme="majorBidi" w:hAnsiTheme="majorBidi" w:cstheme="majorBidi"/>
            <w:noProof/>
          </w:rPr>
          <w:t>Lee, Hu, &amp; Bilszta, 2020</w:t>
        </w:r>
      </w:hyperlink>
      <w:r w:rsidR="00B61E17" w:rsidRPr="002D410A">
        <w:rPr>
          <w:rFonts w:asciiTheme="majorBidi" w:hAnsiTheme="majorBidi" w:cstheme="majorBidi"/>
          <w:noProof/>
        </w:rPr>
        <w:t>)</w:t>
      </w:r>
      <w:r w:rsidR="00B63DD8" w:rsidRPr="002D410A">
        <w:rPr>
          <w:rFonts w:asciiTheme="majorBidi" w:hAnsiTheme="majorBidi" w:cstheme="majorBidi"/>
        </w:rPr>
        <w:fldChar w:fldCharType="end"/>
      </w:r>
      <w:r w:rsidR="007A3A84" w:rsidRPr="002D410A">
        <w:rPr>
          <w:rFonts w:asciiTheme="majorBidi" w:hAnsiTheme="majorBidi" w:cstheme="majorBidi"/>
        </w:rPr>
        <w:t>.</w:t>
      </w:r>
      <w:r w:rsidR="00FB1E28" w:rsidRPr="002D410A">
        <w:rPr>
          <w:rFonts w:asciiTheme="majorBidi" w:hAnsiTheme="majorBidi" w:cstheme="majorBidi"/>
        </w:rPr>
        <w:t xml:space="preserve"> Therefore, </w:t>
      </w:r>
      <w:r w:rsidR="002760AA" w:rsidRPr="002D410A">
        <w:rPr>
          <w:rFonts w:asciiTheme="majorBidi" w:hAnsiTheme="majorBidi" w:cstheme="majorBidi"/>
        </w:rPr>
        <w:t>most</w:t>
      </w:r>
      <w:r w:rsidR="00D3551F" w:rsidRPr="002D410A">
        <w:rPr>
          <w:rFonts w:asciiTheme="majorBidi" w:hAnsiTheme="majorBidi" w:cstheme="majorBidi"/>
        </w:rPr>
        <w:t xml:space="preserve"> medical schools around the world have mandatory graduation</w:t>
      </w:r>
      <w:r w:rsidR="00692E2B" w:rsidRPr="002D410A">
        <w:rPr>
          <w:rFonts w:asciiTheme="majorBidi" w:hAnsiTheme="majorBidi" w:cstheme="majorBidi"/>
        </w:rPr>
        <w:t>/degree</w:t>
      </w:r>
      <w:r w:rsidR="00D3551F" w:rsidRPr="002D410A">
        <w:rPr>
          <w:rFonts w:asciiTheme="majorBidi" w:hAnsiTheme="majorBidi" w:cstheme="majorBidi"/>
        </w:rPr>
        <w:t xml:space="preserve"> project</w:t>
      </w:r>
      <w:r w:rsidR="00EE7ACE" w:rsidRPr="002D410A">
        <w:rPr>
          <w:rFonts w:asciiTheme="majorBidi" w:hAnsiTheme="majorBidi" w:cstheme="majorBidi"/>
        </w:rPr>
        <w:t>s</w:t>
      </w:r>
      <w:r w:rsidR="003462FC" w:rsidRPr="002D410A">
        <w:rPr>
          <w:rFonts w:asciiTheme="majorBidi" w:hAnsiTheme="majorBidi" w:cstheme="majorBidi"/>
        </w:rPr>
        <w:t>/</w:t>
      </w:r>
      <w:r w:rsidR="00D3551F" w:rsidRPr="002D410A">
        <w:rPr>
          <w:rFonts w:asciiTheme="majorBidi" w:hAnsiTheme="majorBidi" w:cstheme="majorBidi"/>
        </w:rPr>
        <w:t>thesis</w:t>
      </w:r>
      <w:r w:rsidR="00081388" w:rsidRPr="002D410A">
        <w:rPr>
          <w:rFonts w:asciiTheme="majorBidi" w:hAnsiTheme="majorBidi" w:cstheme="majorBidi"/>
        </w:rPr>
        <w:t xml:space="preserve"> </w:t>
      </w:r>
      <w:r w:rsidR="00081388" w:rsidRPr="002D410A">
        <w:rPr>
          <w:rFonts w:asciiTheme="majorBidi" w:hAnsiTheme="majorBidi" w:cstheme="majorBidi"/>
        </w:rPr>
        <w:fldChar w:fldCharType="begin">
          <w:fldData xml:space="preserve">PEVuZE5vdGU+PENpdGU+PEF1dGhvcj5GcmlzaG1hbjwvQXV0aG9yPjxZZWFyPjIwMDE8L1llYXI+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</w:fldData>
        </w:fldChar>
      </w:r>
      <w:r w:rsidR="007D1ACA" w:rsidRPr="002D410A">
        <w:rPr>
          <w:rFonts w:asciiTheme="majorBidi" w:hAnsiTheme="majorBidi" w:cstheme="majorBidi"/>
        </w:rPr>
        <w:instrText xml:space="preserve"> ADDIN EN.CITE </w:instrText>
      </w:r>
      <w:r w:rsidR="007D1ACA" w:rsidRPr="002D410A">
        <w:rPr>
          <w:rFonts w:asciiTheme="majorBidi" w:hAnsiTheme="majorBidi" w:cstheme="majorBidi"/>
        </w:rPr>
        <w:fldChar w:fldCharType="begin">
          <w:fldData xml:space="preserve">PEVuZE5vdGU+PENpdGU+PEF1dGhvcj5GcmlzaG1hbjwvQXV0aG9yPjxZZWFyPjIwMDE8L1llYXI+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</w:fldData>
        </w:fldChar>
      </w:r>
      <w:r w:rsidR="007D1ACA" w:rsidRPr="002D410A">
        <w:rPr>
          <w:rFonts w:asciiTheme="majorBidi" w:hAnsiTheme="majorBidi" w:cstheme="majorBidi"/>
        </w:rPr>
        <w:instrText xml:space="preserve"> ADDIN EN.CITE.DATA </w:instrText>
      </w:r>
      <w:r w:rsidR="007D1ACA" w:rsidRPr="002D410A">
        <w:rPr>
          <w:rFonts w:asciiTheme="majorBidi" w:hAnsiTheme="majorBidi" w:cstheme="majorBidi"/>
        </w:rPr>
      </w:r>
      <w:r w:rsidR="007D1ACA" w:rsidRPr="002D410A">
        <w:rPr>
          <w:rFonts w:asciiTheme="majorBidi" w:hAnsiTheme="majorBidi" w:cstheme="majorBidi"/>
        </w:rPr>
        <w:fldChar w:fldCharType="end"/>
      </w:r>
      <w:r w:rsidR="00081388" w:rsidRPr="002D410A">
        <w:rPr>
          <w:rFonts w:asciiTheme="majorBidi" w:hAnsiTheme="majorBidi" w:cstheme="majorBidi"/>
        </w:rPr>
      </w:r>
      <w:r w:rsidR="00081388"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18" w:tooltip="Frishman, 2001 #3" w:history="1">
        <w:r w:rsidR="007D1ACA" w:rsidRPr="002D410A">
          <w:rPr>
            <w:rFonts w:asciiTheme="majorBidi" w:hAnsiTheme="majorBidi" w:cstheme="majorBidi"/>
            <w:noProof/>
          </w:rPr>
          <w:t>Frishman, 2001</w:t>
        </w:r>
      </w:hyperlink>
      <w:r w:rsidR="00B61E17" w:rsidRPr="002D410A">
        <w:rPr>
          <w:rFonts w:asciiTheme="majorBidi" w:hAnsiTheme="majorBidi" w:cstheme="majorBidi"/>
          <w:noProof/>
        </w:rPr>
        <w:t>)</w:t>
      </w:r>
      <w:r w:rsidR="00081388" w:rsidRPr="002D410A">
        <w:rPr>
          <w:rFonts w:asciiTheme="majorBidi" w:hAnsiTheme="majorBidi" w:cstheme="majorBidi"/>
        </w:rPr>
        <w:fldChar w:fldCharType="end"/>
      </w:r>
      <w:r w:rsidR="00D3551F" w:rsidRPr="002D410A">
        <w:rPr>
          <w:rFonts w:asciiTheme="majorBidi" w:hAnsiTheme="majorBidi" w:cstheme="majorBidi"/>
        </w:rPr>
        <w:t>.</w:t>
      </w:r>
      <w:r w:rsidR="003358A8" w:rsidRPr="002D410A">
        <w:rPr>
          <w:rFonts w:asciiTheme="majorBidi" w:hAnsiTheme="majorBidi" w:cstheme="majorBidi"/>
        </w:rPr>
        <w:t xml:space="preserve"> </w:t>
      </w:r>
      <w:r w:rsidR="003462FC" w:rsidRPr="002D410A">
        <w:rPr>
          <w:rFonts w:asciiTheme="majorBidi" w:hAnsiTheme="majorBidi" w:cstheme="majorBidi"/>
        </w:rPr>
        <w:t xml:space="preserve">In addition to the mandatory </w:t>
      </w:r>
      <w:r w:rsidR="004961A3" w:rsidRPr="002D410A">
        <w:rPr>
          <w:rFonts w:asciiTheme="majorBidi" w:hAnsiTheme="majorBidi" w:cstheme="majorBidi"/>
        </w:rPr>
        <w:t xml:space="preserve">graduation </w:t>
      </w:r>
      <w:r w:rsidR="003462FC" w:rsidRPr="002D410A">
        <w:rPr>
          <w:rFonts w:asciiTheme="majorBidi" w:hAnsiTheme="majorBidi" w:cstheme="majorBidi"/>
        </w:rPr>
        <w:t>project</w:t>
      </w:r>
      <w:r w:rsidR="003358A8" w:rsidRPr="002D410A">
        <w:rPr>
          <w:rFonts w:asciiTheme="majorBidi" w:hAnsiTheme="majorBidi" w:cstheme="majorBidi"/>
        </w:rPr>
        <w:t>, medical students are often encouraged to</w:t>
      </w:r>
      <w:r w:rsidR="00F51EA0" w:rsidRPr="002D410A">
        <w:rPr>
          <w:rFonts w:asciiTheme="majorBidi" w:hAnsiTheme="majorBidi" w:cstheme="majorBidi"/>
        </w:rPr>
        <w:t xml:space="preserve"> engage in extracurricular research activities</w:t>
      </w:r>
      <w:r w:rsidR="004046BA" w:rsidRPr="002D410A">
        <w:rPr>
          <w:rFonts w:asciiTheme="majorBidi" w:hAnsiTheme="majorBidi" w:cstheme="majorBidi"/>
        </w:rPr>
        <w:t xml:space="preserve"> </w:t>
      </w:r>
      <w:r w:rsidR="00322314" w:rsidRPr="002D410A">
        <w:rPr>
          <w:rFonts w:asciiTheme="majorBidi" w:hAnsiTheme="majorBidi" w:cstheme="majorBidi"/>
        </w:rPr>
        <w:t>through</w:t>
      </w:r>
      <w:r w:rsidR="004046BA" w:rsidRPr="002D410A">
        <w:rPr>
          <w:rFonts w:asciiTheme="majorBidi" w:hAnsiTheme="majorBidi" w:cstheme="majorBidi"/>
        </w:rPr>
        <w:t xml:space="preserve"> their medical education</w:t>
      </w:r>
      <w:r w:rsidR="00322314" w:rsidRPr="002D410A">
        <w:rPr>
          <w:rFonts w:asciiTheme="majorBidi" w:hAnsiTheme="majorBidi" w:cstheme="majorBidi"/>
        </w:rPr>
        <w:t>al programs</w:t>
      </w:r>
      <w:r w:rsidR="00F51EA0" w:rsidRPr="002D410A">
        <w:rPr>
          <w:rFonts w:asciiTheme="majorBidi" w:hAnsiTheme="majorBidi" w:cstheme="majorBidi"/>
        </w:rPr>
        <w:t>.</w:t>
      </w:r>
      <w:r w:rsidR="00EC4D93" w:rsidRPr="002D410A">
        <w:rPr>
          <w:rFonts w:asciiTheme="majorBidi" w:hAnsiTheme="majorBidi" w:cstheme="majorBidi"/>
        </w:rPr>
        <w:t xml:space="preserve"> It has been argued that </w:t>
      </w:r>
      <w:r w:rsidR="00B71F5F" w:rsidRPr="002D410A">
        <w:rPr>
          <w:rFonts w:asciiTheme="majorBidi" w:hAnsiTheme="majorBidi" w:cstheme="majorBidi"/>
        </w:rPr>
        <w:t>through engagement</w:t>
      </w:r>
      <w:r w:rsidR="00EC4D93" w:rsidRPr="002D410A">
        <w:rPr>
          <w:rFonts w:asciiTheme="majorBidi" w:hAnsiTheme="majorBidi" w:cstheme="majorBidi"/>
        </w:rPr>
        <w:t xml:space="preserve"> in </w:t>
      </w:r>
      <w:r w:rsidR="00DB1C4D" w:rsidRPr="002D410A">
        <w:rPr>
          <w:rFonts w:asciiTheme="majorBidi" w:hAnsiTheme="majorBidi" w:cstheme="majorBidi"/>
        </w:rPr>
        <w:t xml:space="preserve">formalized </w:t>
      </w:r>
      <w:r w:rsidR="00EC4D93" w:rsidRPr="002D410A">
        <w:rPr>
          <w:rFonts w:asciiTheme="majorBidi" w:hAnsiTheme="majorBidi" w:cstheme="majorBidi"/>
        </w:rPr>
        <w:t xml:space="preserve">research </w:t>
      </w:r>
      <w:r w:rsidR="00DB1C4D" w:rsidRPr="002D410A">
        <w:rPr>
          <w:rFonts w:asciiTheme="majorBidi" w:hAnsiTheme="majorBidi" w:cstheme="majorBidi"/>
        </w:rPr>
        <w:t>experiences</w:t>
      </w:r>
      <w:r w:rsidR="00B71F5F" w:rsidRPr="002D410A">
        <w:rPr>
          <w:rFonts w:asciiTheme="majorBidi" w:hAnsiTheme="majorBidi" w:cstheme="majorBidi"/>
        </w:rPr>
        <w:t xml:space="preserve">, medical students </w:t>
      </w:r>
      <w:r w:rsidR="00A47894" w:rsidRPr="002D410A">
        <w:rPr>
          <w:rFonts w:asciiTheme="majorBidi" w:hAnsiTheme="majorBidi" w:cstheme="majorBidi"/>
        </w:rPr>
        <w:t xml:space="preserve">can </w:t>
      </w:r>
      <w:r w:rsidR="00820725" w:rsidRPr="002D410A">
        <w:rPr>
          <w:rFonts w:asciiTheme="majorBidi" w:hAnsiTheme="majorBidi" w:cstheme="majorBidi"/>
        </w:rPr>
        <w:t xml:space="preserve">learn new methodologies, </w:t>
      </w:r>
      <w:r w:rsidR="00A75715" w:rsidRPr="002D410A">
        <w:rPr>
          <w:rFonts w:asciiTheme="majorBidi" w:hAnsiTheme="majorBidi" w:cstheme="majorBidi"/>
        </w:rPr>
        <w:t xml:space="preserve">develop </w:t>
      </w:r>
      <w:r w:rsidR="00792FC6" w:rsidRPr="002D410A">
        <w:rPr>
          <w:rFonts w:asciiTheme="majorBidi" w:hAnsiTheme="majorBidi" w:cstheme="majorBidi"/>
        </w:rPr>
        <w:t xml:space="preserve">an </w:t>
      </w:r>
      <w:r w:rsidR="00A75715" w:rsidRPr="002D410A">
        <w:rPr>
          <w:rFonts w:asciiTheme="majorBidi" w:hAnsiTheme="majorBidi" w:cstheme="majorBidi"/>
        </w:rPr>
        <w:t xml:space="preserve">ability to evaluate published literature, </w:t>
      </w:r>
      <w:r w:rsidR="00CD51F9" w:rsidRPr="002D410A">
        <w:rPr>
          <w:rFonts w:asciiTheme="majorBidi" w:hAnsiTheme="majorBidi" w:cstheme="majorBidi"/>
        </w:rPr>
        <w:t>learn to work in groups,</w:t>
      </w:r>
      <w:r w:rsidR="00A84C22" w:rsidRPr="002D410A">
        <w:rPr>
          <w:rFonts w:asciiTheme="majorBidi" w:hAnsiTheme="majorBidi" w:cstheme="majorBidi"/>
        </w:rPr>
        <w:t xml:space="preserve"> </w:t>
      </w:r>
      <w:r w:rsidR="00173D21" w:rsidRPr="002D410A">
        <w:rPr>
          <w:rFonts w:asciiTheme="majorBidi" w:hAnsiTheme="majorBidi" w:cstheme="majorBidi"/>
        </w:rPr>
        <w:t>acquire problem-solving skills,</w:t>
      </w:r>
      <w:r w:rsidR="001854F6" w:rsidRPr="002D410A">
        <w:rPr>
          <w:rFonts w:asciiTheme="majorBidi" w:hAnsiTheme="majorBidi" w:cstheme="majorBidi"/>
        </w:rPr>
        <w:t xml:space="preserve"> </w:t>
      </w:r>
      <w:r w:rsidR="00A84C22" w:rsidRPr="002D410A">
        <w:rPr>
          <w:rFonts w:asciiTheme="majorBidi" w:hAnsiTheme="majorBidi" w:cstheme="majorBidi"/>
        </w:rPr>
        <w:t xml:space="preserve">writing, </w:t>
      </w:r>
      <w:r w:rsidR="006B4C79" w:rsidRPr="002D410A">
        <w:rPr>
          <w:rFonts w:asciiTheme="majorBidi" w:hAnsiTheme="majorBidi" w:cstheme="majorBidi"/>
        </w:rPr>
        <w:t>and use critical thinking</w:t>
      </w:r>
      <w:r w:rsidR="00B63DD8" w:rsidRPr="002D410A">
        <w:rPr>
          <w:rFonts w:asciiTheme="majorBidi" w:hAnsiTheme="majorBidi" w:cstheme="majorBidi"/>
        </w:rPr>
        <w:t xml:space="preserve"> </w:t>
      </w:r>
      <w:r w:rsidR="00B63DD8" w:rsidRPr="002D410A">
        <w:rPr>
          <w:rFonts w:asciiTheme="majorBidi" w:hAnsiTheme="majorBidi" w:cstheme="majorBidi"/>
        </w:rPr>
        <w:fldChar w:fldCharType="begin">
          <w:fldData xml:space="preserve">PEVuZE5vdGU+PENpdGU+PEF1dGhvcj5MZWU8L0F1dGhvcj48WWVhcj4yMDIwPC9ZZWFyPjxSZWNO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</w:fldData>
        </w:fldChar>
      </w:r>
      <w:r w:rsidR="007D1ACA" w:rsidRPr="002D410A">
        <w:rPr>
          <w:rFonts w:asciiTheme="majorBidi" w:hAnsiTheme="majorBidi" w:cstheme="majorBidi"/>
        </w:rPr>
        <w:instrText xml:space="preserve"> ADDIN EN.CITE </w:instrText>
      </w:r>
      <w:r w:rsidR="007D1ACA" w:rsidRPr="002D410A">
        <w:rPr>
          <w:rFonts w:asciiTheme="majorBidi" w:hAnsiTheme="majorBidi" w:cstheme="majorBidi"/>
        </w:rPr>
        <w:fldChar w:fldCharType="begin">
          <w:fldData xml:space="preserve">PEVuZE5vdGU+PENpdGU+PEF1dGhvcj5MZWU8L0F1dGhvcj48WWVhcj4yMDIwPC9ZZWFyPjxSZWNO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</w:fldData>
        </w:fldChar>
      </w:r>
      <w:r w:rsidR="007D1ACA" w:rsidRPr="002D410A">
        <w:rPr>
          <w:rFonts w:asciiTheme="majorBidi" w:hAnsiTheme="majorBidi" w:cstheme="majorBidi"/>
        </w:rPr>
        <w:instrText xml:space="preserve"> ADDIN EN.CITE.DATA </w:instrText>
      </w:r>
      <w:r w:rsidR="007D1ACA" w:rsidRPr="002D410A">
        <w:rPr>
          <w:rFonts w:asciiTheme="majorBidi" w:hAnsiTheme="majorBidi" w:cstheme="majorBidi"/>
        </w:rPr>
      </w:r>
      <w:r w:rsidR="007D1ACA" w:rsidRPr="002D410A">
        <w:rPr>
          <w:rFonts w:asciiTheme="majorBidi" w:hAnsiTheme="majorBidi" w:cstheme="majorBidi"/>
        </w:rPr>
        <w:fldChar w:fldCharType="end"/>
      </w:r>
      <w:r w:rsidR="00B63DD8" w:rsidRPr="002D410A">
        <w:rPr>
          <w:rFonts w:asciiTheme="majorBidi" w:hAnsiTheme="majorBidi" w:cstheme="majorBidi"/>
        </w:rPr>
      </w:r>
      <w:r w:rsidR="00B63DD8"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10" w:tooltip="Carberry, 2021 #2" w:history="1">
        <w:r w:rsidR="007D1ACA" w:rsidRPr="002D410A">
          <w:rPr>
            <w:rFonts w:asciiTheme="majorBidi" w:hAnsiTheme="majorBidi" w:cstheme="majorBidi"/>
            <w:noProof/>
          </w:rPr>
          <w:t>Carberry et al., 2021</w:t>
        </w:r>
      </w:hyperlink>
      <w:r w:rsidR="00B61E17" w:rsidRPr="002D410A">
        <w:rPr>
          <w:rFonts w:asciiTheme="majorBidi" w:hAnsiTheme="majorBidi" w:cstheme="majorBidi"/>
          <w:noProof/>
        </w:rPr>
        <w:t xml:space="preserve">; </w:t>
      </w:r>
      <w:hyperlink w:anchor="_ENREF_19" w:tooltip="Griffin, 2011 #4" w:history="1">
        <w:r w:rsidR="007D1ACA" w:rsidRPr="002D410A">
          <w:rPr>
            <w:rFonts w:asciiTheme="majorBidi" w:hAnsiTheme="majorBidi" w:cstheme="majorBidi"/>
            <w:noProof/>
          </w:rPr>
          <w:t>Griffin &amp; Hindocha, 2011</w:t>
        </w:r>
      </w:hyperlink>
      <w:r w:rsidR="00B61E17" w:rsidRPr="002D410A">
        <w:rPr>
          <w:rFonts w:asciiTheme="majorBidi" w:hAnsiTheme="majorBidi" w:cstheme="majorBidi"/>
          <w:noProof/>
        </w:rPr>
        <w:t xml:space="preserve">; </w:t>
      </w:r>
      <w:hyperlink w:anchor="_ENREF_36" w:tooltip="Lee, 2020 #1" w:history="1">
        <w:r w:rsidR="007D1ACA" w:rsidRPr="002D410A">
          <w:rPr>
            <w:rFonts w:asciiTheme="majorBidi" w:hAnsiTheme="majorBidi" w:cstheme="majorBidi"/>
            <w:noProof/>
          </w:rPr>
          <w:t>Lee et al., 2020</w:t>
        </w:r>
      </w:hyperlink>
      <w:r w:rsidR="00B61E17" w:rsidRPr="002D410A">
        <w:rPr>
          <w:rFonts w:asciiTheme="majorBidi" w:hAnsiTheme="majorBidi" w:cstheme="majorBidi"/>
          <w:noProof/>
        </w:rPr>
        <w:t>)</w:t>
      </w:r>
      <w:r w:rsidR="00B63DD8" w:rsidRPr="002D410A">
        <w:rPr>
          <w:rFonts w:asciiTheme="majorBidi" w:hAnsiTheme="majorBidi" w:cstheme="majorBidi"/>
        </w:rPr>
        <w:fldChar w:fldCharType="end"/>
      </w:r>
      <w:r w:rsidR="00B63DD8" w:rsidRPr="002D410A">
        <w:rPr>
          <w:rFonts w:asciiTheme="majorBidi" w:hAnsiTheme="majorBidi" w:cstheme="majorBidi"/>
        </w:rPr>
        <w:t>.</w:t>
      </w:r>
    </w:p>
    <w:p w14:paraId="4367CEAE" w14:textId="6E7C270E" w:rsidR="004544A5" w:rsidRPr="002D410A" w:rsidRDefault="0029425C" w:rsidP="00373149">
      <w:pPr>
        <w:spacing w:line="480" w:lineRule="auto"/>
        <w:jc w:val="both"/>
        <w:rPr>
          <w:rFonts w:asciiTheme="majorBidi" w:hAnsiTheme="majorBidi" w:cstheme="majorBidi"/>
        </w:rPr>
      </w:pPr>
      <w:r w:rsidRPr="002D410A">
        <w:rPr>
          <w:rFonts w:asciiTheme="majorBidi" w:hAnsiTheme="majorBidi" w:cstheme="majorBidi"/>
        </w:rPr>
        <w:t xml:space="preserve">Upon completion of their research projects, medical students are expected to write a graduation </w:t>
      </w:r>
      <w:r w:rsidR="0068228E" w:rsidRPr="002D410A">
        <w:rPr>
          <w:rFonts w:asciiTheme="majorBidi" w:hAnsiTheme="majorBidi" w:cstheme="majorBidi"/>
        </w:rPr>
        <w:t>thesis</w:t>
      </w:r>
      <w:r w:rsidRPr="002D410A">
        <w:rPr>
          <w:rFonts w:asciiTheme="majorBidi" w:hAnsiTheme="majorBidi" w:cstheme="majorBidi"/>
        </w:rPr>
        <w:t>.</w:t>
      </w:r>
      <w:r w:rsidR="00EB0A61" w:rsidRPr="002D410A">
        <w:rPr>
          <w:rFonts w:asciiTheme="majorBidi" w:hAnsiTheme="majorBidi" w:cstheme="majorBidi"/>
        </w:rPr>
        <w:t xml:space="preserve"> </w:t>
      </w:r>
      <w:r w:rsidR="00BC621A" w:rsidRPr="002D410A">
        <w:rPr>
          <w:rFonts w:asciiTheme="majorBidi" w:hAnsiTheme="majorBidi" w:cstheme="majorBidi"/>
        </w:rPr>
        <w:t xml:space="preserve">Graduation </w:t>
      </w:r>
      <w:r w:rsidR="00F277D3" w:rsidRPr="002D410A">
        <w:rPr>
          <w:rFonts w:asciiTheme="majorBidi" w:hAnsiTheme="majorBidi" w:cstheme="majorBidi"/>
        </w:rPr>
        <w:t>theses</w:t>
      </w:r>
      <w:r w:rsidR="00BC621A" w:rsidRPr="002D410A">
        <w:rPr>
          <w:rFonts w:asciiTheme="majorBidi" w:hAnsiTheme="majorBidi" w:cstheme="majorBidi"/>
        </w:rPr>
        <w:t xml:space="preserve"> are often written in the form of scientific paper</w:t>
      </w:r>
      <w:r w:rsidR="006669C6" w:rsidRPr="002D410A">
        <w:rPr>
          <w:rFonts w:asciiTheme="majorBidi" w:hAnsiTheme="majorBidi" w:cstheme="majorBidi"/>
        </w:rPr>
        <w:t>s</w:t>
      </w:r>
      <w:r w:rsidR="00BC621A" w:rsidRPr="002D410A">
        <w:rPr>
          <w:rFonts w:asciiTheme="majorBidi" w:hAnsiTheme="majorBidi" w:cstheme="majorBidi"/>
        </w:rPr>
        <w:t>.</w:t>
      </w:r>
      <w:r w:rsidR="00452C00" w:rsidRPr="002D410A">
        <w:rPr>
          <w:rFonts w:asciiTheme="majorBidi" w:hAnsiTheme="majorBidi" w:cstheme="majorBidi"/>
        </w:rPr>
        <w:t xml:space="preserve"> </w:t>
      </w:r>
      <w:r w:rsidR="00EB0A61" w:rsidRPr="002D410A">
        <w:rPr>
          <w:rFonts w:asciiTheme="majorBidi" w:hAnsiTheme="majorBidi" w:cstheme="majorBidi"/>
        </w:rPr>
        <w:t xml:space="preserve">With the increasing </w:t>
      </w:r>
      <w:r w:rsidR="0041439C" w:rsidRPr="002D410A">
        <w:rPr>
          <w:rFonts w:asciiTheme="majorBidi" w:hAnsiTheme="majorBidi" w:cstheme="majorBidi"/>
        </w:rPr>
        <w:t>competit</w:t>
      </w:r>
      <w:r w:rsidR="00F31C93" w:rsidRPr="002D410A">
        <w:rPr>
          <w:rFonts w:asciiTheme="majorBidi" w:hAnsiTheme="majorBidi" w:cstheme="majorBidi"/>
        </w:rPr>
        <w:t xml:space="preserve">ion among universities and researchers worldwide, </w:t>
      </w:r>
      <w:r w:rsidR="004C4E9B" w:rsidRPr="002D410A">
        <w:rPr>
          <w:rFonts w:asciiTheme="majorBidi" w:hAnsiTheme="majorBidi" w:cstheme="majorBidi"/>
        </w:rPr>
        <w:t xml:space="preserve">there has been mounting interest in disseminating </w:t>
      </w:r>
      <w:r w:rsidR="00036DBD" w:rsidRPr="002D410A">
        <w:rPr>
          <w:rFonts w:asciiTheme="majorBidi" w:hAnsiTheme="majorBidi" w:cstheme="majorBidi"/>
        </w:rPr>
        <w:t xml:space="preserve">graduation </w:t>
      </w:r>
      <w:r w:rsidR="003B0A08" w:rsidRPr="002D410A">
        <w:rPr>
          <w:rFonts w:asciiTheme="majorBidi" w:hAnsiTheme="majorBidi" w:cstheme="majorBidi"/>
        </w:rPr>
        <w:t xml:space="preserve">thesis in </w:t>
      </w:r>
      <w:r w:rsidR="009D71C0" w:rsidRPr="002D410A">
        <w:rPr>
          <w:rFonts w:asciiTheme="majorBidi" w:hAnsiTheme="majorBidi" w:cstheme="majorBidi"/>
        </w:rPr>
        <w:t xml:space="preserve">peer-reviewed </w:t>
      </w:r>
      <w:r w:rsidR="008A091B" w:rsidRPr="002D410A">
        <w:rPr>
          <w:rFonts w:asciiTheme="majorBidi" w:hAnsiTheme="majorBidi" w:cstheme="majorBidi"/>
        </w:rPr>
        <w:t xml:space="preserve">and indexed </w:t>
      </w:r>
      <w:r w:rsidR="009D71C0" w:rsidRPr="002D410A">
        <w:rPr>
          <w:rFonts w:asciiTheme="majorBidi" w:hAnsiTheme="majorBidi" w:cstheme="majorBidi"/>
        </w:rPr>
        <w:t>journals</w:t>
      </w:r>
      <w:r w:rsidR="00BB6847" w:rsidRPr="002D410A">
        <w:rPr>
          <w:rFonts w:asciiTheme="majorBidi" w:hAnsiTheme="majorBidi" w:cstheme="majorBidi"/>
        </w:rPr>
        <w:t xml:space="preserve"> </w:t>
      </w:r>
      <w:r w:rsidR="00BB6847" w:rsidRPr="002D410A">
        <w:rPr>
          <w:rFonts w:asciiTheme="majorBidi" w:hAnsiTheme="majorBidi" w:cstheme="majorBidi"/>
        </w:rPr>
        <w:fldChar w:fldCharType="begin">
          <w:fldData xml:space="preserve">PEVuZE5vdGU+PENpdGU+PEF1dGhvcj5MZWU8L0F1dGhvcj48WWVhcj4yMDIwPC9ZZWFyPjxSZWNO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</w:fldData>
        </w:fldChar>
      </w:r>
      <w:r w:rsidR="007D1ACA" w:rsidRPr="002D410A">
        <w:rPr>
          <w:rFonts w:asciiTheme="majorBidi" w:hAnsiTheme="majorBidi" w:cstheme="majorBidi"/>
        </w:rPr>
        <w:instrText xml:space="preserve"> ADDIN EN.CITE </w:instrText>
      </w:r>
      <w:r w:rsidR="007D1ACA" w:rsidRPr="002D410A">
        <w:rPr>
          <w:rFonts w:asciiTheme="majorBidi" w:hAnsiTheme="majorBidi" w:cstheme="majorBidi"/>
        </w:rPr>
        <w:fldChar w:fldCharType="begin">
          <w:fldData xml:space="preserve">PEVuZE5vdGU+PENpdGU+PEF1dGhvcj5MZWU8L0F1dGhvcj48WWVhcj4yMDIwPC9ZZWFyPjxSZWNO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</w:fldData>
        </w:fldChar>
      </w:r>
      <w:r w:rsidR="007D1ACA" w:rsidRPr="002D410A">
        <w:rPr>
          <w:rFonts w:asciiTheme="majorBidi" w:hAnsiTheme="majorBidi" w:cstheme="majorBidi"/>
        </w:rPr>
        <w:instrText xml:space="preserve"> ADDIN EN.CITE.DATA </w:instrText>
      </w:r>
      <w:r w:rsidR="007D1ACA" w:rsidRPr="002D410A">
        <w:rPr>
          <w:rFonts w:asciiTheme="majorBidi" w:hAnsiTheme="majorBidi" w:cstheme="majorBidi"/>
        </w:rPr>
      </w:r>
      <w:r w:rsidR="007D1ACA" w:rsidRPr="002D410A">
        <w:rPr>
          <w:rFonts w:asciiTheme="majorBidi" w:hAnsiTheme="majorBidi" w:cstheme="majorBidi"/>
        </w:rPr>
        <w:fldChar w:fldCharType="end"/>
      </w:r>
      <w:r w:rsidR="00BB6847" w:rsidRPr="002D410A">
        <w:rPr>
          <w:rFonts w:asciiTheme="majorBidi" w:hAnsiTheme="majorBidi" w:cstheme="majorBidi"/>
        </w:rPr>
      </w:r>
      <w:r w:rsidR="00BB6847"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19" w:tooltip="Griffin, 2011 #4" w:history="1">
        <w:r w:rsidR="007D1ACA" w:rsidRPr="002D410A">
          <w:rPr>
            <w:rFonts w:asciiTheme="majorBidi" w:hAnsiTheme="majorBidi" w:cstheme="majorBidi"/>
            <w:noProof/>
          </w:rPr>
          <w:t>Griffin &amp; Hindocha, 2011</w:t>
        </w:r>
      </w:hyperlink>
      <w:r w:rsidR="00B61E17" w:rsidRPr="002D410A">
        <w:rPr>
          <w:rFonts w:asciiTheme="majorBidi" w:hAnsiTheme="majorBidi" w:cstheme="majorBidi"/>
          <w:noProof/>
        </w:rPr>
        <w:t xml:space="preserve">; </w:t>
      </w:r>
      <w:hyperlink w:anchor="_ENREF_36" w:tooltip="Lee, 2020 #1" w:history="1">
        <w:r w:rsidR="007D1ACA" w:rsidRPr="002D410A">
          <w:rPr>
            <w:rFonts w:asciiTheme="majorBidi" w:hAnsiTheme="majorBidi" w:cstheme="majorBidi"/>
            <w:noProof/>
          </w:rPr>
          <w:t>Lee et al., 2020</w:t>
        </w:r>
      </w:hyperlink>
      <w:r w:rsidR="00B61E17" w:rsidRPr="002D410A">
        <w:rPr>
          <w:rFonts w:asciiTheme="majorBidi" w:hAnsiTheme="majorBidi" w:cstheme="majorBidi"/>
          <w:noProof/>
        </w:rPr>
        <w:t>)</w:t>
      </w:r>
      <w:r w:rsidR="00BB6847" w:rsidRPr="002D410A">
        <w:rPr>
          <w:rFonts w:asciiTheme="majorBidi" w:hAnsiTheme="majorBidi" w:cstheme="majorBidi"/>
        </w:rPr>
        <w:fldChar w:fldCharType="end"/>
      </w:r>
      <w:r w:rsidR="009D71C0" w:rsidRPr="002D410A">
        <w:rPr>
          <w:rFonts w:asciiTheme="majorBidi" w:hAnsiTheme="majorBidi" w:cstheme="majorBidi"/>
        </w:rPr>
        <w:t xml:space="preserve">. </w:t>
      </w:r>
      <w:r w:rsidR="00D149FB" w:rsidRPr="002D410A">
        <w:rPr>
          <w:rFonts w:asciiTheme="majorBidi" w:hAnsiTheme="majorBidi" w:cstheme="majorBidi"/>
        </w:rPr>
        <w:t xml:space="preserve">Additionally, medical students are increasingly recognizing the importance of </w:t>
      </w:r>
      <w:r w:rsidR="000F13A2" w:rsidRPr="002D410A">
        <w:rPr>
          <w:rFonts w:asciiTheme="majorBidi" w:hAnsiTheme="majorBidi" w:cstheme="majorBidi"/>
        </w:rPr>
        <w:t>publishing research papers in indexed scientific journals for their future career</w:t>
      </w:r>
      <w:r w:rsidR="00792FC6" w:rsidRPr="002D410A">
        <w:rPr>
          <w:rFonts w:asciiTheme="majorBidi" w:hAnsiTheme="majorBidi" w:cstheme="majorBidi"/>
        </w:rPr>
        <w:t>s</w:t>
      </w:r>
      <w:r w:rsidR="000F13A2" w:rsidRPr="002D410A">
        <w:rPr>
          <w:rFonts w:asciiTheme="majorBidi" w:hAnsiTheme="majorBidi" w:cstheme="majorBidi"/>
        </w:rPr>
        <w:t xml:space="preserve">. </w:t>
      </w:r>
      <w:r w:rsidR="0091557B" w:rsidRPr="002D410A">
        <w:rPr>
          <w:rFonts w:asciiTheme="majorBidi" w:hAnsiTheme="majorBidi" w:cstheme="majorBidi"/>
        </w:rPr>
        <w:t>Previous</w:t>
      </w:r>
      <w:r w:rsidR="00DE14B5" w:rsidRPr="002D410A">
        <w:rPr>
          <w:rFonts w:asciiTheme="majorBidi" w:hAnsiTheme="majorBidi" w:cstheme="majorBidi"/>
        </w:rPr>
        <w:t xml:space="preserve"> studies have shown that the number of publications </w:t>
      </w:r>
      <w:r w:rsidR="0091557B" w:rsidRPr="002D410A">
        <w:rPr>
          <w:rFonts w:asciiTheme="majorBidi" w:hAnsiTheme="majorBidi" w:cstheme="majorBidi"/>
        </w:rPr>
        <w:t xml:space="preserve">that were extracted from graduation theses submitted to medical schools </w:t>
      </w:r>
      <w:r w:rsidR="00DE14B5" w:rsidRPr="002D410A">
        <w:rPr>
          <w:rFonts w:asciiTheme="majorBidi" w:hAnsiTheme="majorBidi" w:cstheme="majorBidi"/>
        </w:rPr>
        <w:t xml:space="preserve">was less than </w:t>
      </w:r>
      <w:r w:rsidR="00792FC6" w:rsidRPr="002D410A">
        <w:rPr>
          <w:rFonts w:asciiTheme="majorBidi" w:hAnsiTheme="majorBidi" w:cstheme="majorBidi"/>
        </w:rPr>
        <w:t>w</w:t>
      </w:r>
      <w:r w:rsidR="00DE14B5" w:rsidRPr="002D410A">
        <w:rPr>
          <w:rFonts w:asciiTheme="majorBidi" w:hAnsiTheme="majorBidi" w:cstheme="majorBidi"/>
        </w:rPr>
        <w:t>hat was aspired</w:t>
      </w:r>
      <w:r w:rsidR="00484190" w:rsidRPr="002D410A">
        <w:rPr>
          <w:rFonts w:asciiTheme="majorBidi" w:hAnsiTheme="majorBidi" w:cstheme="majorBidi"/>
        </w:rPr>
        <w:t xml:space="preserve"> </w:t>
      </w:r>
      <w:r w:rsidR="00484190" w:rsidRPr="002D410A">
        <w:rPr>
          <w:rFonts w:asciiTheme="majorBidi" w:hAnsiTheme="majorBidi" w:cstheme="majorBidi"/>
        </w:rPr>
        <w:fldChar w:fldCharType="begin"/>
      </w:r>
      <w:r w:rsidR="007D1ACA" w:rsidRPr="002D410A">
        <w:rPr>
          <w:rFonts w:asciiTheme="majorBidi" w:hAnsiTheme="majorBidi" w:cstheme="majorBidi"/>
        </w:rPr>
        <w:instrText xml:space="preserve"> ADDIN EN.CITE &lt;EndNote&gt;&lt;Cite&gt;&lt;Author&gt;Griffin&lt;/Author&gt;&lt;Year&gt;2011&lt;/Year&gt;&lt;RecNum&gt;4&lt;/RecNum&gt;&lt;DisplayText&gt;(Griffin &amp;amp; Hindocha, 2011)&lt;/DisplayText&gt;&lt;record&gt;&lt;rec-number&gt;4&lt;/rec-number&gt;&lt;foreign-keys&gt;&lt;key app="EN" db-id="95avd9ts6arwswe5sxc5922bart2ftt592a2" timestamp="1680425386"&gt;4&lt;/key&gt;&lt;/foreign-keys&gt;&lt;ref-type name="Journal Article"&gt;17&lt;/ref-type&gt;&lt;contributors&gt;&lt;authors&gt;&lt;author&gt;Griffin, M. F.&lt;/author&gt;&lt;author&gt;Hindocha, S.&lt;/author&gt;&lt;/authors&gt;&lt;/contributors&gt;&lt;auth-address&gt;University of Manchester, UK.&lt;/auth-address&gt;&lt;titles&gt;&lt;title&gt;Publication practices of medical students at British medical schools: experience, attitudes and barriers to publish&lt;/title&gt;&lt;secondary-title&gt;Med Teach&lt;/secondary-title&gt;&lt;alt-title&gt;Medical teacher&lt;/alt-title&gt;&lt;/titles&gt;&lt;periodical&gt;&lt;full-title&gt;Med Teach&lt;/full-title&gt;&lt;abbr-1&gt;Medical teacher&lt;/abbr-1&gt;&lt;/periodical&gt;&lt;alt-periodical&gt;&lt;full-title&gt;Med Teach&lt;/full-title&gt;&lt;abbr-1&gt;Medical teacher&lt;/abbr-1&gt;&lt;/alt-periodical&gt;&lt;pages&gt;e1-8&lt;/pages&gt;&lt;volume&gt;33&lt;/volume&gt;&lt;number&gt;1&lt;/number&gt;&lt;keywords&gt;&lt;keyword&gt;Cross-Sectional Studies&lt;/keyword&gt;&lt;keyword&gt;Female&lt;/keyword&gt;&lt;keyword&gt;*Health Knowledge, Attitudes, Practice&lt;/keyword&gt;&lt;keyword&gt;Humans&lt;/keyword&gt;&lt;keyword&gt;Male&lt;/keyword&gt;&lt;keyword&gt;Publishing/*statistics &amp;amp; numerical data&lt;/keyword&gt;&lt;keyword&gt;*Schools, Medical&lt;/keyword&gt;&lt;keyword&gt;*Students, Medical&lt;/keyword&gt;&lt;keyword&gt;United Kingdom&lt;/keyword&gt;&lt;/keywords&gt;&lt;dates&gt;&lt;year&gt;2011&lt;/year&gt;&lt;/dates&gt;&lt;isbn&gt;1466-187X (Electronic)&amp;#xD;0142-159X (Linking)&lt;/isbn&gt;&lt;accession-num&gt;21182368&lt;/accession-num&gt;&lt;urls&gt;&lt;related-urls&gt;&lt;url&gt;http://www.ncbi.nlm.nih.gov/pubmed/21182368&lt;/url&gt;&lt;/related-urls&gt;&lt;/urls&gt;&lt;electronic-resource-num&gt;10.3109/0142159X.2011.530320&lt;/electronic-resource-num&gt;&lt;/record&gt;&lt;/Cite&gt;&lt;/EndNote&gt;</w:instrText>
      </w:r>
      <w:r w:rsidR="00484190"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19" w:tooltip="Griffin, 2011 #4" w:history="1">
        <w:r w:rsidR="007D1ACA" w:rsidRPr="002D410A">
          <w:rPr>
            <w:rFonts w:asciiTheme="majorBidi" w:hAnsiTheme="majorBidi" w:cstheme="majorBidi"/>
            <w:noProof/>
          </w:rPr>
          <w:t>Griffin &amp; Hindocha, 2011</w:t>
        </w:r>
      </w:hyperlink>
      <w:r w:rsidR="00B61E17" w:rsidRPr="002D410A">
        <w:rPr>
          <w:rFonts w:asciiTheme="majorBidi" w:hAnsiTheme="majorBidi" w:cstheme="majorBidi"/>
          <w:noProof/>
        </w:rPr>
        <w:t>)</w:t>
      </w:r>
      <w:r w:rsidR="00484190" w:rsidRPr="002D410A">
        <w:rPr>
          <w:rFonts w:asciiTheme="majorBidi" w:hAnsiTheme="majorBidi" w:cstheme="majorBidi"/>
        </w:rPr>
        <w:fldChar w:fldCharType="end"/>
      </w:r>
      <w:r w:rsidR="00DE14B5" w:rsidRPr="002D410A">
        <w:rPr>
          <w:rFonts w:asciiTheme="majorBidi" w:hAnsiTheme="majorBidi" w:cstheme="majorBidi"/>
        </w:rPr>
        <w:t>.</w:t>
      </w:r>
      <w:r w:rsidR="00870569" w:rsidRPr="002D410A">
        <w:rPr>
          <w:rFonts w:asciiTheme="majorBidi" w:hAnsiTheme="majorBidi" w:cstheme="majorBidi"/>
        </w:rPr>
        <w:t xml:space="preserve"> </w:t>
      </w:r>
      <w:r w:rsidR="008A091B" w:rsidRPr="002D410A">
        <w:rPr>
          <w:rFonts w:asciiTheme="majorBidi" w:hAnsiTheme="majorBidi" w:cstheme="majorBidi"/>
        </w:rPr>
        <w:t xml:space="preserve">In </w:t>
      </w:r>
      <w:r w:rsidR="00E92313" w:rsidRPr="002D410A">
        <w:rPr>
          <w:rFonts w:asciiTheme="majorBidi" w:hAnsiTheme="majorBidi" w:cstheme="majorBidi"/>
        </w:rPr>
        <w:t>Finland</w:t>
      </w:r>
      <w:r w:rsidR="00870569" w:rsidRPr="002D410A">
        <w:rPr>
          <w:rFonts w:asciiTheme="majorBidi" w:hAnsiTheme="majorBidi" w:cstheme="majorBidi"/>
        </w:rPr>
        <w:t xml:space="preserve"> for example</w:t>
      </w:r>
      <w:r w:rsidR="008A091B" w:rsidRPr="002D410A">
        <w:rPr>
          <w:rFonts w:asciiTheme="majorBidi" w:hAnsiTheme="majorBidi" w:cstheme="majorBidi"/>
        </w:rPr>
        <w:t>,</w:t>
      </w:r>
      <w:r w:rsidR="00E92313" w:rsidRPr="002D410A">
        <w:rPr>
          <w:rFonts w:asciiTheme="majorBidi" w:hAnsiTheme="majorBidi" w:cstheme="majorBidi"/>
        </w:rPr>
        <w:t xml:space="preserve"> Nieminen et al reported that </w:t>
      </w:r>
      <w:r w:rsidR="008E4E77" w:rsidRPr="002D410A">
        <w:rPr>
          <w:rFonts w:asciiTheme="majorBidi" w:hAnsiTheme="majorBidi" w:cstheme="majorBidi"/>
        </w:rPr>
        <w:t xml:space="preserve">less than </w:t>
      </w:r>
      <w:r w:rsidR="00543282" w:rsidRPr="002D410A">
        <w:rPr>
          <w:rFonts w:asciiTheme="majorBidi" w:hAnsiTheme="majorBidi" w:cstheme="majorBidi"/>
        </w:rPr>
        <w:t>one</w:t>
      </w:r>
      <w:r w:rsidR="00792FC6" w:rsidRPr="002D410A">
        <w:rPr>
          <w:rFonts w:asciiTheme="majorBidi" w:hAnsiTheme="majorBidi" w:cstheme="majorBidi"/>
        </w:rPr>
        <w:t>-</w:t>
      </w:r>
      <w:r w:rsidR="004162B4" w:rsidRPr="002D410A">
        <w:rPr>
          <w:rFonts w:asciiTheme="majorBidi" w:hAnsiTheme="majorBidi" w:cstheme="majorBidi"/>
        </w:rPr>
        <w:t xml:space="preserve">fourth of the </w:t>
      </w:r>
      <w:r w:rsidR="00801139" w:rsidRPr="002D410A">
        <w:rPr>
          <w:rFonts w:asciiTheme="majorBidi" w:hAnsiTheme="majorBidi" w:cstheme="majorBidi"/>
        </w:rPr>
        <w:t>medical theses were published in indexed scientific journals</w:t>
      </w:r>
      <w:r w:rsidR="00153D13" w:rsidRPr="002D410A">
        <w:rPr>
          <w:rFonts w:asciiTheme="majorBidi" w:hAnsiTheme="majorBidi" w:cstheme="majorBidi"/>
        </w:rPr>
        <w:t xml:space="preserve"> </w:t>
      </w:r>
      <w:r w:rsidR="005D4528" w:rsidRPr="002D410A">
        <w:rPr>
          <w:rFonts w:asciiTheme="majorBidi" w:hAnsiTheme="majorBidi" w:cstheme="majorBidi"/>
        </w:rPr>
        <w:fldChar w:fldCharType="begin"/>
      </w:r>
      <w:r w:rsidR="007D1ACA" w:rsidRPr="002D410A">
        <w:rPr>
          <w:rFonts w:asciiTheme="majorBidi" w:hAnsiTheme="majorBidi" w:cstheme="majorBidi"/>
        </w:rPr>
        <w:instrText xml:space="preserve"> ADDIN EN.CITE &lt;EndNote&gt;&lt;Cite&gt;&lt;Author&gt;Nieminen&lt;/Author&gt;&lt;Year&gt;2007&lt;/Year&gt;&lt;RecNum&gt;5&lt;/RecNum&gt;&lt;DisplayText&gt;(Nieminen, Sipila, Takkinen, Renko, &amp;amp; Risteli, 2007)&lt;/DisplayText&gt;&lt;record&gt;&lt;rec-number&gt;5&lt;/rec-number&gt;&lt;foreign-keys&gt;&lt;key app="EN" db-id="95avd9ts6arwswe5sxc5922bart2ftt592a2" timestamp="1680425386"&gt;5&lt;/key&gt;&lt;/foreign-keys&gt;&lt;ref-type name="Journal Article"&gt;17&lt;/ref-type&gt;&lt;contributors&gt;&lt;authors&gt;&lt;author&gt;Nieminen, P.&lt;/author&gt;&lt;author&gt;Sipila, K.&lt;/author&gt;&lt;author&gt;Takkinen, H. M.&lt;/author&gt;&lt;author&gt;Renko, M.&lt;/author&gt;&lt;author&gt;Risteli, L.&lt;/author&gt;&lt;/authors&gt;&lt;/contributors&gt;&lt;auth-address&gt;Medical Informatics Group, University of Oulu, P.O. Box 5000, FIN-90014 Oulu, Finland. pentti.nieminen@oulu.fi&lt;/auth-address&gt;&lt;titles&gt;&lt;title&gt;Medical theses as part of the scientific training in basic medical and dental education: experiences from Finland&lt;/title&gt;&lt;secondary-title&gt;BMC Med Educ&lt;/secondary-title&gt;&lt;alt-title&gt;BMC medical education&lt;/alt-title&gt;&lt;/titles&gt;&lt;periodical&gt;&lt;full-title&gt;BMC Med Educ&lt;/full-title&gt;&lt;abbr-1&gt;BMC medical education&lt;/abbr-1&gt;&lt;/periodical&gt;&lt;alt-periodical&gt;&lt;full-title&gt;BMC Med Educ&lt;/full-title&gt;&lt;abbr-1&gt;BMC medical education&lt;/abbr-1&gt;&lt;/alt-periodical&gt;&lt;pages&gt;51&lt;/pages&gt;&lt;volume&gt;7&lt;/volume&gt;&lt;keywords&gt;&lt;keyword&gt;Academic Dissertations as Topic&lt;/keyword&gt;&lt;keyword&gt;*Bibliometrics&lt;/keyword&gt;&lt;keyword&gt;*Clinical Competence&lt;/keyword&gt;&lt;keyword&gt;Education, Dental/*organization &amp;amp; administration&lt;/keyword&gt;&lt;keyword&gt;Education, Medical/*organization &amp;amp; administration&lt;/keyword&gt;&lt;keyword&gt;Finland&lt;/keyword&gt;&lt;keyword&gt;Humans&lt;/keyword&gt;&lt;keyword&gt;Publishing/*statistics &amp;amp; numerical data&lt;/keyword&gt;&lt;keyword&gt;Students, Dental&lt;/keyword&gt;&lt;keyword&gt;Students, Medical&lt;/keyword&gt;&lt;/keywords&gt;&lt;dates&gt;&lt;year&gt;2007&lt;/year&gt;&lt;pub-dates&gt;&lt;date&gt;Dec 5&lt;/date&gt;&lt;/pub-dates&gt;&lt;/dates&gt;&lt;isbn&gt;1472-6920 (Electronic)&amp;#xD;1472-6920 (Linking)&lt;/isbn&gt;&lt;accession-num&gt;18053247&lt;/accession-num&gt;&lt;urls&gt;&lt;related-urls&gt;&lt;url&gt;http://www.ncbi.nlm.nih.gov/pubmed/18053247&lt;/url&gt;&lt;/related-urls&gt;&lt;/urls&gt;&lt;custom2&gt;2235851&lt;/custom2&gt;&lt;electronic-resource-num&gt;10.1186/1472-6920-7-51&lt;/electronic-resource-num&gt;&lt;/record&gt;&lt;/Cite&gt;&lt;/EndNote&gt;</w:instrText>
      </w:r>
      <w:r w:rsidR="005D4528"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44" w:tooltip="Nieminen, 2007 #5" w:history="1">
        <w:r w:rsidR="007D1ACA" w:rsidRPr="002D410A">
          <w:rPr>
            <w:rFonts w:asciiTheme="majorBidi" w:hAnsiTheme="majorBidi" w:cstheme="majorBidi"/>
            <w:noProof/>
          </w:rPr>
          <w:t>Nieminen, Sipila, Takkinen, Renko, &amp; Risteli, 2007</w:t>
        </w:r>
      </w:hyperlink>
      <w:r w:rsidR="00B61E17" w:rsidRPr="002D410A">
        <w:rPr>
          <w:rFonts w:asciiTheme="majorBidi" w:hAnsiTheme="majorBidi" w:cstheme="majorBidi"/>
          <w:noProof/>
        </w:rPr>
        <w:t>)</w:t>
      </w:r>
      <w:r w:rsidR="005D4528" w:rsidRPr="002D410A">
        <w:rPr>
          <w:rFonts w:asciiTheme="majorBidi" w:hAnsiTheme="majorBidi" w:cstheme="majorBidi"/>
        </w:rPr>
        <w:fldChar w:fldCharType="end"/>
      </w:r>
      <w:r w:rsidR="005D4528" w:rsidRPr="002D410A">
        <w:rPr>
          <w:rFonts w:asciiTheme="majorBidi" w:hAnsiTheme="majorBidi" w:cstheme="majorBidi"/>
        </w:rPr>
        <w:t>.</w:t>
      </w:r>
      <w:r w:rsidR="0047473C" w:rsidRPr="002D410A">
        <w:rPr>
          <w:rFonts w:asciiTheme="majorBidi" w:hAnsiTheme="majorBidi" w:cstheme="majorBidi"/>
        </w:rPr>
        <w:t xml:space="preserve"> In France, Salmi et al analyzed </w:t>
      </w:r>
      <w:r w:rsidR="00AC63B0" w:rsidRPr="002D410A">
        <w:rPr>
          <w:rFonts w:asciiTheme="majorBidi" w:hAnsiTheme="majorBidi" w:cstheme="majorBidi"/>
        </w:rPr>
        <w:t xml:space="preserve">a random sample of </w:t>
      </w:r>
      <w:r w:rsidR="007E7CE3" w:rsidRPr="002D410A">
        <w:rPr>
          <w:rFonts w:asciiTheme="majorBidi" w:hAnsiTheme="majorBidi" w:cstheme="majorBidi"/>
        </w:rPr>
        <w:t xml:space="preserve">300 theses submitted to </w:t>
      </w:r>
      <w:r w:rsidR="006F04D4" w:rsidRPr="002D410A">
        <w:rPr>
          <w:rFonts w:asciiTheme="majorBidi" w:hAnsiTheme="majorBidi" w:cstheme="majorBidi"/>
        </w:rPr>
        <w:t xml:space="preserve">36 French medical universities in the </w:t>
      </w:r>
      <w:r w:rsidR="006F04D4" w:rsidRPr="002D410A">
        <w:rPr>
          <w:rFonts w:asciiTheme="majorBidi" w:hAnsiTheme="majorBidi" w:cstheme="majorBidi"/>
        </w:rPr>
        <w:lastRenderedPageBreak/>
        <w:t>period between 1993 to 1997</w:t>
      </w:r>
      <w:r w:rsidR="002D3DAB" w:rsidRPr="002D410A">
        <w:rPr>
          <w:rFonts w:asciiTheme="majorBidi" w:hAnsiTheme="majorBidi" w:cstheme="majorBidi"/>
        </w:rPr>
        <w:t xml:space="preserve"> </w:t>
      </w:r>
      <w:r w:rsidR="002D3DAB" w:rsidRPr="002D410A">
        <w:rPr>
          <w:rFonts w:asciiTheme="majorBidi" w:hAnsiTheme="majorBidi" w:cstheme="majorBidi"/>
        </w:rPr>
        <w:fldChar w:fldCharType="begin"/>
      </w:r>
      <w:r w:rsidR="007D1ACA" w:rsidRPr="002D410A">
        <w:rPr>
          <w:rFonts w:asciiTheme="majorBidi" w:hAnsiTheme="majorBidi" w:cstheme="majorBidi"/>
        </w:rPr>
        <w:instrText xml:space="preserve"> ADDIN EN.CITE &lt;EndNote&gt;&lt;Cite&gt;&lt;Author&gt;Salmi&lt;/Author&gt;&lt;Year&gt;2001&lt;/Year&gt;&lt;RecNum&gt;6&lt;/RecNum&gt;&lt;DisplayText&gt;(Salmi, Gana, &amp;amp; Mouillet, 2001)&lt;/DisplayText&gt;&lt;record&gt;&lt;rec-number&gt;6&lt;/rec-number&gt;&lt;foreign-keys&gt;&lt;key app="EN" db-id="95avd9ts6arwswe5sxc5922bart2ftt592a2" timestamp="1680425386"&gt;6&lt;/key&gt;&lt;/foreign-keys&gt;&lt;ref-type name="Journal Article"&gt;17&lt;/ref-type&gt;&lt;contributors&gt;&lt;authors&gt;&lt;author&gt;Salmi, L Rachid&lt;/author&gt;&lt;author&gt;Gana, Slimane&lt;/author&gt;&lt;author&gt;Mouillet, Evelyne&lt;/author&gt;&lt;/authors&gt;&lt;/contributors&gt;&lt;titles&gt;&lt;title&gt;Publication pattern of medical theses, France, 1993–98&lt;/title&gt;&lt;secondary-title&gt;Med Educ&lt;/secondary-title&gt;&lt;/titles&gt;&lt;periodical&gt;&lt;full-title&gt;Med Educ&lt;/full-title&gt;&lt;/periodical&gt;&lt;pages&gt;18-21&lt;/pages&gt;&lt;volume&gt;35&lt;/volume&gt;&lt;number&gt;1&lt;/number&gt;&lt;dates&gt;&lt;year&gt;2001&lt;/year&gt;&lt;/dates&gt;&lt;isbn&gt;0308-0110&lt;/isbn&gt;&lt;urls&gt;&lt;related-urls&gt;&lt;url&gt;https://onlinelibrary.wiley.com/doi/abs/10.1111/j.1365-2923.2001.00768.x&lt;/url&gt;&lt;/related-urls&gt;&lt;/urls&gt;&lt;electronic-resource-num&gt;https://doi.org/10.1111/j.1365-2923.2001.00768.x&lt;/electronic-resource-num&gt;&lt;/record&gt;&lt;/Cite&gt;&lt;/EndNote&gt;</w:instrText>
      </w:r>
      <w:r w:rsidR="002D3DAB"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51" w:tooltip="Salmi, 2001 #6" w:history="1">
        <w:r w:rsidR="007D1ACA" w:rsidRPr="002D410A">
          <w:rPr>
            <w:rFonts w:asciiTheme="majorBidi" w:hAnsiTheme="majorBidi" w:cstheme="majorBidi"/>
            <w:noProof/>
          </w:rPr>
          <w:t>Salmi, Gana, &amp; Mouillet, 2001</w:t>
        </w:r>
      </w:hyperlink>
      <w:r w:rsidR="00B61E17" w:rsidRPr="002D410A">
        <w:rPr>
          <w:rFonts w:asciiTheme="majorBidi" w:hAnsiTheme="majorBidi" w:cstheme="majorBidi"/>
          <w:noProof/>
        </w:rPr>
        <w:t>)</w:t>
      </w:r>
      <w:r w:rsidR="002D3DAB" w:rsidRPr="002D410A">
        <w:rPr>
          <w:rFonts w:asciiTheme="majorBidi" w:hAnsiTheme="majorBidi" w:cstheme="majorBidi"/>
        </w:rPr>
        <w:fldChar w:fldCharType="end"/>
      </w:r>
      <w:r w:rsidR="00AE27DE" w:rsidRPr="002D410A">
        <w:rPr>
          <w:rFonts w:asciiTheme="majorBidi" w:hAnsiTheme="majorBidi" w:cstheme="majorBidi"/>
        </w:rPr>
        <w:t xml:space="preserve">. </w:t>
      </w:r>
      <w:r w:rsidR="000F60B1" w:rsidRPr="002D410A">
        <w:rPr>
          <w:rFonts w:asciiTheme="majorBidi" w:hAnsiTheme="majorBidi" w:cstheme="majorBidi"/>
        </w:rPr>
        <w:t xml:space="preserve">The study showed that </w:t>
      </w:r>
      <w:r w:rsidR="00CE2832" w:rsidRPr="002D410A">
        <w:rPr>
          <w:rFonts w:asciiTheme="majorBidi" w:hAnsiTheme="majorBidi" w:cstheme="majorBidi"/>
        </w:rPr>
        <w:t>only 17.0% of the theses resulted in scientific publication</w:t>
      </w:r>
      <w:r w:rsidR="00484190" w:rsidRPr="002D410A">
        <w:rPr>
          <w:rFonts w:asciiTheme="majorBidi" w:hAnsiTheme="majorBidi" w:cstheme="majorBidi"/>
        </w:rPr>
        <w:t>s.</w:t>
      </w:r>
      <w:r w:rsidR="004544A5" w:rsidRPr="002D410A">
        <w:rPr>
          <w:rFonts w:asciiTheme="majorBidi" w:hAnsiTheme="majorBidi" w:cstheme="majorBidi"/>
        </w:rPr>
        <w:t xml:space="preserve"> In </w:t>
      </w:r>
      <w:r w:rsidR="00FA707B" w:rsidRPr="002D410A">
        <w:rPr>
          <w:rFonts w:asciiTheme="majorBidi" w:hAnsiTheme="majorBidi" w:cstheme="majorBidi"/>
        </w:rPr>
        <w:t xml:space="preserve">the UK, </w:t>
      </w:r>
      <w:r w:rsidR="0010368C" w:rsidRPr="002D410A">
        <w:rPr>
          <w:rFonts w:asciiTheme="majorBidi" w:hAnsiTheme="majorBidi" w:cstheme="majorBidi"/>
        </w:rPr>
        <w:t xml:space="preserve">not having an opportunity to participate in </w:t>
      </w:r>
      <w:r w:rsidR="00C32B41" w:rsidRPr="002D410A">
        <w:rPr>
          <w:rFonts w:asciiTheme="majorBidi" w:hAnsiTheme="majorBidi" w:cstheme="majorBidi"/>
        </w:rPr>
        <w:t>a research</w:t>
      </w:r>
      <w:r w:rsidR="0010368C" w:rsidRPr="002D410A">
        <w:rPr>
          <w:rFonts w:asciiTheme="majorBidi" w:hAnsiTheme="majorBidi" w:cstheme="majorBidi"/>
        </w:rPr>
        <w:t xml:space="preserve"> </w:t>
      </w:r>
      <w:r w:rsidR="00C32B41" w:rsidRPr="002D410A">
        <w:rPr>
          <w:rFonts w:asciiTheme="majorBidi" w:hAnsiTheme="majorBidi" w:cstheme="majorBidi"/>
        </w:rPr>
        <w:t xml:space="preserve">project </w:t>
      </w:r>
      <w:r w:rsidR="0010368C" w:rsidRPr="002D410A">
        <w:rPr>
          <w:rFonts w:asciiTheme="majorBidi" w:hAnsiTheme="majorBidi" w:cstheme="majorBidi"/>
        </w:rPr>
        <w:t xml:space="preserve">was reported </w:t>
      </w:r>
      <w:r w:rsidR="00082C63" w:rsidRPr="002D410A">
        <w:rPr>
          <w:rFonts w:asciiTheme="majorBidi" w:hAnsiTheme="majorBidi" w:cstheme="majorBidi"/>
        </w:rPr>
        <w:t xml:space="preserve">by medical students </w:t>
      </w:r>
      <w:r w:rsidR="00FA707B" w:rsidRPr="002D410A">
        <w:rPr>
          <w:rFonts w:asciiTheme="majorBidi" w:hAnsiTheme="majorBidi" w:cstheme="majorBidi"/>
        </w:rPr>
        <w:t>as a</w:t>
      </w:r>
      <w:r w:rsidR="0010368C" w:rsidRPr="002D410A">
        <w:rPr>
          <w:rFonts w:asciiTheme="majorBidi" w:hAnsiTheme="majorBidi" w:cstheme="majorBidi"/>
        </w:rPr>
        <w:t xml:space="preserve"> main barrier </w:t>
      </w:r>
      <w:r w:rsidR="000959BB" w:rsidRPr="002D410A">
        <w:rPr>
          <w:rFonts w:asciiTheme="majorBidi" w:hAnsiTheme="majorBidi" w:cstheme="majorBidi"/>
        </w:rPr>
        <w:t>to</w:t>
      </w:r>
      <w:r w:rsidR="0010368C" w:rsidRPr="002D410A">
        <w:rPr>
          <w:rFonts w:asciiTheme="majorBidi" w:hAnsiTheme="majorBidi" w:cstheme="majorBidi"/>
        </w:rPr>
        <w:t xml:space="preserve"> not publishing an article in </w:t>
      </w:r>
      <w:r w:rsidR="0050182A" w:rsidRPr="002D410A">
        <w:rPr>
          <w:rFonts w:asciiTheme="majorBidi" w:hAnsiTheme="majorBidi" w:cstheme="majorBidi"/>
        </w:rPr>
        <w:t xml:space="preserve">an indexed </w:t>
      </w:r>
      <w:r w:rsidR="0010368C" w:rsidRPr="002D410A">
        <w:rPr>
          <w:rFonts w:asciiTheme="majorBidi" w:hAnsiTheme="majorBidi" w:cstheme="majorBidi"/>
        </w:rPr>
        <w:t>scientific journal</w:t>
      </w:r>
      <w:r w:rsidR="00DF57C4" w:rsidRPr="002D410A">
        <w:rPr>
          <w:rFonts w:asciiTheme="majorBidi" w:hAnsiTheme="majorBidi" w:cstheme="majorBidi"/>
        </w:rPr>
        <w:t xml:space="preserve"> </w:t>
      </w:r>
      <w:r w:rsidR="00DF57C4" w:rsidRPr="002D410A">
        <w:rPr>
          <w:rFonts w:asciiTheme="majorBidi" w:hAnsiTheme="majorBidi" w:cstheme="majorBidi"/>
        </w:rPr>
        <w:fldChar w:fldCharType="begin"/>
      </w:r>
      <w:r w:rsidR="007D1ACA" w:rsidRPr="002D410A">
        <w:rPr>
          <w:rFonts w:asciiTheme="majorBidi" w:hAnsiTheme="majorBidi" w:cstheme="majorBidi"/>
        </w:rPr>
        <w:instrText xml:space="preserve"> ADDIN EN.CITE &lt;EndNote&gt;&lt;Cite&gt;&lt;Author&gt;Griffin&lt;/Author&gt;&lt;Year&gt;2011&lt;/Year&gt;&lt;RecNum&gt;4&lt;/RecNum&gt;&lt;DisplayText&gt;(Griffin &amp;amp; Hindocha, 2011)&lt;/DisplayText&gt;&lt;record&gt;&lt;rec-number&gt;4&lt;/rec-number&gt;&lt;foreign-keys&gt;&lt;key app="EN" db-id="95avd9ts6arwswe5sxc5922bart2ftt592a2" timestamp="1680425386"&gt;4&lt;/key&gt;&lt;/foreign-keys&gt;&lt;ref-type name="Journal Article"&gt;17&lt;/ref-type&gt;&lt;contributors&gt;&lt;authors&gt;&lt;author&gt;Griffin, M. F.&lt;/author&gt;&lt;author&gt;Hindocha, S.&lt;/author&gt;&lt;/authors&gt;&lt;/contributors&gt;&lt;auth-address&gt;University of Manchester, UK.&lt;/auth-address&gt;&lt;titles&gt;&lt;title&gt;Publication practices of medical students at British medical schools: experience, attitudes and barriers to publish&lt;/title&gt;&lt;secondary-title&gt;Med Teach&lt;/secondary-title&gt;&lt;alt-title&gt;Medical teacher&lt;/alt-title&gt;&lt;/titles&gt;&lt;periodical&gt;&lt;full-title&gt;Med Teach&lt;/full-title&gt;&lt;abbr-1&gt;Medical teacher&lt;/abbr-1&gt;&lt;/periodical&gt;&lt;alt-periodical&gt;&lt;full-title&gt;Med Teach&lt;/full-title&gt;&lt;abbr-1&gt;Medical teacher&lt;/abbr-1&gt;&lt;/alt-periodical&gt;&lt;pages&gt;e1-8&lt;/pages&gt;&lt;volume&gt;33&lt;/volume&gt;&lt;number&gt;1&lt;/number&gt;&lt;keywords&gt;&lt;keyword&gt;Cross-Sectional Studies&lt;/keyword&gt;&lt;keyword&gt;Female&lt;/keyword&gt;&lt;keyword&gt;*Health Knowledge, Attitudes, Practice&lt;/keyword&gt;&lt;keyword&gt;Humans&lt;/keyword&gt;&lt;keyword&gt;Male&lt;/keyword&gt;&lt;keyword&gt;Publishing/*statistics &amp;amp; numerical data&lt;/keyword&gt;&lt;keyword&gt;*Schools, Medical&lt;/keyword&gt;&lt;keyword&gt;*Students, Medical&lt;/keyword&gt;&lt;keyword&gt;United Kingdom&lt;/keyword&gt;&lt;/keywords&gt;&lt;dates&gt;&lt;year&gt;2011&lt;/year&gt;&lt;/dates&gt;&lt;isbn&gt;1466-187X (Electronic)&amp;#xD;0142-159X (Linking)&lt;/isbn&gt;&lt;accession-num&gt;21182368&lt;/accession-num&gt;&lt;urls&gt;&lt;related-urls&gt;&lt;url&gt;http://www.ncbi.nlm.nih.gov/pubmed/21182368&lt;/url&gt;&lt;/related-urls&gt;&lt;/urls&gt;&lt;electronic-resource-num&gt;10.3109/0142159X.2011.530320&lt;/electronic-resource-num&gt;&lt;/record&gt;&lt;/Cite&gt;&lt;/EndNote&gt;</w:instrText>
      </w:r>
      <w:r w:rsidR="00DF57C4" w:rsidRPr="002D410A">
        <w:rPr>
          <w:rFonts w:asciiTheme="majorBidi" w:hAnsiTheme="majorBidi" w:cstheme="majorBidi"/>
        </w:rPr>
        <w:fldChar w:fldCharType="separate"/>
      </w:r>
      <w:r w:rsidR="00DF57C4" w:rsidRPr="002D410A">
        <w:rPr>
          <w:rFonts w:asciiTheme="majorBidi" w:hAnsiTheme="majorBidi" w:cstheme="majorBidi"/>
          <w:noProof/>
        </w:rPr>
        <w:t>(</w:t>
      </w:r>
      <w:hyperlink w:anchor="_ENREF_19" w:tooltip="Griffin, 2011 #4" w:history="1">
        <w:r w:rsidR="007D1ACA" w:rsidRPr="002D410A">
          <w:rPr>
            <w:rFonts w:asciiTheme="majorBidi" w:hAnsiTheme="majorBidi" w:cstheme="majorBidi"/>
            <w:noProof/>
          </w:rPr>
          <w:t>Griffin &amp; Hindocha, 2011</w:t>
        </w:r>
      </w:hyperlink>
      <w:r w:rsidR="00DF57C4" w:rsidRPr="002D410A">
        <w:rPr>
          <w:rFonts w:asciiTheme="majorBidi" w:hAnsiTheme="majorBidi" w:cstheme="majorBidi"/>
          <w:noProof/>
        </w:rPr>
        <w:t>)</w:t>
      </w:r>
      <w:r w:rsidR="00DF57C4" w:rsidRPr="002D410A">
        <w:rPr>
          <w:rFonts w:asciiTheme="majorBidi" w:hAnsiTheme="majorBidi" w:cstheme="majorBidi"/>
        </w:rPr>
        <w:fldChar w:fldCharType="end"/>
      </w:r>
      <w:r w:rsidR="00DF57C4" w:rsidRPr="002D410A">
        <w:rPr>
          <w:rFonts w:asciiTheme="majorBidi" w:hAnsiTheme="majorBidi" w:cstheme="majorBidi"/>
        </w:rPr>
        <w:t>.</w:t>
      </w:r>
      <w:r w:rsidR="009208D0" w:rsidRPr="002D410A">
        <w:rPr>
          <w:rFonts w:asciiTheme="majorBidi" w:hAnsiTheme="majorBidi" w:cstheme="majorBidi"/>
        </w:rPr>
        <w:t xml:space="preserve"> In the same study, the majority of the </w:t>
      </w:r>
      <w:r w:rsidR="00BA7512" w:rsidRPr="002D410A">
        <w:rPr>
          <w:rFonts w:asciiTheme="majorBidi" w:hAnsiTheme="majorBidi" w:cstheme="majorBidi"/>
        </w:rPr>
        <w:t xml:space="preserve">medical </w:t>
      </w:r>
      <w:r w:rsidR="009208D0" w:rsidRPr="002D410A">
        <w:rPr>
          <w:rFonts w:asciiTheme="majorBidi" w:hAnsiTheme="majorBidi" w:cstheme="majorBidi"/>
        </w:rPr>
        <w:t>students stated that they were not</w:t>
      </w:r>
      <w:r w:rsidR="00CC0CB0" w:rsidRPr="002D410A">
        <w:rPr>
          <w:rFonts w:asciiTheme="majorBidi" w:hAnsiTheme="majorBidi" w:cstheme="majorBidi"/>
        </w:rPr>
        <w:t xml:space="preserve"> encouraged to participate in research projects and publish articles</w:t>
      </w:r>
      <w:r w:rsidR="00FA15D5" w:rsidRPr="002D410A">
        <w:rPr>
          <w:rFonts w:asciiTheme="majorBidi" w:hAnsiTheme="majorBidi" w:cstheme="majorBidi"/>
        </w:rPr>
        <w:t xml:space="preserve"> by their seniors</w:t>
      </w:r>
      <w:r w:rsidR="00CC0CB0" w:rsidRPr="002D410A">
        <w:rPr>
          <w:rFonts w:asciiTheme="majorBidi" w:hAnsiTheme="majorBidi" w:cstheme="majorBidi"/>
        </w:rPr>
        <w:t xml:space="preserve">. </w:t>
      </w:r>
      <w:r w:rsidR="009208D0" w:rsidRPr="002D410A">
        <w:rPr>
          <w:rFonts w:asciiTheme="majorBidi" w:hAnsiTheme="majorBidi" w:cstheme="majorBidi"/>
        </w:rPr>
        <w:t xml:space="preserve"> </w:t>
      </w:r>
      <w:r w:rsidR="0010368C" w:rsidRPr="002D410A">
        <w:rPr>
          <w:rFonts w:asciiTheme="majorBidi" w:hAnsiTheme="majorBidi" w:cstheme="majorBidi"/>
        </w:rPr>
        <w:t xml:space="preserve">  </w:t>
      </w:r>
      <w:r w:rsidR="00EF508C" w:rsidRPr="002D410A">
        <w:rPr>
          <w:rFonts w:asciiTheme="majorBidi" w:hAnsiTheme="majorBidi" w:cstheme="majorBidi"/>
        </w:rPr>
        <w:t xml:space="preserve"> </w:t>
      </w:r>
    </w:p>
    <w:p w14:paraId="51D8FE28" w14:textId="45D7DFE8" w:rsidR="000752E5" w:rsidRPr="002D410A" w:rsidRDefault="00245BD7" w:rsidP="00373149">
      <w:pPr>
        <w:spacing w:line="480" w:lineRule="auto"/>
        <w:jc w:val="both"/>
        <w:rPr>
          <w:rFonts w:asciiTheme="majorBidi" w:hAnsiTheme="majorBidi" w:cstheme="majorBidi"/>
        </w:rPr>
      </w:pPr>
      <w:r w:rsidRPr="002D410A">
        <w:rPr>
          <w:rFonts w:asciiTheme="majorBidi" w:hAnsiTheme="majorBidi" w:cstheme="majorBidi"/>
        </w:rPr>
        <w:t xml:space="preserve">Medical education is stressful and </w:t>
      </w:r>
      <w:r w:rsidR="00ED465C" w:rsidRPr="002D410A">
        <w:rPr>
          <w:rFonts w:asciiTheme="majorBidi" w:hAnsiTheme="majorBidi" w:cstheme="majorBidi"/>
        </w:rPr>
        <w:t xml:space="preserve">medical </w:t>
      </w:r>
      <w:r w:rsidRPr="002D410A">
        <w:rPr>
          <w:rFonts w:asciiTheme="majorBidi" w:hAnsiTheme="majorBidi" w:cstheme="majorBidi"/>
        </w:rPr>
        <w:t xml:space="preserve">students are often </w:t>
      </w:r>
      <w:r w:rsidR="00ED465C" w:rsidRPr="002D410A">
        <w:rPr>
          <w:rFonts w:asciiTheme="majorBidi" w:hAnsiTheme="majorBidi" w:cstheme="majorBidi"/>
        </w:rPr>
        <w:t>overwhelmed</w:t>
      </w:r>
      <w:r w:rsidRPr="002D410A">
        <w:rPr>
          <w:rFonts w:asciiTheme="majorBidi" w:hAnsiTheme="majorBidi" w:cstheme="majorBidi"/>
        </w:rPr>
        <w:t xml:space="preserve"> with the</w:t>
      </w:r>
      <w:r w:rsidR="00ED465C" w:rsidRPr="002D410A">
        <w:rPr>
          <w:rFonts w:asciiTheme="majorBidi" w:hAnsiTheme="majorBidi" w:cstheme="majorBidi"/>
        </w:rPr>
        <w:t xml:space="preserve"> didactic</w:t>
      </w:r>
      <w:r w:rsidR="00B100B4" w:rsidRPr="002D410A">
        <w:rPr>
          <w:rFonts w:asciiTheme="majorBidi" w:hAnsiTheme="majorBidi" w:cstheme="majorBidi"/>
        </w:rPr>
        <w:t xml:space="preserve"> requirements</w:t>
      </w:r>
      <w:r w:rsidR="00ED465C" w:rsidRPr="002D410A">
        <w:rPr>
          <w:rFonts w:asciiTheme="majorBidi" w:hAnsiTheme="majorBidi" w:cstheme="majorBidi"/>
        </w:rPr>
        <w:t xml:space="preserve"> and </w:t>
      </w:r>
      <w:r w:rsidR="003D7D04" w:rsidRPr="002D410A">
        <w:rPr>
          <w:rFonts w:asciiTheme="majorBidi" w:hAnsiTheme="majorBidi" w:cstheme="majorBidi"/>
        </w:rPr>
        <w:t>written</w:t>
      </w:r>
      <w:r w:rsidR="00ED465C" w:rsidRPr="002D410A">
        <w:rPr>
          <w:rFonts w:asciiTheme="majorBidi" w:hAnsiTheme="majorBidi" w:cstheme="majorBidi"/>
        </w:rPr>
        <w:t xml:space="preserve"> </w:t>
      </w:r>
      <w:r w:rsidR="00B100B4" w:rsidRPr="002D410A">
        <w:rPr>
          <w:rFonts w:asciiTheme="majorBidi" w:hAnsiTheme="majorBidi" w:cstheme="majorBidi"/>
        </w:rPr>
        <w:t>assignments</w:t>
      </w:r>
      <w:r w:rsidR="00ED465C" w:rsidRPr="002D410A">
        <w:rPr>
          <w:rFonts w:asciiTheme="majorBidi" w:hAnsiTheme="majorBidi" w:cstheme="majorBidi"/>
        </w:rPr>
        <w:t xml:space="preserve"> of the</w:t>
      </w:r>
      <w:r w:rsidR="00C96F12" w:rsidRPr="002D410A">
        <w:rPr>
          <w:rFonts w:asciiTheme="majorBidi" w:hAnsiTheme="majorBidi" w:cstheme="majorBidi"/>
        </w:rPr>
        <w:t xml:space="preserve"> program</w:t>
      </w:r>
      <w:r w:rsidR="003F15F6" w:rsidRPr="002D410A">
        <w:rPr>
          <w:rFonts w:asciiTheme="majorBidi" w:hAnsiTheme="majorBidi" w:cstheme="majorBidi"/>
        </w:rPr>
        <w:t xml:space="preserve"> </w:t>
      </w:r>
      <w:r w:rsidR="003F15F6" w:rsidRPr="002D410A">
        <w:rPr>
          <w:rFonts w:asciiTheme="majorBidi" w:hAnsiTheme="majorBidi" w:cstheme="majorBidi"/>
        </w:rPr>
        <w:fldChar w:fldCharType="begin"/>
      </w:r>
      <w:r w:rsidR="007D1ACA" w:rsidRPr="002D410A">
        <w:rPr>
          <w:rFonts w:asciiTheme="majorBidi" w:hAnsiTheme="majorBidi" w:cstheme="majorBidi"/>
        </w:rPr>
        <w:instrText xml:space="preserve"> ADDIN EN.CITE &lt;EndNote&gt;&lt;Cite&gt;&lt;Author&gt;Moffat&lt;/Author&gt;&lt;Year&gt;2004&lt;/Year&gt;&lt;RecNum&gt;7&lt;/RecNum&gt;&lt;DisplayText&gt;(Moffat, McConnachie, Ross, &amp;amp; Morrison, 2004)&lt;/DisplayText&gt;&lt;record&gt;&lt;rec-number&gt;7&lt;/rec-number&gt;&lt;foreign-keys&gt;&lt;key app="EN" db-id="95avd9ts6arwswe5sxc5922bart2ftt592a2" timestamp="1680425386"&gt;7&lt;/key&gt;&lt;/foreign-keys&gt;&lt;ref-type name="Journal Article"&gt;17&lt;/ref-type&gt;&lt;contributors&gt;&lt;authors&gt;&lt;author&gt;Moffat, K. J.&lt;/author&gt;&lt;author&gt;McConnachie, A.&lt;/author&gt;&lt;author&gt;Ross, S.&lt;/author&gt;&lt;author&gt;Morrison, J. M.&lt;/author&gt;&lt;/authors&gt;&lt;/contributors&gt;&lt;auth-address&gt;General Practice and Primary Care, Community-Based Sciences, University of Glasgow, Glasgow, UK.&lt;/auth-address&gt;&lt;titles&gt;&lt;title&gt;First year medical student stress and coping in a problem-based learning medical curriculum&lt;/title&gt;&lt;secondary-title&gt;Med Educ&lt;/secondary-title&gt;&lt;alt-title&gt;Medical education&lt;/alt-title&gt;&lt;/titles&gt;&lt;periodical&gt;&lt;full-title&gt;Med Educ&lt;/full-title&gt;&lt;/periodical&gt;&lt;pages&gt;482-91&lt;/pages&gt;&lt;volume&gt;38&lt;/volume&gt;&lt;number&gt;5&lt;/number&gt;&lt;keywords&gt;&lt;keyword&gt;Adolescent&lt;/keyword&gt;&lt;keyword&gt;Adult&lt;/keyword&gt;&lt;keyword&gt;Cohort Studies&lt;/keyword&gt;&lt;keyword&gt;Curriculum&lt;/keyword&gt;&lt;keyword&gt;*Education, Medical, Undergraduate&lt;/keyword&gt;&lt;keyword&gt;Female&lt;/keyword&gt;&lt;keyword&gt;Humans&lt;/keyword&gt;&lt;keyword&gt;Longitudinal Studies&lt;/keyword&gt;&lt;keyword&gt;Male&lt;/keyword&gt;&lt;keyword&gt;*Problem-Based Learning&lt;/keyword&gt;&lt;keyword&gt;Regression Analysis&lt;/keyword&gt;&lt;keyword&gt;Scotland&lt;/keyword&gt;&lt;keyword&gt;Stress, Psychological/*psychology&lt;/keyword&gt;&lt;keyword&gt;Students, Medical/*psychology&lt;/keyword&gt;&lt;keyword&gt;Surveys and Questionnaires&lt;/keyword&gt;&lt;/keywords&gt;&lt;dates&gt;&lt;year&gt;2004&lt;/year&gt;&lt;pub-dates&gt;&lt;date&gt;May&lt;/date&gt;&lt;/pub-dates&gt;&lt;/dates&gt;&lt;isbn&gt;0308-0110 (Print)&amp;#xD;0308-0110 (Linking)&lt;/isbn&gt;&lt;accession-num&gt;15107082&lt;/accession-num&gt;&lt;urls&gt;&lt;related-urls&gt;&lt;url&gt;http://www.ncbi.nlm.nih.gov/pubmed/15107082&lt;/url&gt;&lt;/related-urls&gt;&lt;/urls&gt;&lt;electronic-resource-num&gt;10.1046/j.1365-2929.2004.01814.x&lt;/electronic-resource-num&gt;&lt;/record&gt;&lt;/Cite&gt;&lt;/EndNote&gt;</w:instrText>
      </w:r>
      <w:r w:rsidR="003F15F6"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42" w:tooltip="Moffat, 2004 #7" w:history="1">
        <w:r w:rsidR="007D1ACA" w:rsidRPr="002D410A">
          <w:rPr>
            <w:rFonts w:asciiTheme="majorBidi" w:hAnsiTheme="majorBidi" w:cstheme="majorBidi"/>
            <w:noProof/>
          </w:rPr>
          <w:t>Moffat, McConnachie, Ross, &amp; Morrison, 2004</w:t>
        </w:r>
      </w:hyperlink>
      <w:r w:rsidR="00B61E17" w:rsidRPr="002D410A">
        <w:rPr>
          <w:rFonts w:asciiTheme="majorBidi" w:hAnsiTheme="majorBidi" w:cstheme="majorBidi"/>
          <w:noProof/>
        </w:rPr>
        <w:t>)</w:t>
      </w:r>
      <w:r w:rsidR="003F15F6" w:rsidRPr="002D410A">
        <w:rPr>
          <w:rFonts w:asciiTheme="majorBidi" w:hAnsiTheme="majorBidi" w:cstheme="majorBidi"/>
        </w:rPr>
        <w:fldChar w:fldCharType="end"/>
      </w:r>
      <w:r w:rsidR="00C96F12" w:rsidRPr="002D410A">
        <w:rPr>
          <w:rFonts w:asciiTheme="majorBidi" w:hAnsiTheme="majorBidi" w:cstheme="majorBidi"/>
        </w:rPr>
        <w:t>.</w:t>
      </w:r>
      <w:r w:rsidR="00D32F62" w:rsidRPr="002D410A">
        <w:rPr>
          <w:rFonts w:asciiTheme="majorBidi" w:hAnsiTheme="majorBidi" w:cstheme="majorBidi"/>
        </w:rPr>
        <w:t xml:space="preserve"> The </w:t>
      </w:r>
      <w:r w:rsidR="00D7273C" w:rsidRPr="002D410A">
        <w:rPr>
          <w:rFonts w:asciiTheme="majorBidi" w:hAnsiTheme="majorBidi" w:cstheme="majorBidi"/>
        </w:rPr>
        <w:t xml:space="preserve">advent of the </w:t>
      </w:r>
      <w:r w:rsidR="00D32F62" w:rsidRPr="002D410A">
        <w:rPr>
          <w:rFonts w:asciiTheme="majorBidi" w:hAnsiTheme="majorBidi" w:cstheme="majorBidi"/>
        </w:rPr>
        <w:t xml:space="preserve">internet provided students with ample ease of </w:t>
      </w:r>
      <w:r w:rsidR="00C411B8" w:rsidRPr="002D410A">
        <w:rPr>
          <w:rFonts w:asciiTheme="majorBidi" w:hAnsiTheme="majorBidi" w:cstheme="majorBidi"/>
        </w:rPr>
        <w:t xml:space="preserve">access to </w:t>
      </w:r>
      <w:r w:rsidR="00D62EBB" w:rsidRPr="002D410A">
        <w:rPr>
          <w:rFonts w:asciiTheme="majorBidi" w:hAnsiTheme="majorBidi" w:cstheme="majorBidi"/>
        </w:rPr>
        <w:t>scientific papers, presentations,</w:t>
      </w:r>
      <w:r w:rsidR="00FA5FAA" w:rsidRPr="002D410A">
        <w:rPr>
          <w:rFonts w:asciiTheme="majorBidi" w:hAnsiTheme="majorBidi" w:cstheme="majorBidi"/>
        </w:rPr>
        <w:t xml:space="preserve"> and </w:t>
      </w:r>
      <w:r w:rsidR="00C42717" w:rsidRPr="002D410A">
        <w:rPr>
          <w:rFonts w:asciiTheme="majorBidi" w:hAnsiTheme="majorBidi" w:cstheme="majorBidi"/>
        </w:rPr>
        <w:t>assignments</w:t>
      </w:r>
      <w:r w:rsidR="00FA5FAA" w:rsidRPr="002D410A">
        <w:rPr>
          <w:rFonts w:asciiTheme="majorBidi" w:hAnsiTheme="majorBidi" w:cstheme="majorBidi"/>
        </w:rPr>
        <w:t xml:space="preserve"> of</w:t>
      </w:r>
      <w:r w:rsidR="00C42717" w:rsidRPr="002D410A">
        <w:rPr>
          <w:rFonts w:asciiTheme="majorBidi" w:hAnsiTheme="majorBidi" w:cstheme="majorBidi"/>
        </w:rPr>
        <w:t xml:space="preserve"> other students and researchers. </w:t>
      </w:r>
      <w:r w:rsidR="00B100B4" w:rsidRPr="002D410A">
        <w:rPr>
          <w:rFonts w:asciiTheme="majorBidi" w:hAnsiTheme="majorBidi" w:cstheme="majorBidi"/>
        </w:rPr>
        <w:t xml:space="preserve">Therefore, </w:t>
      </w:r>
      <w:r w:rsidR="00DC04BD" w:rsidRPr="002D410A">
        <w:rPr>
          <w:rFonts w:asciiTheme="majorBidi" w:hAnsiTheme="majorBidi" w:cstheme="majorBidi"/>
        </w:rPr>
        <w:t xml:space="preserve">plagiarism </w:t>
      </w:r>
      <w:r w:rsidR="00C42717" w:rsidRPr="002D410A">
        <w:rPr>
          <w:rFonts w:asciiTheme="majorBidi" w:hAnsiTheme="majorBidi" w:cstheme="majorBidi"/>
        </w:rPr>
        <w:t>has become</w:t>
      </w:r>
      <w:r w:rsidR="00DC04BD" w:rsidRPr="002D410A">
        <w:rPr>
          <w:rFonts w:asciiTheme="majorBidi" w:hAnsiTheme="majorBidi" w:cstheme="majorBidi"/>
        </w:rPr>
        <w:t xml:space="preserve"> a common </w:t>
      </w:r>
      <w:r w:rsidR="004958FF" w:rsidRPr="002D410A">
        <w:rPr>
          <w:rFonts w:asciiTheme="majorBidi" w:hAnsiTheme="majorBidi" w:cstheme="majorBidi"/>
        </w:rPr>
        <w:t xml:space="preserve">issue </w:t>
      </w:r>
      <w:r w:rsidR="001C699C" w:rsidRPr="002D410A">
        <w:rPr>
          <w:rFonts w:asciiTheme="majorBidi" w:hAnsiTheme="majorBidi" w:cstheme="majorBidi"/>
        </w:rPr>
        <w:t xml:space="preserve">in written assignments and </w:t>
      </w:r>
      <w:r w:rsidR="00D61779" w:rsidRPr="002D410A">
        <w:rPr>
          <w:rFonts w:asciiTheme="majorBidi" w:hAnsiTheme="majorBidi" w:cstheme="majorBidi"/>
        </w:rPr>
        <w:t>graduation theses</w:t>
      </w:r>
      <w:r w:rsidR="009D7C35" w:rsidRPr="002D410A">
        <w:rPr>
          <w:rFonts w:asciiTheme="majorBidi" w:hAnsiTheme="majorBidi" w:cstheme="majorBidi"/>
        </w:rPr>
        <w:t xml:space="preserve"> </w:t>
      </w:r>
      <w:r w:rsidR="009D7C35" w:rsidRPr="002D410A">
        <w:rPr>
          <w:rFonts w:asciiTheme="majorBidi" w:hAnsiTheme="majorBidi" w:cstheme="majorBidi"/>
        </w:rPr>
        <w:fldChar w:fldCharType="begin"/>
      </w:r>
      <w:r w:rsidR="007D1ACA" w:rsidRPr="002D410A">
        <w:rPr>
          <w:rFonts w:asciiTheme="majorBidi" w:hAnsiTheme="majorBidi" w:cstheme="majorBidi"/>
        </w:rPr>
        <w:instrText xml:space="preserve"> ADDIN EN.CITE &lt;EndNote&gt;&lt;Cite&gt;&lt;Author&gt;Jiang&lt;/Author&gt;&lt;Year&gt;2013&lt;/Year&gt;&lt;RecNum&gt;8&lt;/RecNum&gt;&lt;DisplayText&gt;(Jiang, Emmerton, &amp;amp; McKauge, 2013)&lt;/DisplayText&gt;&lt;record&gt;&lt;rec-number&gt;8&lt;/rec-number&gt;&lt;foreign-keys&gt;&lt;key app="EN" db-id="95avd9ts6arwswe5sxc5922bart2ftt592a2" timestamp="1680425386"&gt;8&lt;/key&gt;&lt;/foreign-keys&gt;&lt;ref-type name="Journal Article"&gt;17&lt;/ref-type&gt;&lt;contributors&gt;&lt;authors&gt;&lt;author&gt;Jiang, Hai&lt;/author&gt;&lt;author&gt;Emmerton, Lynne&lt;/author&gt;&lt;author&gt;McKauge, Leigh&lt;/author&gt;&lt;/authors&gt;&lt;/contributors&gt;&lt;titles&gt;&lt;title&gt;Academic integrity and plagiarism: a review of the influences and risk situations for health students&lt;/title&gt;&lt;secondary-title&gt;Higher Education Research &amp;amp; Development&lt;/secondary-title&gt;&lt;/titles&gt;&lt;periodical&gt;&lt;full-title&gt;Higher Education Research &amp;amp; Development&lt;/full-title&gt;&lt;/periodical&gt;&lt;pages&gt;369-380&lt;/pages&gt;&lt;volume&gt;32&lt;/volume&gt;&lt;number&gt;3&lt;/number&gt;&lt;dates&gt;&lt;year&gt;2013&lt;/year&gt;&lt;pub-dates&gt;&lt;date&gt;2013/06/01&lt;/date&gt;&lt;/pub-dates&gt;&lt;/dates&gt;&lt;publisher&gt;Routledge&lt;/publisher&gt;&lt;isbn&gt;0729-4360&lt;/isbn&gt;&lt;urls&gt;&lt;related-urls&gt;&lt;url&gt;https://doi.org/10.1080/07294360.2012.687362&lt;/url&gt;&lt;/related-urls&gt;&lt;/urls&gt;&lt;electronic-resource-num&gt;10.1080/07294360.2012.687362&lt;/electronic-resource-num&gt;&lt;/record&gt;&lt;/Cite&gt;&lt;/EndNote&gt;</w:instrText>
      </w:r>
      <w:r w:rsidR="009D7C35"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31" w:tooltip="Jiang, 2013 #8" w:history="1">
        <w:r w:rsidR="007D1ACA" w:rsidRPr="002D410A">
          <w:rPr>
            <w:rFonts w:asciiTheme="majorBidi" w:hAnsiTheme="majorBidi" w:cstheme="majorBidi"/>
            <w:noProof/>
          </w:rPr>
          <w:t>Jiang, Emmerton, &amp; McKauge, 2013</w:t>
        </w:r>
      </w:hyperlink>
      <w:r w:rsidR="00B61E17" w:rsidRPr="002D410A">
        <w:rPr>
          <w:rFonts w:asciiTheme="majorBidi" w:hAnsiTheme="majorBidi" w:cstheme="majorBidi"/>
          <w:noProof/>
        </w:rPr>
        <w:t>)</w:t>
      </w:r>
      <w:r w:rsidR="009D7C35" w:rsidRPr="002D410A">
        <w:rPr>
          <w:rFonts w:asciiTheme="majorBidi" w:hAnsiTheme="majorBidi" w:cstheme="majorBidi"/>
        </w:rPr>
        <w:fldChar w:fldCharType="end"/>
      </w:r>
      <w:r w:rsidR="00292710" w:rsidRPr="002D410A">
        <w:rPr>
          <w:rFonts w:asciiTheme="majorBidi" w:hAnsiTheme="majorBidi" w:cstheme="majorBidi"/>
        </w:rPr>
        <w:t>.</w:t>
      </w:r>
      <w:r w:rsidR="009E31AA" w:rsidRPr="002D410A">
        <w:rPr>
          <w:rFonts w:asciiTheme="majorBidi" w:hAnsiTheme="majorBidi" w:cstheme="majorBidi"/>
        </w:rPr>
        <w:t xml:space="preserve"> </w:t>
      </w:r>
      <w:r w:rsidR="00952227" w:rsidRPr="002D410A">
        <w:rPr>
          <w:rFonts w:asciiTheme="majorBidi" w:hAnsiTheme="majorBidi" w:cstheme="majorBidi"/>
        </w:rPr>
        <w:t xml:space="preserve">Plagiarism can be defined as </w:t>
      </w:r>
      <w:r w:rsidR="00792FC6" w:rsidRPr="002D410A">
        <w:rPr>
          <w:rFonts w:asciiTheme="majorBidi" w:hAnsiTheme="majorBidi" w:cstheme="majorBidi"/>
        </w:rPr>
        <w:t xml:space="preserve">the </w:t>
      </w:r>
      <w:r w:rsidR="00952227" w:rsidRPr="002D410A">
        <w:rPr>
          <w:rFonts w:asciiTheme="majorBidi" w:hAnsiTheme="majorBidi" w:cstheme="majorBidi"/>
        </w:rPr>
        <w:t xml:space="preserve">“appropriation of the words, works, methods, ideas, and/or findings of others without authorization and/or acknowledgment of the primary sources and/or authors” </w:t>
      </w:r>
      <w:r w:rsidR="00952227" w:rsidRPr="002D410A">
        <w:rPr>
          <w:rFonts w:asciiTheme="majorBidi" w:hAnsiTheme="majorBidi" w:cstheme="majorBidi"/>
        </w:rPr>
        <w:fldChar w:fldCharType="begin"/>
      </w:r>
      <w:r w:rsidR="007D1ACA" w:rsidRPr="002D410A">
        <w:rPr>
          <w:rFonts w:asciiTheme="majorBidi" w:hAnsiTheme="majorBidi" w:cstheme="majorBidi"/>
        </w:rPr>
        <w:instrText xml:space="preserve"> ADDIN EN.CITE &lt;EndNote&gt;&lt;Cite&gt;&lt;Author&gt;Liddell&lt;/Author&gt;&lt;Year&gt;2003&lt;/Year&gt;&lt;RecNum&gt;9&lt;/RecNum&gt;&lt;DisplayText&gt;(Bouville, 2008; Liddell, 2003)&lt;/DisplayText&gt;&lt;record&gt;&lt;rec-number&gt;9&lt;/rec-number&gt;&lt;foreign-keys&gt;&lt;key app="EN" db-id="95avd9ts6arwswe5sxc5922bart2ftt592a2" timestamp="1680425386"&gt;9&lt;/key&gt;&lt;/foreign-keys&gt;&lt;ref-type name="Journal Article"&gt;17&lt;/ref-type&gt;&lt;contributors&gt;&lt;authors&gt;&lt;author&gt;Liddell, Jean&lt;/author&gt;&lt;/authors&gt;&lt;/contributors&gt;&lt;titles&gt;&lt;title&gt;A Comprehensive Definition of Plagiarism&lt;/title&gt;&lt;secondary-title&gt;Community &amp;amp; Junior College Libraries&lt;/secondary-title&gt;&lt;/titles&gt;&lt;periodical&gt;&lt;full-title&gt;Community &amp;amp; Junior College Libraries&lt;/full-title&gt;&lt;/periodical&gt;&lt;pages&gt;43-52&lt;/pages&gt;&lt;volume&gt;11&lt;/volume&gt;&lt;number&gt;3&lt;/number&gt;&lt;dates&gt;&lt;year&gt;2003&lt;/year&gt;&lt;pub-dates&gt;&lt;date&gt;2003/03/01&lt;/date&gt;&lt;/pub-dates&gt;&lt;/dates&gt;&lt;publisher&gt;Routledge&lt;/publisher&gt;&lt;isbn&gt;0276-3915&lt;/isbn&gt;&lt;urls&gt;&lt;related-urls&gt;&lt;url&gt;https://doi.org/10.1300/J107v11n03_07&lt;/url&gt;&lt;/related-urls&gt;&lt;/urls&gt;&lt;electronic-resource-num&gt;10.1300/J107v11n03_07&lt;/electronic-resource-num&gt;&lt;/record&gt;&lt;/Cite&gt;&lt;Cite&gt;&lt;Author&gt;Bouville&lt;/Author&gt;&lt;Year&gt;2008&lt;/Year&gt;&lt;RecNum&gt;10&lt;/RecNum&gt;&lt;record&gt;&lt;rec-number&gt;10&lt;/rec-number&gt;&lt;foreign-keys&gt;&lt;key app="EN" db-id="95avd9ts6arwswe5sxc5922bart2ftt592a2" timestamp="1680425386"&gt;10&lt;/key&gt;&lt;/foreign-keys&gt;&lt;ref-type name="Journal Article"&gt;17&lt;/ref-type&gt;&lt;contributors&gt;&lt;authors&gt;&lt;author&gt;Bouville, Mathieu&lt;/author&gt;&lt;/authors&gt;&lt;/contributors&gt;&lt;titles&gt;&lt;title&gt;Plagiarism: Words and Ideas&lt;/title&gt;&lt;secondary-title&gt;Science and Engineering Ethics&lt;/secondary-title&gt;&lt;/titles&gt;&lt;periodical&gt;&lt;full-title&gt;Science and Engineering Ethics&lt;/full-title&gt;&lt;/periodical&gt;&lt;pages&gt;311-322&lt;/pages&gt;&lt;volume&gt;14&lt;/volume&gt;&lt;number&gt;3&lt;/number&gt;&lt;dates&gt;&lt;year&gt;2008&lt;/year&gt;&lt;pub-dates&gt;&lt;date&gt;2008/09/01&lt;/date&gt;&lt;/pub-dates&gt;&lt;/dates&gt;&lt;isbn&gt;1471-5546&lt;/isbn&gt;&lt;urls&gt;&lt;related-urls&gt;&lt;url&gt;https://doi.org/10.1007/s11948-008-9057-6&lt;/url&gt;&lt;/related-urls&gt;&lt;/urls&gt;&lt;electronic-resource-num&gt;10.1007/s11948-008-9057-6&lt;/electronic-resource-num&gt;&lt;/record&gt;&lt;/Cite&gt;&lt;/EndNote&gt;</w:instrText>
      </w:r>
      <w:r w:rsidR="00952227"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9" w:tooltip="Bouville, 2008 #10" w:history="1">
        <w:r w:rsidR="007D1ACA" w:rsidRPr="002D410A">
          <w:rPr>
            <w:rFonts w:asciiTheme="majorBidi" w:hAnsiTheme="majorBidi" w:cstheme="majorBidi"/>
            <w:noProof/>
          </w:rPr>
          <w:t>Bouville, 2008</w:t>
        </w:r>
      </w:hyperlink>
      <w:r w:rsidR="00B61E17" w:rsidRPr="002D410A">
        <w:rPr>
          <w:rFonts w:asciiTheme="majorBidi" w:hAnsiTheme="majorBidi" w:cstheme="majorBidi"/>
          <w:noProof/>
        </w:rPr>
        <w:t xml:space="preserve">; </w:t>
      </w:r>
      <w:hyperlink w:anchor="_ENREF_38" w:tooltip="Liddell, 2003 #9" w:history="1">
        <w:r w:rsidR="007D1ACA" w:rsidRPr="002D410A">
          <w:rPr>
            <w:rFonts w:asciiTheme="majorBidi" w:hAnsiTheme="majorBidi" w:cstheme="majorBidi"/>
            <w:noProof/>
          </w:rPr>
          <w:t>Liddell, 2003</w:t>
        </w:r>
      </w:hyperlink>
      <w:r w:rsidR="00B61E17" w:rsidRPr="002D410A">
        <w:rPr>
          <w:rFonts w:asciiTheme="majorBidi" w:hAnsiTheme="majorBidi" w:cstheme="majorBidi"/>
          <w:noProof/>
        </w:rPr>
        <w:t>)</w:t>
      </w:r>
      <w:r w:rsidR="00952227" w:rsidRPr="002D410A">
        <w:rPr>
          <w:rFonts w:asciiTheme="majorBidi" w:hAnsiTheme="majorBidi" w:cstheme="majorBidi"/>
        </w:rPr>
        <w:fldChar w:fldCharType="end"/>
      </w:r>
      <w:r w:rsidR="00952227" w:rsidRPr="002D410A">
        <w:rPr>
          <w:rFonts w:asciiTheme="majorBidi" w:hAnsiTheme="majorBidi" w:cstheme="majorBidi"/>
        </w:rPr>
        <w:t xml:space="preserve">. </w:t>
      </w:r>
      <w:r w:rsidR="00F76B2E" w:rsidRPr="002D410A">
        <w:rPr>
          <w:rFonts w:asciiTheme="majorBidi" w:hAnsiTheme="majorBidi" w:cstheme="majorBidi"/>
        </w:rPr>
        <w:t xml:space="preserve">Worldwide, </w:t>
      </w:r>
      <w:r w:rsidR="00F22AB1" w:rsidRPr="002D410A">
        <w:rPr>
          <w:rFonts w:asciiTheme="majorBidi" w:hAnsiTheme="majorBidi" w:cstheme="majorBidi"/>
        </w:rPr>
        <w:t xml:space="preserve">plagiarism is one of the most serious types of </w:t>
      </w:r>
      <w:r w:rsidR="003957D2" w:rsidRPr="002D410A">
        <w:rPr>
          <w:rFonts w:asciiTheme="majorBidi" w:hAnsiTheme="majorBidi" w:cstheme="majorBidi"/>
        </w:rPr>
        <w:t>scholastic misconduct and breach of academic integrity</w:t>
      </w:r>
      <w:r w:rsidR="008473FE" w:rsidRPr="002D410A">
        <w:rPr>
          <w:rFonts w:asciiTheme="majorBidi" w:hAnsiTheme="majorBidi" w:cstheme="majorBidi"/>
        </w:rPr>
        <w:t xml:space="preserve"> </w:t>
      </w:r>
      <w:r w:rsidR="008473FE" w:rsidRPr="002D410A">
        <w:rPr>
          <w:rFonts w:asciiTheme="majorBidi" w:hAnsiTheme="majorBidi" w:cstheme="majorBidi"/>
        </w:rPr>
        <w:fldChar w:fldCharType="begin">
          <w:fldData xml:space="preserve">PEVuZE5vdGU+PENpdGU+PEF1dGhvcj5KdXlhbDwvQXV0aG9yPjxZZWFyPjIwMTU8L1llYXI+PFJl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</w:fldData>
        </w:fldChar>
      </w:r>
      <w:r w:rsidR="007D1ACA" w:rsidRPr="002D410A">
        <w:rPr>
          <w:rFonts w:asciiTheme="majorBidi" w:hAnsiTheme="majorBidi" w:cstheme="majorBidi"/>
        </w:rPr>
        <w:instrText xml:space="preserve"> ADDIN EN.CITE </w:instrText>
      </w:r>
      <w:r w:rsidR="007D1ACA" w:rsidRPr="002D410A">
        <w:rPr>
          <w:rFonts w:asciiTheme="majorBidi" w:hAnsiTheme="majorBidi" w:cstheme="majorBidi"/>
        </w:rPr>
        <w:fldChar w:fldCharType="begin">
          <w:fldData xml:space="preserve">PEVuZE5vdGU+PENpdGU+PEF1dGhvcj5KdXlhbDwvQXV0aG9yPjxZZWFyPjIwMTU8L1llYXI+PFJl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</w:fldData>
        </w:fldChar>
      </w:r>
      <w:r w:rsidR="007D1ACA" w:rsidRPr="002D410A">
        <w:rPr>
          <w:rFonts w:asciiTheme="majorBidi" w:hAnsiTheme="majorBidi" w:cstheme="majorBidi"/>
        </w:rPr>
        <w:instrText xml:space="preserve"> ADDIN EN.CITE.DATA </w:instrText>
      </w:r>
      <w:r w:rsidR="007D1ACA" w:rsidRPr="002D410A">
        <w:rPr>
          <w:rFonts w:asciiTheme="majorBidi" w:hAnsiTheme="majorBidi" w:cstheme="majorBidi"/>
        </w:rPr>
      </w:r>
      <w:r w:rsidR="007D1ACA" w:rsidRPr="002D410A">
        <w:rPr>
          <w:rFonts w:asciiTheme="majorBidi" w:hAnsiTheme="majorBidi" w:cstheme="majorBidi"/>
        </w:rPr>
        <w:fldChar w:fldCharType="end"/>
      </w:r>
      <w:r w:rsidR="008473FE" w:rsidRPr="002D410A">
        <w:rPr>
          <w:rFonts w:asciiTheme="majorBidi" w:hAnsiTheme="majorBidi" w:cstheme="majorBidi"/>
        </w:rPr>
      </w:r>
      <w:r w:rsidR="008473FE"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2" w:tooltip="Anderson, 2011 #12" w:history="1">
        <w:r w:rsidR="007D1ACA" w:rsidRPr="002D410A">
          <w:rPr>
            <w:rFonts w:asciiTheme="majorBidi" w:hAnsiTheme="majorBidi" w:cstheme="majorBidi"/>
            <w:noProof/>
          </w:rPr>
          <w:t>Anderson &amp; Steneck, 2011</w:t>
        </w:r>
      </w:hyperlink>
      <w:r w:rsidR="00B61E17" w:rsidRPr="002D410A">
        <w:rPr>
          <w:rFonts w:asciiTheme="majorBidi" w:hAnsiTheme="majorBidi" w:cstheme="majorBidi"/>
          <w:noProof/>
        </w:rPr>
        <w:t xml:space="preserve">; </w:t>
      </w:r>
      <w:hyperlink w:anchor="_ENREF_33" w:tooltip="Juyal, 2015 #11" w:history="1">
        <w:r w:rsidR="007D1ACA" w:rsidRPr="002D410A">
          <w:rPr>
            <w:rFonts w:asciiTheme="majorBidi" w:hAnsiTheme="majorBidi" w:cstheme="majorBidi"/>
            <w:noProof/>
          </w:rPr>
          <w:t>Juyal, Thawani, &amp; Thaledi, 2015</w:t>
        </w:r>
      </w:hyperlink>
      <w:r w:rsidR="00B61E17" w:rsidRPr="002D410A">
        <w:rPr>
          <w:rFonts w:asciiTheme="majorBidi" w:hAnsiTheme="majorBidi" w:cstheme="majorBidi"/>
          <w:noProof/>
        </w:rPr>
        <w:t>)</w:t>
      </w:r>
      <w:r w:rsidR="008473FE" w:rsidRPr="002D410A">
        <w:rPr>
          <w:rFonts w:asciiTheme="majorBidi" w:hAnsiTheme="majorBidi" w:cstheme="majorBidi"/>
        </w:rPr>
        <w:fldChar w:fldCharType="end"/>
      </w:r>
      <w:r w:rsidR="003957D2" w:rsidRPr="002D410A">
        <w:rPr>
          <w:rFonts w:asciiTheme="majorBidi" w:hAnsiTheme="majorBidi" w:cstheme="majorBidi"/>
        </w:rPr>
        <w:t>.</w:t>
      </w:r>
      <w:r w:rsidR="009D7C35" w:rsidRPr="002D410A">
        <w:rPr>
          <w:rFonts w:asciiTheme="majorBidi" w:hAnsiTheme="majorBidi" w:cstheme="majorBidi"/>
        </w:rPr>
        <w:t xml:space="preserve"> </w:t>
      </w:r>
      <w:r w:rsidR="00435F27" w:rsidRPr="002D410A">
        <w:rPr>
          <w:rFonts w:asciiTheme="majorBidi" w:hAnsiTheme="majorBidi" w:cstheme="majorBidi"/>
        </w:rPr>
        <w:t>It has been argued that plagiarism is one of the most common problems facing higher education establishments today.</w:t>
      </w:r>
      <w:r w:rsidR="002A6962" w:rsidRPr="002D410A">
        <w:rPr>
          <w:rFonts w:asciiTheme="majorBidi" w:hAnsiTheme="majorBidi" w:cstheme="majorBidi"/>
        </w:rPr>
        <w:t xml:space="preserve"> In a study conducted among medical students in Pakistan, about 87% </w:t>
      </w:r>
      <w:r w:rsidR="00244CC8" w:rsidRPr="002D410A">
        <w:rPr>
          <w:rFonts w:asciiTheme="majorBidi" w:hAnsiTheme="majorBidi" w:cstheme="majorBidi"/>
        </w:rPr>
        <w:t xml:space="preserve">of the students </w:t>
      </w:r>
      <w:r w:rsidR="002A6962" w:rsidRPr="002D410A">
        <w:rPr>
          <w:rFonts w:asciiTheme="majorBidi" w:hAnsiTheme="majorBidi" w:cstheme="majorBidi"/>
        </w:rPr>
        <w:t>lacked awareness of plagiarism and about</w:t>
      </w:r>
      <w:r w:rsidR="00CA61B3" w:rsidRPr="002D410A">
        <w:rPr>
          <w:rFonts w:asciiTheme="majorBidi" w:hAnsiTheme="majorBidi" w:cstheme="majorBidi"/>
        </w:rPr>
        <w:t xml:space="preserve"> 71% admitted that they have committed plagiarism </w:t>
      </w:r>
      <w:r w:rsidR="00F87659" w:rsidRPr="002D410A">
        <w:rPr>
          <w:rFonts w:asciiTheme="majorBidi" w:hAnsiTheme="majorBidi" w:cstheme="majorBidi"/>
        </w:rPr>
        <w:fldChar w:fldCharType="begin"/>
      </w:r>
      <w:r w:rsidR="007D1ACA" w:rsidRPr="002D410A">
        <w:rPr>
          <w:rFonts w:asciiTheme="majorBidi" w:hAnsiTheme="majorBidi" w:cstheme="majorBidi"/>
        </w:rPr>
        <w:instrText xml:space="preserve"> ADDIN EN.CITE &lt;EndNote&gt;&lt;Cite&gt;&lt;Author&gt;Javaeed&lt;/Author&gt;&lt;Year&gt;2019&lt;/Year&gt;&lt;RecNum&gt;13&lt;/RecNum&gt;&lt;DisplayText&gt;(Javaeed, Khan, Khan, &amp;amp; Ghauri, 2019)&lt;/DisplayText&gt;&lt;record&gt;&lt;rec-number&gt;13&lt;/rec-number&gt;&lt;foreign-keys&gt;&lt;key app="EN" db-id="95avd9ts6arwswe5sxc5922bart2ftt592a2" timestamp="1680425386"&gt;13&lt;/key&gt;&lt;/foreign-keys&gt;&lt;ref-type name="Journal Article"&gt;17&lt;/ref-type&gt;&lt;contributors&gt;&lt;authors&gt;&lt;author&gt;Javaeed, A.&lt;/author&gt;&lt;author&gt;Khan, A. S.&lt;/author&gt;&lt;author&gt;Khan, S. H.&lt;/author&gt;&lt;author&gt;Ghauri, S. K.&lt;/author&gt;&lt;/authors&gt;&lt;/contributors&gt;&lt;auth-address&gt;Dr. Arslaan Javaeed, MBBS, M.Phil, Department of Pathology, Poonch Medical College, Rawalakot, Azad Kashmir, Paksitan.&amp;#xD;Dr. Abdus Salam Khan, MD, FACP, Department of Emergency Medicine, Shifa International Hospital, Islamabad, Pakistan.&amp;#xD;Dr. Shafqat Husnain Khan, MBBS, M.Phil, Department of Pathology, Poonch Medical College, Rawalakot, Azad Kashmir, Paksitan.&amp;#xD;Dr. Sanniya Khan Ghauri, MBBS, MRCEM, Department of Emergency Medicine, Shifa International Hospital, Islamabad, Pakistan.&lt;/auth-address&gt;&lt;titles&gt;&lt;title&gt;Perceptions of plagiarism among undergraduate medical students in Rawalpindi, Pakistan&lt;/title&gt;&lt;secondary-title&gt;Pak J Med Sci&lt;/secondary-title&gt;&lt;alt-title&gt;Pakistan journal of medical sciences&lt;/alt-title&gt;&lt;/titles&gt;&lt;periodical&gt;&lt;full-title&gt;Pak J Med Sci&lt;/full-title&gt;&lt;abbr-1&gt;Pakistan journal of medical sciences&lt;/abbr-1&gt;&lt;/periodical&gt;&lt;alt-periodical&gt;&lt;full-title&gt;Pak J Med Sci&lt;/full-title&gt;&lt;abbr-1&gt;Pakistan journal of medical sciences&lt;/abbr-1&gt;&lt;/alt-periodical&gt;&lt;pages&gt;532-536&lt;/pages&gt;&lt;volume&gt;35&lt;/volume&gt;&lt;number&gt;2&lt;/number&gt;&lt;dates&gt;&lt;year&gt;2019&lt;/year&gt;&lt;pub-dates&gt;&lt;date&gt;Mar-Apr&lt;/date&gt;&lt;/pub-dates&gt;&lt;/dates&gt;&lt;isbn&gt;1682-024X (Print)&amp;#xD;1681-715X (Linking)&lt;/isbn&gt;&lt;accession-num&gt;31086546&lt;/accession-num&gt;&lt;urls&gt;&lt;related-urls&gt;&lt;url&gt;http://www.ncbi.nlm.nih.gov/pubmed/31086546&lt;/url&gt;&lt;/related-urls&gt;&lt;/urls&gt;&lt;custom2&gt;6500823&lt;/custom2&gt;&lt;electronic-resource-num&gt;10.12669/pjms.35.2.33&lt;/electronic-resource-num&gt;&lt;/record&gt;&lt;/Cite&gt;&lt;/EndNote&gt;</w:instrText>
      </w:r>
      <w:r w:rsidR="00F87659"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30" w:tooltip="Javaeed, 2019 #13" w:history="1">
        <w:r w:rsidR="007D1ACA" w:rsidRPr="002D410A">
          <w:rPr>
            <w:rFonts w:asciiTheme="majorBidi" w:hAnsiTheme="majorBidi" w:cstheme="majorBidi"/>
            <w:noProof/>
          </w:rPr>
          <w:t>Javaeed, Khan, Khan, &amp; Ghauri, 2019</w:t>
        </w:r>
      </w:hyperlink>
      <w:r w:rsidR="00B61E17" w:rsidRPr="002D410A">
        <w:rPr>
          <w:rFonts w:asciiTheme="majorBidi" w:hAnsiTheme="majorBidi" w:cstheme="majorBidi"/>
          <w:noProof/>
        </w:rPr>
        <w:t>)</w:t>
      </w:r>
      <w:r w:rsidR="00F87659" w:rsidRPr="002D410A">
        <w:rPr>
          <w:rFonts w:asciiTheme="majorBidi" w:hAnsiTheme="majorBidi" w:cstheme="majorBidi"/>
        </w:rPr>
        <w:fldChar w:fldCharType="end"/>
      </w:r>
      <w:r w:rsidR="00CA61B3" w:rsidRPr="002D410A">
        <w:rPr>
          <w:rFonts w:asciiTheme="majorBidi" w:hAnsiTheme="majorBidi" w:cstheme="majorBidi"/>
        </w:rPr>
        <w:t>.</w:t>
      </w:r>
      <w:r w:rsidR="00152132" w:rsidRPr="002D410A">
        <w:rPr>
          <w:rFonts w:asciiTheme="majorBidi" w:hAnsiTheme="majorBidi" w:cstheme="majorBidi"/>
        </w:rPr>
        <w:t xml:space="preserve"> In another study</w:t>
      </w:r>
      <w:r w:rsidR="002B1B1E" w:rsidRPr="002D410A">
        <w:rPr>
          <w:rFonts w:asciiTheme="majorBidi" w:hAnsiTheme="majorBidi" w:cstheme="majorBidi"/>
        </w:rPr>
        <w:t xml:space="preserve"> in Iraq, </w:t>
      </w:r>
      <w:r w:rsidR="003B5B24" w:rsidRPr="002D410A">
        <w:rPr>
          <w:rFonts w:asciiTheme="majorBidi" w:hAnsiTheme="majorBidi" w:cstheme="majorBidi"/>
        </w:rPr>
        <w:t xml:space="preserve">more than half </w:t>
      </w:r>
      <w:r w:rsidR="00FA5C1E" w:rsidRPr="002D410A">
        <w:rPr>
          <w:rFonts w:asciiTheme="majorBidi" w:hAnsiTheme="majorBidi" w:cstheme="majorBidi"/>
        </w:rPr>
        <w:t xml:space="preserve">(about 54%) </w:t>
      </w:r>
      <w:r w:rsidR="003B5B24" w:rsidRPr="002D410A">
        <w:rPr>
          <w:rFonts w:asciiTheme="majorBidi" w:hAnsiTheme="majorBidi" w:cstheme="majorBidi"/>
        </w:rPr>
        <w:t>of medical students</w:t>
      </w:r>
      <w:r w:rsidR="004C1E9D" w:rsidRPr="002D410A">
        <w:rPr>
          <w:rFonts w:asciiTheme="majorBidi" w:hAnsiTheme="majorBidi" w:cstheme="majorBidi"/>
        </w:rPr>
        <w:t xml:space="preserve"> admitted that they have committed plagiarism </w:t>
      </w:r>
      <w:r w:rsidR="004C1E9D" w:rsidRPr="002D410A">
        <w:rPr>
          <w:rFonts w:asciiTheme="majorBidi" w:hAnsiTheme="majorBidi" w:cstheme="majorBidi"/>
        </w:rPr>
        <w:fldChar w:fldCharType="begin"/>
      </w:r>
      <w:r w:rsidR="007D1ACA" w:rsidRPr="002D410A">
        <w:rPr>
          <w:rFonts w:asciiTheme="majorBidi" w:hAnsiTheme="majorBidi" w:cstheme="majorBidi"/>
        </w:rPr>
        <w:instrText xml:space="preserve"> ADDIN EN.CITE &lt;EndNote&gt;&lt;Cite&gt;&lt;Author&gt;Ismail&lt;/Author&gt;&lt;Year&gt;2018&lt;/Year&gt;&lt;RecNum&gt;14&lt;/RecNum&gt;&lt;DisplayText&gt;(Ismail, 2018)&lt;/DisplayText&gt;&lt;record&gt;&lt;rec-number&gt;14&lt;/rec-number&gt;&lt;foreign-keys&gt;&lt;key app="EN" db-id="95avd9ts6arwswe5sxc5922bart2ftt592a2" timestamp="1680425386"&gt;14&lt;/key&gt;&lt;/foreign-keys&gt;&lt;ref-type name="Journal Article"&gt;17&lt;/ref-type&gt;&lt;contributors&gt;&lt;authors&gt;&lt;author&gt;Ismail, K. H.&lt;/author&gt;&lt;/authors&gt;&lt;/contributors&gt;&lt;auth-address&gt;Department of Community Medicine, College of Medicine, Hawler Medical University, Erbil, Iraq.&lt;/auth-address&gt;&lt;titles&gt;&lt;title&gt;Perceptions of Plagiarism Among Medical and Nursing Students in Erbil, Iraq&lt;/title&gt;&lt;secondary-title&gt;Sultan Qaboos Univ Med J&lt;/secondary-title&gt;&lt;alt-title&gt;Sultan Qaboos University medical journal&lt;/alt-title&gt;&lt;/titles&gt;&lt;periodical&gt;&lt;full-title&gt;Sultan Qaboos Univ Med J&lt;/full-title&gt;&lt;abbr-1&gt;Sultan Qaboos University medical journal&lt;/abbr-1&gt;&lt;/periodical&gt;&lt;alt-periodical&gt;&lt;full-title&gt;Sultan Qaboos Univ Med J&lt;/full-title&gt;&lt;abbr-1&gt;Sultan Qaboos University medical journal&lt;/abbr-1&gt;&lt;/alt-periodical&gt;&lt;pages&gt;e196-e201&lt;/pages&gt;&lt;volume&gt;18&lt;/volume&gt;&lt;number&gt;2&lt;/number&gt;&lt;keywords&gt;&lt;keyword&gt;Attitude of Health Personnel&lt;/keyword&gt;&lt;keyword&gt;Cross-Sectional Studies&lt;/keyword&gt;&lt;keyword&gt;Female&lt;/keyword&gt;&lt;keyword&gt;Humans&lt;/keyword&gt;&lt;keyword&gt;Iraq&lt;/keyword&gt;&lt;keyword&gt;Male&lt;/keyword&gt;&lt;keyword&gt;Perception&lt;/keyword&gt;&lt;keyword&gt;Pilot Projects&lt;/keyword&gt;&lt;keyword&gt;*Plagiarism&lt;/keyword&gt;&lt;keyword&gt;Sex Distribution&lt;/keyword&gt;&lt;keyword&gt;Students, Medical/*statistics &amp;amp; numerical data&lt;/keyword&gt;&lt;keyword&gt;Students, Nursing/*statistics &amp;amp; numerical data&lt;/keyword&gt;&lt;keyword&gt;Surveys and Questionnaires&lt;/keyword&gt;&lt;/keywords&gt;&lt;dates&gt;&lt;year&gt;2018&lt;/year&gt;&lt;pub-dates&gt;&lt;date&gt;May&lt;/date&gt;&lt;/pub-dates&gt;&lt;/dates&gt;&lt;isbn&gt;2075-0528 (Electronic)&amp;#xD;2075-051X (Linking)&lt;/isbn&gt;&lt;accession-num&gt;30210850&lt;/accession-num&gt;&lt;urls&gt;&lt;related-urls&gt;&lt;url&gt;http://www.ncbi.nlm.nih.gov/pubmed/30210850&lt;/url&gt;&lt;/related-urls&gt;&lt;/urls&gt;&lt;custom2&gt;6132521&lt;/custom2&gt;&lt;electronic-resource-num&gt;10.18295/squmj.2018.18.02.012&lt;/electronic-resource-num&gt;&lt;/record&gt;&lt;/Cite&gt;&lt;/EndNote&gt;</w:instrText>
      </w:r>
      <w:r w:rsidR="004C1E9D"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27" w:tooltip="Ismail, 2018 #14" w:history="1">
        <w:r w:rsidR="007D1ACA" w:rsidRPr="002D410A">
          <w:rPr>
            <w:rFonts w:asciiTheme="majorBidi" w:hAnsiTheme="majorBidi" w:cstheme="majorBidi"/>
            <w:noProof/>
          </w:rPr>
          <w:t>Ismail, 2018</w:t>
        </w:r>
      </w:hyperlink>
      <w:r w:rsidR="00B61E17" w:rsidRPr="002D410A">
        <w:rPr>
          <w:rFonts w:asciiTheme="majorBidi" w:hAnsiTheme="majorBidi" w:cstheme="majorBidi"/>
          <w:noProof/>
        </w:rPr>
        <w:t>)</w:t>
      </w:r>
      <w:r w:rsidR="004C1E9D" w:rsidRPr="002D410A">
        <w:rPr>
          <w:rFonts w:asciiTheme="majorBidi" w:hAnsiTheme="majorBidi" w:cstheme="majorBidi"/>
        </w:rPr>
        <w:fldChar w:fldCharType="end"/>
      </w:r>
      <w:r w:rsidR="004C1E9D" w:rsidRPr="002D410A">
        <w:rPr>
          <w:rFonts w:asciiTheme="majorBidi" w:hAnsiTheme="majorBidi" w:cstheme="majorBidi"/>
        </w:rPr>
        <w:t>.</w:t>
      </w:r>
    </w:p>
    <w:p w14:paraId="69619BD8" w14:textId="51B5093C" w:rsidR="00D12E44" w:rsidRPr="002D410A" w:rsidRDefault="004C1E9D" w:rsidP="00373149">
      <w:pPr>
        <w:spacing w:line="480" w:lineRule="auto"/>
        <w:jc w:val="both"/>
        <w:rPr>
          <w:rFonts w:asciiTheme="majorBidi" w:hAnsiTheme="majorBidi" w:cstheme="majorBidi"/>
        </w:rPr>
      </w:pPr>
      <w:r w:rsidRPr="002D410A">
        <w:rPr>
          <w:rFonts w:asciiTheme="majorBidi" w:hAnsiTheme="majorBidi" w:cstheme="majorBidi"/>
        </w:rPr>
        <w:t xml:space="preserve">In Palestine, </w:t>
      </w:r>
      <w:r w:rsidR="00D04611" w:rsidRPr="002D410A">
        <w:rPr>
          <w:rFonts w:asciiTheme="majorBidi" w:hAnsiTheme="majorBidi" w:cstheme="majorBidi"/>
        </w:rPr>
        <w:t xml:space="preserve">graduation projects are mandatory in medical education. </w:t>
      </w:r>
      <w:r w:rsidR="004A0F38" w:rsidRPr="002D410A">
        <w:rPr>
          <w:rFonts w:asciiTheme="majorBidi" w:hAnsiTheme="majorBidi" w:cstheme="majorBidi"/>
        </w:rPr>
        <w:t xml:space="preserve">Therefore, medical students </w:t>
      </w:r>
      <w:r w:rsidR="003F1934" w:rsidRPr="002D410A">
        <w:rPr>
          <w:rFonts w:asciiTheme="majorBidi" w:hAnsiTheme="majorBidi" w:cstheme="majorBidi"/>
        </w:rPr>
        <w:t xml:space="preserve">have to submit </w:t>
      </w:r>
      <w:r w:rsidR="00F34619" w:rsidRPr="002D410A">
        <w:rPr>
          <w:rFonts w:asciiTheme="majorBidi" w:hAnsiTheme="majorBidi" w:cstheme="majorBidi"/>
        </w:rPr>
        <w:t xml:space="preserve">written </w:t>
      </w:r>
      <w:r w:rsidR="003F1934" w:rsidRPr="002D410A">
        <w:rPr>
          <w:rFonts w:asciiTheme="majorBidi" w:hAnsiTheme="majorBidi" w:cstheme="majorBidi"/>
        </w:rPr>
        <w:t>graduation thes</w:t>
      </w:r>
      <w:r w:rsidR="007A657D" w:rsidRPr="002D410A">
        <w:rPr>
          <w:rFonts w:asciiTheme="majorBidi" w:hAnsiTheme="majorBidi" w:cstheme="majorBidi"/>
        </w:rPr>
        <w:t>es</w:t>
      </w:r>
      <w:r w:rsidR="003B1CA9" w:rsidRPr="002D410A">
        <w:rPr>
          <w:rFonts w:asciiTheme="majorBidi" w:hAnsiTheme="majorBidi" w:cstheme="majorBidi"/>
        </w:rPr>
        <w:t xml:space="preserve"> </w:t>
      </w:r>
      <w:r w:rsidR="00792FC6" w:rsidRPr="002D410A">
        <w:rPr>
          <w:rFonts w:asciiTheme="majorBidi" w:hAnsiTheme="majorBidi" w:cstheme="majorBidi"/>
        </w:rPr>
        <w:t>as</w:t>
      </w:r>
      <w:r w:rsidR="003B1CA9" w:rsidRPr="002D410A">
        <w:rPr>
          <w:rFonts w:asciiTheme="majorBidi" w:hAnsiTheme="majorBidi" w:cstheme="majorBidi"/>
        </w:rPr>
        <w:t xml:space="preserve"> </w:t>
      </w:r>
      <w:r w:rsidR="00792FC6" w:rsidRPr="002D410A">
        <w:rPr>
          <w:rFonts w:asciiTheme="majorBidi" w:hAnsiTheme="majorBidi" w:cstheme="majorBidi"/>
        </w:rPr>
        <w:t xml:space="preserve">a </w:t>
      </w:r>
      <w:r w:rsidR="003B1CA9" w:rsidRPr="002D410A">
        <w:rPr>
          <w:rFonts w:asciiTheme="majorBidi" w:hAnsiTheme="majorBidi" w:cstheme="majorBidi"/>
        </w:rPr>
        <w:t>partial requirement for obtaining the</w:t>
      </w:r>
      <w:r w:rsidR="007A657D" w:rsidRPr="002D410A">
        <w:rPr>
          <w:rFonts w:asciiTheme="majorBidi" w:hAnsiTheme="majorBidi" w:cstheme="majorBidi"/>
        </w:rPr>
        <w:t>ir</w:t>
      </w:r>
      <w:r w:rsidR="003B1CA9" w:rsidRPr="002D410A">
        <w:rPr>
          <w:rFonts w:asciiTheme="majorBidi" w:hAnsiTheme="majorBidi" w:cstheme="majorBidi"/>
        </w:rPr>
        <w:t xml:space="preserve"> Doctor of </w:t>
      </w:r>
      <w:r w:rsidR="003B1CA9" w:rsidRPr="002D410A">
        <w:rPr>
          <w:rFonts w:asciiTheme="majorBidi" w:hAnsiTheme="majorBidi" w:cstheme="majorBidi"/>
        </w:rPr>
        <w:lastRenderedPageBreak/>
        <w:t>Medicine (MD) degree</w:t>
      </w:r>
      <w:r w:rsidR="007A657D" w:rsidRPr="002D410A">
        <w:rPr>
          <w:rFonts w:asciiTheme="majorBidi" w:hAnsiTheme="majorBidi" w:cstheme="majorBidi"/>
        </w:rPr>
        <w:t>s</w:t>
      </w:r>
      <w:r w:rsidR="003B1CA9" w:rsidRPr="002D410A">
        <w:rPr>
          <w:rFonts w:asciiTheme="majorBidi" w:hAnsiTheme="majorBidi" w:cstheme="majorBidi"/>
        </w:rPr>
        <w:t>.</w:t>
      </w:r>
      <w:r w:rsidR="004F32C6" w:rsidRPr="002D410A">
        <w:rPr>
          <w:rFonts w:asciiTheme="majorBidi" w:hAnsiTheme="majorBidi" w:cstheme="majorBidi"/>
        </w:rPr>
        <w:t xml:space="preserve"> Additionally, </w:t>
      </w:r>
      <w:r w:rsidR="00EA29BD" w:rsidRPr="002D410A">
        <w:rPr>
          <w:rFonts w:asciiTheme="majorBidi" w:hAnsiTheme="majorBidi" w:cstheme="majorBidi"/>
        </w:rPr>
        <w:t xml:space="preserve">Palestinian medical schools have increased the number of </w:t>
      </w:r>
      <w:r w:rsidR="00137AE7" w:rsidRPr="002D410A">
        <w:rPr>
          <w:rFonts w:asciiTheme="majorBidi" w:hAnsiTheme="majorBidi" w:cstheme="majorBidi"/>
        </w:rPr>
        <w:t xml:space="preserve">written assignments and research activities to </w:t>
      </w:r>
      <w:r w:rsidR="003C48AB" w:rsidRPr="002D410A">
        <w:rPr>
          <w:rFonts w:asciiTheme="majorBidi" w:hAnsiTheme="majorBidi" w:cstheme="majorBidi"/>
        </w:rPr>
        <w:t xml:space="preserve">comply with the </w:t>
      </w:r>
      <w:r w:rsidR="001346E5" w:rsidRPr="002D410A">
        <w:rPr>
          <w:rFonts w:asciiTheme="majorBidi" w:hAnsiTheme="majorBidi" w:cstheme="majorBidi"/>
        </w:rPr>
        <w:t>requirements</w:t>
      </w:r>
      <w:r w:rsidR="00C12B2F" w:rsidRPr="002D410A">
        <w:rPr>
          <w:rFonts w:asciiTheme="majorBidi" w:hAnsiTheme="majorBidi" w:cstheme="majorBidi"/>
        </w:rPr>
        <w:t xml:space="preserve"> </w:t>
      </w:r>
      <w:r w:rsidR="00A56C46" w:rsidRPr="002D410A">
        <w:rPr>
          <w:rFonts w:asciiTheme="majorBidi" w:hAnsiTheme="majorBidi" w:cstheme="majorBidi"/>
        </w:rPr>
        <w:t xml:space="preserve">of </w:t>
      </w:r>
      <w:r w:rsidR="00113765" w:rsidRPr="002D410A">
        <w:rPr>
          <w:rFonts w:asciiTheme="majorBidi" w:hAnsiTheme="majorBidi" w:cstheme="majorBidi"/>
        </w:rPr>
        <w:t>the</w:t>
      </w:r>
      <w:r w:rsidR="00565492" w:rsidRPr="002D410A">
        <w:rPr>
          <w:rFonts w:asciiTheme="majorBidi" w:hAnsiTheme="majorBidi" w:cstheme="majorBidi"/>
        </w:rPr>
        <w:t xml:space="preserve"> Association for Evaluation and Accreditation of Medical Education Programs</w:t>
      </w:r>
      <w:r w:rsidR="00FA2FE5" w:rsidRPr="002D410A">
        <w:rPr>
          <w:rFonts w:asciiTheme="majorBidi" w:hAnsiTheme="majorBidi" w:cstheme="majorBidi"/>
        </w:rPr>
        <w:t xml:space="preserve">, </w:t>
      </w:r>
      <w:r w:rsidR="00792FC6" w:rsidRPr="002D410A">
        <w:rPr>
          <w:rFonts w:asciiTheme="majorBidi" w:hAnsiTheme="majorBidi" w:cstheme="majorBidi"/>
        </w:rPr>
        <w:t xml:space="preserve">the </w:t>
      </w:r>
      <w:r w:rsidR="00FA2FE5" w:rsidRPr="002D410A">
        <w:rPr>
          <w:rFonts w:asciiTheme="majorBidi" w:hAnsiTheme="majorBidi" w:cstheme="majorBidi"/>
        </w:rPr>
        <w:t>Quality Council for Higher Education</w:t>
      </w:r>
      <w:r w:rsidR="004F32C6" w:rsidRPr="002D410A">
        <w:rPr>
          <w:rFonts w:asciiTheme="majorBidi" w:hAnsiTheme="majorBidi" w:cstheme="majorBidi"/>
        </w:rPr>
        <w:t>,</w:t>
      </w:r>
      <w:r w:rsidR="00FA2FE5" w:rsidRPr="002D410A">
        <w:rPr>
          <w:rFonts w:asciiTheme="majorBidi" w:hAnsiTheme="majorBidi" w:cstheme="majorBidi"/>
        </w:rPr>
        <w:t xml:space="preserve"> and </w:t>
      </w:r>
      <w:r w:rsidR="00792FC6" w:rsidRPr="002D410A">
        <w:rPr>
          <w:rFonts w:asciiTheme="majorBidi" w:hAnsiTheme="majorBidi" w:cstheme="majorBidi"/>
        </w:rPr>
        <w:t xml:space="preserve">the </w:t>
      </w:r>
      <w:r w:rsidR="00FA2FE5" w:rsidRPr="002D410A">
        <w:rPr>
          <w:rFonts w:asciiTheme="majorBidi" w:hAnsiTheme="majorBidi" w:cstheme="majorBidi"/>
        </w:rPr>
        <w:t>World Federation for Medical Education</w:t>
      </w:r>
      <w:r w:rsidR="00B00B6C" w:rsidRPr="002D410A">
        <w:rPr>
          <w:rFonts w:asciiTheme="majorBidi" w:hAnsiTheme="majorBidi" w:cstheme="majorBidi"/>
        </w:rPr>
        <w:t xml:space="preserve">. </w:t>
      </w:r>
      <w:r w:rsidR="00033C72" w:rsidRPr="002D410A">
        <w:rPr>
          <w:rFonts w:asciiTheme="majorBidi" w:hAnsiTheme="majorBidi" w:cstheme="majorBidi"/>
        </w:rPr>
        <w:t>Moreover,</w:t>
      </w:r>
      <w:r w:rsidR="00D67D5E" w:rsidRPr="002D410A">
        <w:rPr>
          <w:rFonts w:asciiTheme="majorBidi" w:hAnsiTheme="majorBidi" w:cstheme="majorBidi"/>
        </w:rPr>
        <w:t xml:space="preserve"> </w:t>
      </w:r>
      <w:r w:rsidR="00656EB7" w:rsidRPr="002D410A">
        <w:rPr>
          <w:rFonts w:asciiTheme="majorBidi" w:hAnsiTheme="majorBidi" w:cstheme="majorBidi"/>
        </w:rPr>
        <w:t>Palestinian medical schools have tu</w:t>
      </w:r>
      <w:r w:rsidR="00792FC6" w:rsidRPr="002D410A">
        <w:rPr>
          <w:rFonts w:asciiTheme="majorBidi" w:hAnsiTheme="majorBidi" w:cstheme="majorBidi"/>
        </w:rPr>
        <w:t>r</w:t>
      </w:r>
      <w:r w:rsidR="00656EB7" w:rsidRPr="002D410A">
        <w:rPr>
          <w:rFonts w:asciiTheme="majorBidi" w:hAnsiTheme="majorBidi" w:cstheme="majorBidi"/>
        </w:rPr>
        <w:t xml:space="preserve">ned to online </w:t>
      </w:r>
      <w:r w:rsidR="00173D55" w:rsidRPr="002D410A">
        <w:rPr>
          <w:rFonts w:asciiTheme="majorBidi" w:hAnsiTheme="majorBidi" w:cstheme="majorBidi"/>
        </w:rPr>
        <w:t xml:space="preserve">learning during the </w:t>
      </w:r>
      <w:r w:rsidR="005F6904" w:rsidRPr="002D410A">
        <w:rPr>
          <w:rFonts w:asciiTheme="majorBidi" w:hAnsiTheme="majorBidi" w:cstheme="majorBidi"/>
        </w:rPr>
        <w:t xml:space="preserve">COVID-19 pandemic, during which there has been an increased number of </w:t>
      </w:r>
      <w:r w:rsidR="00F94B4F" w:rsidRPr="002D410A">
        <w:rPr>
          <w:rFonts w:asciiTheme="majorBidi" w:hAnsiTheme="majorBidi" w:cstheme="majorBidi"/>
        </w:rPr>
        <w:t>writ</w:t>
      </w:r>
      <w:r w:rsidR="00792FC6" w:rsidRPr="002D410A">
        <w:rPr>
          <w:rFonts w:asciiTheme="majorBidi" w:hAnsiTheme="majorBidi" w:cstheme="majorBidi"/>
        </w:rPr>
        <w:t>ing</w:t>
      </w:r>
      <w:r w:rsidR="00F94B4F" w:rsidRPr="002D410A">
        <w:rPr>
          <w:rFonts w:asciiTheme="majorBidi" w:hAnsiTheme="majorBidi" w:cstheme="majorBidi"/>
        </w:rPr>
        <w:t xml:space="preserve"> projects and assignments that have replaced </w:t>
      </w:r>
      <w:r w:rsidR="00D12E44" w:rsidRPr="002D410A">
        <w:rPr>
          <w:rFonts w:asciiTheme="majorBidi" w:hAnsiTheme="majorBidi" w:cstheme="majorBidi"/>
        </w:rPr>
        <w:t xml:space="preserve">on-campus examinations. </w:t>
      </w:r>
      <w:r w:rsidR="00F13859" w:rsidRPr="002D410A">
        <w:rPr>
          <w:rFonts w:asciiTheme="majorBidi" w:hAnsiTheme="majorBidi" w:cstheme="majorBidi"/>
        </w:rPr>
        <w:t xml:space="preserve">Many </w:t>
      </w:r>
      <w:r w:rsidR="00E93A5F" w:rsidRPr="002D410A">
        <w:rPr>
          <w:rFonts w:asciiTheme="majorBidi" w:hAnsiTheme="majorBidi" w:cstheme="majorBidi"/>
        </w:rPr>
        <w:t>medical schools</w:t>
      </w:r>
      <w:r w:rsidR="00F13859" w:rsidRPr="002D410A">
        <w:rPr>
          <w:rFonts w:asciiTheme="majorBidi" w:hAnsiTheme="majorBidi" w:cstheme="majorBidi"/>
        </w:rPr>
        <w:t xml:space="preserve"> and higher education institutions around the world have adopted </w:t>
      </w:r>
      <w:r w:rsidR="000F615D" w:rsidRPr="002D410A">
        <w:rPr>
          <w:rFonts w:asciiTheme="majorBidi" w:hAnsiTheme="majorBidi" w:cstheme="majorBidi"/>
        </w:rPr>
        <w:t xml:space="preserve">zero-tolerance policies </w:t>
      </w:r>
      <w:r w:rsidR="00471ACB" w:rsidRPr="002D410A">
        <w:rPr>
          <w:rFonts w:asciiTheme="majorBidi" w:hAnsiTheme="majorBidi" w:cstheme="majorBidi"/>
        </w:rPr>
        <w:t>on plagiarism</w:t>
      </w:r>
      <w:r w:rsidR="00CD1144" w:rsidRPr="002D410A">
        <w:rPr>
          <w:rFonts w:asciiTheme="majorBidi" w:hAnsiTheme="majorBidi" w:cstheme="majorBidi"/>
        </w:rPr>
        <w:t xml:space="preserve"> </w:t>
      </w:r>
      <w:r w:rsidR="00007983" w:rsidRPr="002D410A">
        <w:rPr>
          <w:rFonts w:asciiTheme="majorBidi" w:hAnsiTheme="majorBidi" w:cstheme="majorBidi"/>
        </w:rPr>
        <w:fldChar w:fldCharType="begin">
          <w:fldData xml:space="preserve">PEVuZE5vdGU+PENpdGU+PEF1dGhvcj5TaGlyYXppPC9BdXRob3I+PFllYXI+MjAxMDwvWWVhcj48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</w:fldData>
        </w:fldChar>
      </w:r>
      <w:r w:rsidR="007D1ACA" w:rsidRPr="002D410A">
        <w:rPr>
          <w:rFonts w:asciiTheme="majorBidi" w:hAnsiTheme="majorBidi" w:cstheme="majorBidi"/>
        </w:rPr>
        <w:instrText xml:space="preserve"> ADDIN EN.CITE </w:instrText>
      </w:r>
      <w:r w:rsidR="007D1ACA" w:rsidRPr="002D410A">
        <w:rPr>
          <w:rFonts w:asciiTheme="majorBidi" w:hAnsiTheme="majorBidi" w:cstheme="majorBidi"/>
        </w:rPr>
        <w:fldChar w:fldCharType="begin">
          <w:fldData xml:space="preserve">PEVuZE5vdGU+PENpdGU+PEF1dGhvcj5TaGlyYXppPC9BdXRob3I+PFllYXI+MjAxMDwvWWVhcj48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</w:fldData>
        </w:fldChar>
      </w:r>
      <w:r w:rsidR="007D1ACA" w:rsidRPr="002D410A">
        <w:rPr>
          <w:rFonts w:asciiTheme="majorBidi" w:hAnsiTheme="majorBidi" w:cstheme="majorBidi"/>
        </w:rPr>
        <w:instrText xml:space="preserve"> ADDIN EN.CITE.DATA </w:instrText>
      </w:r>
      <w:r w:rsidR="007D1ACA" w:rsidRPr="002D410A">
        <w:rPr>
          <w:rFonts w:asciiTheme="majorBidi" w:hAnsiTheme="majorBidi" w:cstheme="majorBidi"/>
        </w:rPr>
      </w:r>
      <w:r w:rsidR="007D1ACA" w:rsidRPr="002D410A">
        <w:rPr>
          <w:rFonts w:asciiTheme="majorBidi" w:hAnsiTheme="majorBidi" w:cstheme="majorBidi"/>
        </w:rPr>
        <w:fldChar w:fldCharType="end"/>
      </w:r>
      <w:r w:rsidR="00007983" w:rsidRPr="002D410A">
        <w:rPr>
          <w:rFonts w:asciiTheme="majorBidi" w:hAnsiTheme="majorBidi" w:cstheme="majorBidi"/>
        </w:rPr>
      </w:r>
      <w:r w:rsidR="00007983" w:rsidRPr="002D410A">
        <w:rPr>
          <w:rFonts w:asciiTheme="majorBidi" w:hAnsiTheme="majorBidi" w:cstheme="majorBidi"/>
        </w:rPr>
        <w:fldChar w:fldCharType="separate"/>
      </w:r>
      <w:r w:rsidR="00B61E17" w:rsidRPr="002D410A">
        <w:rPr>
          <w:rFonts w:asciiTheme="majorBidi" w:hAnsiTheme="majorBidi" w:cstheme="majorBidi"/>
          <w:noProof/>
        </w:rPr>
        <w:t>(</w:t>
      </w:r>
      <w:hyperlink w:anchor="_ENREF_37" w:tooltip="Li, 2012 #16" w:history="1">
        <w:r w:rsidR="007D1ACA" w:rsidRPr="002D410A">
          <w:rPr>
            <w:rFonts w:asciiTheme="majorBidi" w:hAnsiTheme="majorBidi" w:cstheme="majorBidi"/>
            <w:noProof/>
          </w:rPr>
          <w:t>Li &amp; Casanave, 2012</w:t>
        </w:r>
      </w:hyperlink>
      <w:r w:rsidR="00B61E17" w:rsidRPr="002D410A">
        <w:rPr>
          <w:rFonts w:asciiTheme="majorBidi" w:hAnsiTheme="majorBidi" w:cstheme="majorBidi"/>
          <w:noProof/>
        </w:rPr>
        <w:t xml:space="preserve">; </w:t>
      </w:r>
      <w:hyperlink w:anchor="_ENREF_53" w:tooltip="Shirazi, 2010 #15" w:history="1">
        <w:r w:rsidR="007D1ACA" w:rsidRPr="002D410A">
          <w:rPr>
            <w:rFonts w:asciiTheme="majorBidi" w:hAnsiTheme="majorBidi" w:cstheme="majorBidi"/>
            <w:noProof/>
          </w:rPr>
          <w:t>Shirazi, Jafarey, &amp; Moazam, 2010</w:t>
        </w:r>
      </w:hyperlink>
      <w:r w:rsidR="00B61E17" w:rsidRPr="002D410A">
        <w:rPr>
          <w:rFonts w:asciiTheme="majorBidi" w:hAnsiTheme="majorBidi" w:cstheme="majorBidi"/>
          <w:noProof/>
        </w:rPr>
        <w:t>)</w:t>
      </w:r>
      <w:r w:rsidR="00007983" w:rsidRPr="002D410A">
        <w:rPr>
          <w:rFonts w:asciiTheme="majorBidi" w:hAnsiTheme="majorBidi" w:cstheme="majorBidi"/>
        </w:rPr>
        <w:fldChar w:fldCharType="end"/>
      </w:r>
      <w:r w:rsidR="00471ACB" w:rsidRPr="002D410A">
        <w:rPr>
          <w:rFonts w:asciiTheme="majorBidi" w:hAnsiTheme="majorBidi" w:cstheme="majorBidi"/>
        </w:rPr>
        <w:t xml:space="preserve">. </w:t>
      </w:r>
      <w:r w:rsidR="00EC0C9A" w:rsidRPr="002D410A">
        <w:rPr>
          <w:rFonts w:asciiTheme="majorBidi" w:hAnsiTheme="majorBidi" w:cstheme="majorBidi"/>
        </w:rPr>
        <w:t xml:space="preserve">Therefore, </w:t>
      </w:r>
      <w:r w:rsidR="00C96F65" w:rsidRPr="002D410A">
        <w:rPr>
          <w:rFonts w:asciiTheme="majorBidi" w:hAnsiTheme="majorBidi" w:cstheme="majorBidi"/>
        </w:rPr>
        <w:t>medical</w:t>
      </w:r>
      <w:r w:rsidR="00007983" w:rsidRPr="002D410A">
        <w:rPr>
          <w:rFonts w:asciiTheme="majorBidi" w:hAnsiTheme="majorBidi" w:cstheme="majorBidi"/>
        </w:rPr>
        <w:t xml:space="preserve"> students should be knowledgeable about the different forms of plagiarism and how to avoid them.</w:t>
      </w:r>
    </w:p>
    <w:p w14:paraId="44190B0E" w14:textId="66BE7BC7" w:rsidR="00473C7A" w:rsidRPr="002D410A" w:rsidRDefault="00A504CC" w:rsidP="00373149">
      <w:pPr>
        <w:spacing w:line="480" w:lineRule="auto"/>
        <w:jc w:val="both"/>
        <w:rPr>
          <w:rFonts w:asciiTheme="majorBidi" w:hAnsiTheme="majorBidi" w:cstheme="majorBidi"/>
        </w:rPr>
      </w:pPr>
      <w:r w:rsidRPr="002D410A">
        <w:rPr>
          <w:rFonts w:asciiTheme="majorBidi" w:hAnsiTheme="majorBidi" w:cstheme="majorBidi"/>
        </w:rPr>
        <w:t>Previous studies assessed</w:t>
      </w:r>
      <w:r w:rsidR="00B55D64" w:rsidRPr="002D410A">
        <w:rPr>
          <w:rFonts w:asciiTheme="majorBidi" w:hAnsiTheme="majorBidi" w:cstheme="majorBidi"/>
        </w:rPr>
        <w:t xml:space="preserve"> </w:t>
      </w:r>
      <w:r w:rsidR="001D6826" w:rsidRPr="002D410A">
        <w:rPr>
          <w:rFonts w:asciiTheme="majorBidi" w:hAnsiTheme="majorBidi" w:cstheme="majorBidi"/>
        </w:rPr>
        <w:t xml:space="preserve">the </w:t>
      </w:r>
      <w:r w:rsidR="00B55D64" w:rsidRPr="002D410A">
        <w:rPr>
          <w:rFonts w:asciiTheme="majorBidi" w:hAnsiTheme="majorBidi" w:cstheme="majorBidi"/>
        </w:rPr>
        <w:t xml:space="preserve">knowledge and attitudes of </w:t>
      </w:r>
      <w:r w:rsidR="000B3C03" w:rsidRPr="002D410A">
        <w:rPr>
          <w:rFonts w:asciiTheme="majorBidi" w:hAnsiTheme="majorBidi" w:cstheme="majorBidi"/>
        </w:rPr>
        <w:t xml:space="preserve">university students </w:t>
      </w:r>
      <w:r w:rsidR="00CF2256" w:rsidRPr="002D410A">
        <w:rPr>
          <w:rFonts w:asciiTheme="majorBidi" w:hAnsiTheme="majorBidi" w:cstheme="majorBidi"/>
        </w:rPr>
        <w:t>toward plagiarism.</w:t>
      </w:r>
      <w:r w:rsidR="00DC18D2" w:rsidRPr="002D410A">
        <w:rPr>
          <w:rFonts w:asciiTheme="majorBidi" w:hAnsiTheme="majorBidi" w:cstheme="majorBidi"/>
        </w:rPr>
        <w:t xml:space="preserve"> These studies </w:t>
      </w:r>
      <w:r w:rsidRPr="002D410A">
        <w:rPr>
          <w:rFonts w:asciiTheme="majorBidi" w:hAnsiTheme="majorBidi" w:cstheme="majorBidi"/>
        </w:rPr>
        <w:t xml:space="preserve">have shown that adequate knowledge positively impacted </w:t>
      </w:r>
      <w:r w:rsidR="001D6826" w:rsidRPr="002D410A">
        <w:rPr>
          <w:rFonts w:asciiTheme="majorBidi" w:hAnsiTheme="majorBidi" w:cstheme="majorBidi"/>
        </w:rPr>
        <w:t xml:space="preserve">the </w:t>
      </w:r>
      <w:r w:rsidRPr="002D410A">
        <w:rPr>
          <w:rFonts w:asciiTheme="majorBidi" w:hAnsiTheme="majorBidi" w:cstheme="majorBidi"/>
        </w:rPr>
        <w:t xml:space="preserve">attitudes and practices of students toward plagiarism </w:t>
      </w:r>
      <w:r w:rsidRPr="002D410A">
        <w:rPr>
          <w:rFonts w:asciiTheme="majorBidi" w:hAnsiTheme="majorBidi" w:cstheme="majorBidi"/>
        </w:rPr>
        <w:fldChar w:fldCharType="begin">
          <w:fldData xml:space="preserve">PEVuZE5vdGU+PENpdGU+PEF1dGhvcj5Jc3NyYW5pPC9BdXRob3I+PFllYXI+MjAyMTwvWWVhcj48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</w:fldData>
        </w:fldChar>
      </w:r>
      <w:r w:rsidR="007D1ACA" w:rsidRPr="002D410A">
        <w:rPr>
          <w:rFonts w:asciiTheme="majorBidi" w:hAnsiTheme="majorBidi" w:cstheme="majorBidi"/>
        </w:rPr>
        <w:instrText xml:space="preserve"> ADDIN EN.CITE </w:instrText>
      </w:r>
      <w:r w:rsidR="007D1ACA" w:rsidRPr="002D410A">
        <w:rPr>
          <w:rFonts w:asciiTheme="majorBidi" w:hAnsiTheme="majorBidi" w:cstheme="majorBidi"/>
        </w:rPr>
        <w:fldChar w:fldCharType="begin">
          <w:fldData xml:space="preserve">PEVuZE5vdGU+PENpdGU+PEF1dGhvcj5Jc3NyYW5pPC9BdXRob3I+PFllYXI+MjAyMTwvWWVhcj48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</w:fldData>
        </w:fldChar>
      </w:r>
      <w:r w:rsidR="007D1ACA" w:rsidRPr="002D410A">
        <w:rPr>
          <w:rFonts w:asciiTheme="majorBidi" w:hAnsiTheme="majorBidi" w:cstheme="majorBidi"/>
        </w:rPr>
        <w:instrText xml:space="preserve"> ADDIN EN.CITE.DATA </w:instrText>
      </w:r>
      <w:r w:rsidR="007D1ACA" w:rsidRPr="002D410A">
        <w:rPr>
          <w:rFonts w:asciiTheme="majorBidi" w:hAnsiTheme="majorBidi" w:cstheme="majorBidi"/>
        </w:rPr>
      </w:r>
      <w:r w:rsidR="007D1ACA" w:rsidRPr="002D410A">
        <w:rPr>
          <w:rFonts w:asciiTheme="majorBidi" w:hAnsiTheme="majorBidi" w:cstheme="majorBidi"/>
        </w:rPr>
        <w:fldChar w:fldCharType="end"/>
      </w:r>
      <w:r w:rsidRPr="002D410A">
        <w:rPr>
          <w:rFonts w:asciiTheme="majorBidi" w:hAnsiTheme="majorBidi" w:cstheme="majorBidi"/>
        </w:rPr>
      </w:r>
      <w:r w:rsidRPr="002D410A">
        <w:rPr>
          <w:rFonts w:asciiTheme="majorBidi" w:hAnsiTheme="majorBidi" w:cstheme="majorBidi"/>
        </w:rPr>
        <w:fldChar w:fldCharType="separate"/>
      </w:r>
      <w:r w:rsidR="00B17144" w:rsidRPr="002D410A">
        <w:rPr>
          <w:rFonts w:asciiTheme="majorBidi" w:hAnsiTheme="majorBidi" w:cstheme="majorBidi"/>
          <w:noProof/>
        </w:rPr>
        <w:t>(</w:t>
      </w:r>
      <w:hyperlink w:anchor="_ENREF_7" w:tooltip="Bašić, 2019 #74" w:history="1">
        <w:r w:rsidR="007D1ACA" w:rsidRPr="002D410A">
          <w:rPr>
            <w:rFonts w:asciiTheme="majorBidi" w:hAnsiTheme="majorBidi" w:cstheme="majorBidi"/>
            <w:noProof/>
          </w:rPr>
          <w:t>Ž Bašić, I. Kružić, I. Jerković, I. Buljan, &amp; A. Marušić, 2019</w:t>
        </w:r>
      </w:hyperlink>
      <w:r w:rsidR="00B17144" w:rsidRPr="002D410A">
        <w:rPr>
          <w:rFonts w:asciiTheme="majorBidi" w:hAnsiTheme="majorBidi" w:cstheme="majorBidi"/>
          <w:noProof/>
        </w:rPr>
        <w:t xml:space="preserve">; </w:t>
      </w:r>
      <w:hyperlink w:anchor="_ENREF_28" w:tooltip="Issrani, 2021 #17" w:history="1">
        <w:r w:rsidR="007D1ACA" w:rsidRPr="002D410A">
          <w:rPr>
            <w:rFonts w:asciiTheme="majorBidi" w:hAnsiTheme="majorBidi" w:cstheme="majorBidi"/>
            <w:noProof/>
          </w:rPr>
          <w:t>Issrani et al., 2021</w:t>
        </w:r>
      </w:hyperlink>
      <w:r w:rsidR="00B17144" w:rsidRPr="002D410A">
        <w:rPr>
          <w:rFonts w:asciiTheme="majorBidi" w:hAnsiTheme="majorBidi" w:cstheme="majorBidi"/>
          <w:noProof/>
        </w:rPr>
        <w:t xml:space="preserve">; </w:t>
      </w:r>
      <w:hyperlink w:anchor="_ENREF_46" w:tooltip="Phyo, 2022 #18" w:history="1">
        <w:r w:rsidR="007D1ACA" w:rsidRPr="002D410A">
          <w:rPr>
            <w:rFonts w:asciiTheme="majorBidi" w:hAnsiTheme="majorBidi" w:cstheme="majorBidi"/>
            <w:noProof/>
          </w:rPr>
          <w:t>Phyo et al., 2022</w:t>
        </w:r>
      </w:hyperlink>
      <w:r w:rsidR="00B17144" w:rsidRPr="002D410A">
        <w:rPr>
          <w:rFonts w:asciiTheme="majorBidi" w:hAnsiTheme="majorBidi" w:cstheme="majorBidi"/>
          <w:noProof/>
        </w:rPr>
        <w:t xml:space="preserve">; </w:t>
      </w:r>
      <w:hyperlink w:anchor="_ENREF_49" w:tooltip="Raj, 2022 #19" w:history="1">
        <w:r w:rsidR="007D1ACA" w:rsidRPr="002D410A">
          <w:rPr>
            <w:rFonts w:asciiTheme="majorBidi" w:hAnsiTheme="majorBidi" w:cstheme="majorBidi"/>
            <w:noProof/>
          </w:rPr>
          <w:t>Raj, Venkatachalam, Amaravati, Baburajan, et al., 2022</w:t>
        </w:r>
      </w:hyperlink>
      <w:r w:rsidR="00B17144"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w:t>
      </w:r>
      <w:r w:rsidR="00B17144" w:rsidRPr="002D410A">
        <w:rPr>
          <w:rFonts w:asciiTheme="majorBidi" w:hAnsiTheme="majorBidi" w:cstheme="majorBidi"/>
        </w:rPr>
        <w:t xml:space="preserve">It has been argued that plagiarism is one of the scientific and academic integrity issues that can be addressed and corrected with appropriate interventions </w:t>
      </w:r>
      <w:r w:rsidR="00B17144" w:rsidRPr="002D410A">
        <w:rPr>
          <w:rFonts w:asciiTheme="majorBidi" w:hAnsiTheme="majorBidi" w:cstheme="majorBidi"/>
        </w:rPr>
        <w:fldChar w:fldCharType="begin">
          <w:fldData xml:space="preserve">PEVuZE5vdGU+PENpdGU+PEF1dGhvcj5NYXJ1c2ljPC9BdXRob3I+PFllYXI+MjAxNjwvWWVhcj48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</w:fldData>
        </w:fldChar>
      </w:r>
      <w:r w:rsidR="007D1ACA" w:rsidRPr="002D410A">
        <w:rPr>
          <w:rFonts w:asciiTheme="majorBidi" w:hAnsiTheme="majorBidi" w:cstheme="majorBidi"/>
        </w:rPr>
        <w:instrText xml:space="preserve"> ADDIN EN.CITE </w:instrText>
      </w:r>
      <w:r w:rsidR="007D1ACA" w:rsidRPr="002D410A">
        <w:rPr>
          <w:rFonts w:asciiTheme="majorBidi" w:hAnsiTheme="majorBidi" w:cstheme="majorBidi"/>
        </w:rPr>
        <w:fldChar w:fldCharType="begin">
          <w:fldData xml:space="preserve">PEVuZE5vdGU+PENpdGU+PEF1dGhvcj5NYXJ1c2ljPC9BdXRob3I+PFllYXI+MjAxNjwvWWVhcj48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</w:fldData>
        </w:fldChar>
      </w:r>
      <w:r w:rsidR="007D1ACA" w:rsidRPr="002D410A">
        <w:rPr>
          <w:rFonts w:asciiTheme="majorBidi" w:hAnsiTheme="majorBidi" w:cstheme="majorBidi"/>
        </w:rPr>
        <w:instrText xml:space="preserve"> ADDIN EN.CITE.DATA </w:instrText>
      </w:r>
      <w:r w:rsidR="007D1ACA" w:rsidRPr="002D410A">
        <w:rPr>
          <w:rFonts w:asciiTheme="majorBidi" w:hAnsiTheme="majorBidi" w:cstheme="majorBidi"/>
        </w:rPr>
      </w:r>
      <w:r w:rsidR="007D1ACA" w:rsidRPr="002D410A">
        <w:rPr>
          <w:rFonts w:asciiTheme="majorBidi" w:hAnsiTheme="majorBidi" w:cstheme="majorBidi"/>
        </w:rPr>
        <w:fldChar w:fldCharType="end"/>
      </w:r>
      <w:r w:rsidR="00B17144" w:rsidRPr="002D410A">
        <w:rPr>
          <w:rFonts w:asciiTheme="majorBidi" w:hAnsiTheme="majorBidi" w:cstheme="majorBidi"/>
        </w:rPr>
      </w:r>
      <w:r w:rsidR="00B17144" w:rsidRPr="002D410A">
        <w:rPr>
          <w:rFonts w:asciiTheme="majorBidi" w:hAnsiTheme="majorBidi" w:cstheme="majorBidi"/>
        </w:rPr>
        <w:fldChar w:fldCharType="separate"/>
      </w:r>
      <w:r w:rsidR="00B17144" w:rsidRPr="002D410A">
        <w:rPr>
          <w:rFonts w:asciiTheme="majorBidi" w:hAnsiTheme="majorBidi" w:cstheme="majorBidi"/>
          <w:noProof/>
        </w:rPr>
        <w:t>(</w:t>
      </w:r>
      <w:hyperlink w:anchor="_ENREF_7" w:tooltip="Bašić, 2019 #74" w:history="1">
        <w:r w:rsidR="007D1ACA" w:rsidRPr="002D410A">
          <w:rPr>
            <w:rFonts w:asciiTheme="majorBidi" w:hAnsiTheme="majorBidi" w:cstheme="majorBidi"/>
            <w:noProof/>
          </w:rPr>
          <w:t>Ž Bašić et al., 2019</w:t>
        </w:r>
      </w:hyperlink>
      <w:r w:rsidR="00B17144" w:rsidRPr="002D410A">
        <w:rPr>
          <w:rFonts w:asciiTheme="majorBidi" w:hAnsiTheme="majorBidi" w:cstheme="majorBidi"/>
          <w:noProof/>
        </w:rPr>
        <w:t xml:space="preserve">; </w:t>
      </w:r>
      <w:hyperlink w:anchor="_ENREF_41" w:tooltip="Marusic, 2016 #21" w:history="1">
        <w:r w:rsidR="007D1ACA" w:rsidRPr="002D410A">
          <w:rPr>
            <w:rFonts w:asciiTheme="majorBidi" w:hAnsiTheme="majorBidi" w:cstheme="majorBidi"/>
            <w:noProof/>
          </w:rPr>
          <w:t>Marusic, Wager, Utrobicic, Rothstein, &amp; Sambunjak, 2016</w:t>
        </w:r>
      </w:hyperlink>
      <w:r w:rsidR="00B17144" w:rsidRPr="002D410A">
        <w:rPr>
          <w:rFonts w:asciiTheme="majorBidi" w:hAnsiTheme="majorBidi" w:cstheme="majorBidi"/>
          <w:noProof/>
        </w:rPr>
        <w:t>)</w:t>
      </w:r>
      <w:r w:rsidR="00B17144" w:rsidRPr="002D410A">
        <w:rPr>
          <w:rFonts w:asciiTheme="majorBidi" w:hAnsiTheme="majorBidi" w:cstheme="majorBidi"/>
        </w:rPr>
        <w:fldChar w:fldCharType="end"/>
      </w:r>
      <w:r w:rsidR="00B17144" w:rsidRPr="002D410A">
        <w:rPr>
          <w:rFonts w:asciiTheme="majorBidi" w:hAnsiTheme="majorBidi" w:cstheme="majorBidi"/>
        </w:rPr>
        <w:t>. Currently, little is known about the knowledge, attitudes, opinions, and perspectives of Palestinian medical students about plagiarism in scientific writing. Additionally, little is known about the extent to which Palestinian medical students agree with strategies/recommendations that can be used to curb plagiarism in scientific and academic writing.</w:t>
      </w:r>
      <w:r w:rsidR="00696EA3" w:rsidRPr="002D410A">
        <w:rPr>
          <w:rFonts w:asciiTheme="majorBidi" w:hAnsiTheme="majorBidi" w:cstheme="majorBidi"/>
        </w:rPr>
        <w:t xml:space="preserve"> Lack of adequate knowledge </w:t>
      </w:r>
      <w:r w:rsidR="008130CC" w:rsidRPr="002D410A">
        <w:rPr>
          <w:rFonts w:asciiTheme="majorBidi" w:hAnsiTheme="majorBidi" w:cstheme="majorBidi"/>
        </w:rPr>
        <w:t>was previously identified as</w:t>
      </w:r>
      <w:r w:rsidR="00B57BD7" w:rsidRPr="002D410A">
        <w:rPr>
          <w:rFonts w:asciiTheme="majorBidi" w:hAnsiTheme="majorBidi" w:cstheme="majorBidi"/>
        </w:rPr>
        <w:t xml:space="preserve"> a promoter of plagiarism</w:t>
      </w:r>
      <w:r w:rsidR="009D0093" w:rsidRPr="002D410A">
        <w:rPr>
          <w:rFonts w:asciiTheme="majorBidi" w:hAnsiTheme="majorBidi" w:cstheme="majorBidi"/>
        </w:rPr>
        <w:t xml:space="preserve"> </w:t>
      </w:r>
      <w:r w:rsidR="009D0093" w:rsidRPr="002D410A">
        <w:rPr>
          <w:rFonts w:asciiTheme="majorBidi" w:hAnsiTheme="majorBidi" w:cstheme="majorBidi"/>
        </w:rPr>
        <w:fldChar w:fldCharType="begin"/>
      </w:r>
      <w:r w:rsidR="007D1ACA" w:rsidRPr="002D410A">
        <w:rPr>
          <w:rFonts w:asciiTheme="majorBidi" w:hAnsiTheme="majorBidi" w:cstheme="majorBidi"/>
        </w:rPr>
        <w:instrText xml:space="preserve"> ADDIN EN.CITE &lt;EndNote&gt;&lt;Cite&gt;&lt;Author&gt;Husain&lt;/Author&gt;&lt;Year&gt;2017&lt;/Year&gt;&lt;RecNum&gt;22&lt;/RecNum&gt;&lt;DisplayText&gt;(Husain, Al-Shaibani, &amp;amp; Mahfoodh, 2017)&lt;/DisplayText&gt;&lt;record&gt;&lt;rec-number&gt;22&lt;/rec-number&gt;&lt;foreign-keys&gt;&lt;key app="EN" db-id="95avd9ts6arwswe5sxc5922bart2ftt592a2" timestamp="1680425387"&gt;22&lt;/key&gt;&lt;/foreign-keys&gt;&lt;ref-type name="Journal Article"&gt;17&lt;/ref-type&gt;&lt;contributors&gt;&lt;authors&gt;&lt;author&gt;Husain, Fauzilah Md&lt;/author&gt;&lt;author&gt;Al-Shaibani, Ghayth Kamel Shaker&lt;/author&gt;&lt;author&gt;Mahfoodh, Omer Hassan Ali&lt;/author&gt;&lt;/authors&gt;&lt;/contributors&gt;&lt;titles&gt;&lt;title&gt;Perceptions of and Attitudes toward Plagiarism and Factors Contributing to Plagiarism: a Review of Studies&lt;/title&gt;&lt;secondary-title&gt;Journal of Academic Ethics&lt;/secondary-title&gt;&lt;/titles&gt;&lt;periodical&gt;&lt;full-title&gt;Journal of Academic Ethics&lt;/full-title&gt;&lt;/periodical&gt;&lt;pages&gt;167-195&lt;/pages&gt;&lt;volume&gt;15&lt;/volume&gt;&lt;number&gt;2&lt;/number&gt;&lt;dates&gt;&lt;year&gt;2017&lt;/year&gt;&lt;pub-dates&gt;&lt;date&gt;2017/06/01&lt;/date&gt;&lt;/pub-dates&gt;&lt;/dates&gt;&lt;isbn&gt;1572-8544&lt;/isbn&gt;&lt;urls&gt;&lt;related-urls&gt;&lt;url&gt;https://doi.org/10.1007/s10805-017-9274-1&lt;/url&gt;&lt;/related-urls&gt;&lt;/urls&gt;&lt;electronic-resource-num&gt;10.1007/s10805-017-9274-1&lt;/electronic-resource-num&gt;&lt;/record&gt;&lt;/Cite&gt;&lt;/EndNote&gt;</w:instrText>
      </w:r>
      <w:r w:rsidR="009D0093" w:rsidRPr="002D410A">
        <w:rPr>
          <w:rFonts w:asciiTheme="majorBidi" w:hAnsiTheme="majorBidi" w:cstheme="majorBidi"/>
        </w:rPr>
        <w:fldChar w:fldCharType="separate"/>
      </w:r>
      <w:r w:rsidR="009D0093" w:rsidRPr="002D410A">
        <w:rPr>
          <w:rFonts w:asciiTheme="majorBidi" w:hAnsiTheme="majorBidi" w:cstheme="majorBidi"/>
          <w:noProof/>
        </w:rPr>
        <w:t>(</w:t>
      </w:r>
      <w:hyperlink w:anchor="_ENREF_24" w:tooltip="Husain, 2017 #22" w:history="1">
        <w:r w:rsidR="007D1ACA" w:rsidRPr="002D410A">
          <w:rPr>
            <w:rFonts w:asciiTheme="majorBidi" w:hAnsiTheme="majorBidi" w:cstheme="majorBidi"/>
            <w:noProof/>
          </w:rPr>
          <w:t>Husain, Al-Shaibani, &amp; Mahfoodh, 2017</w:t>
        </w:r>
      </w:hyperlink>
      <w:r w:rsidR="009D0093" w:rsidRPr="002D410A">
        <w:rPr>
          <w:rFonts w:asciiTheme="majorBidi" w:hAnsiTheme="majorBidi" w:cstheme="majorBidi"/>
          <w:noProof/>
        </w:rPr>
        <w:t>)</w:t>
      </w:r>
      <w:r w:rsidR="009D0093" w:rsidRPr="002D410A">
        <w:rPr>
          <w:rFonts w:asciiTheme="majorBidi" w:hAnsiTheme="majorBidi" w:cstheme="majorBidi"/>
        </w:rPr>
        <w:fldChar w:fldCharType="end"/>
      </w:r>
      <w:r w:rsidR="009D0093" w:rsidRPr="002D410A">
        <w:rPr>
          <w:rFonts w:asciiTheme="majorBidi" w:hAnsiTheme="majorBidi" w:cstheme="majorBidi"/>
        </w:rPr>
        <w:t>.</w:t>
      </w:r>
      <w:r w:rsidR="007E322D" w:rsidRPr="002D410A">
        <w:rPr>
          <w:rFonts w:asciiTheme="majorBidi" w:hAnsiTheme="majorBidi" w:cstheme="majorBidi"/>
        </w:rPr>
        <w:t xml:space="preserve"> </w:t>
      </w:r>
      <w:r w:rsidR="00EC7CC5" w:rsidRPr="002D410A">
        <w:rPr>
          <w:rFonts w:asciiTheme="majorBidi" w:hAnsiTheme="majorBidi" w:cstheme="majorBidi"/>
        </w:rPr>
        <w:t xml:space="preserve">The research questions were: 1) </w:t>
      </w:r>
      <w:r w:rsidR="00E62EE3" w:rsidRPr="002D410A">
        <w:rPr>
          <w:rFonts w:asciiTheme="majorBidi" w:hAnsiTheme="majorBidi" w:cstheme="majorBidi"/>
        </w:rPr>
        <w:t>D</w:t>
      </w:r>
      <w:r w:rsidR="007439C5" w:rsidRPr="002D410A">
        <w:rPr>
          <w:rFonts w:asciiTheme="majorBidi" w:hAnsiTheme="majorBidi" w:cstheme="majorBidi"/>
        </w:rPr>
        <w:t xml:space="preserve">o Palestinian medical students have adequate knowledge about plagiarism? </w:t>
      </w:r>
      <w:r w:rsidR="00456720" w:rsidRPr="002D410A">
        <w:rPr>
          <w:rFonts w:asciiTheme="majorBidi" w:hAnsiTheme="majorBidi" w:cstheme="majorBidi"/>
        </w:rPr>
        <w:t xml:space="preserve">2) </w:t>
      </w:r>
      <w:r w:rsidR="00E62EE3" w:rsidRPr="002D410A">
        <w:rPr>
          <w:rFonts w:asciiTheme="majorBidi" w:hAnsiTheme="majorBidi" w:cstheme="majorBidi"/>
        </w:rPr>
        <w:t>W</w:t>
      </w:r>
      <w:r w:rsidR="00EE3E62" w:rsidRPr="002D410A">
        <w:rPr>
          <w:rFonts w:asciiTheme="majorBidi" w:hAnsiTheme="majorBidi" w:cstheme="majorBidi"/>
        </w:rPr>
        <w:t xml:space="preserve">hat attitudes, opinions, and </w:t>
      </w:r>
      <w:r w:rsidR="00EE3E62" w:rsidRPr="002D410A">
        <w:rPr>
          <w:rFonts w:asciiTheme="majorBidi" w:hAnsiTheme="majorBidi" w:cstheme="majorBidi"/>
        </w:rPr>
        <w:lastRenderedPageBreak/>
        <w:t>perspectives do Palestinian medical students have about</w:t>
      </w:r>
      <w:r w:rsidR="00C83769" w:rsidRPr="002D410A">
        <w:rPr>
          <w:rFonts w:asciiTheme="majorBidi" w:hAnsiTheme="majorBidi" w:cstheme="majorBidi"/>
        </w:rPr>
        <w:t xml:space="preserve"> plagiarism?</w:t>
      </w:r>
      <w:r w:rsidR="00F8087B" w:rsidRPr="002D410A">
        <w:rPr>
          <w:rFonts w:asciiTheme="majorBidi" w:hAnsiTheme="majorBidi" w:cstheme="majorBidi"/>
        </w:rPr>
        <w:t xml:space="preserve"> </w:t>
      </w:r>
      <w:r w:rsidR="002C058D" w:rsidRPr="002D410A">
        <w:rPr>
          <w:rFonts w:asciiTheme="majorBidi" w:hAnsiTheme="majorBidi" w:cstheme="majorBidi"/>
        </w:rPr>
        <w:t xml:space="preserve">3) </w:t>
      </w:r>
      <w:r w:rsidR="00E62EE3" w:rsidRPr="002D410A">
        <w:rPr>
          <w:rFonts w:asciiTheme="majorBidi" w:hAnsiTheme="majorBidi" w:cstheme="majorBidi"/>
        </w:rPr>
        <w:t>T</w:t>
      </w:r>
      <w:r w:rsidR="00F8087B" w:rsidRPr="002D410A">
        <w:rPr>
          <w:rFonts w:asciiTheme="majorBidi" w:hAnsiTheme="majorBidi" w:cstheme="majorBidi"/>
        </w:rPr>
        <w:t xml:space="preserve">o what extent </w:t>
      </w:r>
      <w:r w:rsidR="00355456" w:rsidRPr="002D410A">
        <w:rPr>
          <w:rFonts w:asciiTheme="majorBidi" w:hAnsiTheme="majorBidi" w:cstheme="majorBidi"/>
        </w:rPr>
        <w:t>do Palestinian medical students agree with strategies/recommendations that can be used to curb plagiarism?</w:t>
      </w:r>
      <w:r w:rsidR="00C97BB2" w:rsidRPr="002D410A">
        <w:rPr>
          <w:rFonts w:asciiTheme="majorBidi" w:hAnsiTheme="majorBidi" w:cstheme="majorBidi"/>
        </w:rPr>
        <w:t xml:space="preserve"> </w:t>
      </w:r>
      <w:r w:rsidR="00331CB5" w:rsidRPr="002D410A">
        <w:rPr>
          <w:rFonts w:asciiTheme="majorBidi" w:hAnsiTheme="majorBidi" w:cstheme="majorBidi"/>
        </w:rPr>
        <w:t>4)</w:t>
      </w:r>
      <w:r w:rsidR="001C6253" w:rsidRPr="002D410A">
        <w:rPr>
          <w:rFonts w:asciiTheme="majorBidi" w:hAnsiTheme="majorBidi" w:cstheme="majorBidi"/>
        </w:rPr>
        <w:t xml:space="preserve"> </w:t>
      </w:r>
      <w:r w:rsidR="00E62EE3" w:rsidRPr="002D410A">
        <w:rPr>
          <w:rFonts w:asciiTheme="majorBidi" w:hAnsiTheme="majorBidi" w:cstheme="majorBidi"/>
        </w:rPr>
        <w:t>A</w:t>
      </w:r>
      <w:r w:rsidR="00143621" w:rsidRPr="002D410A">
        <w:rPr>
          <w:rFonts w:asciiTheme="majorBidi" w:hAnsiTheme="majorBidi" w:cstheme="majorBidi"/>
        </w:rPr>
        <w:t>re there correlations between the scores of</w:t>
      </w:r>
      <w:r w:rsidR="00CC1107" w:rsidRPr="002D410A">
        <w:rPr>
          <w:rFonts w:asciiTheme="majorBidi" w:hAnsiTheme="majorBidi" w:cstheme="majorBidi"/>
        </w:rPr>
        <w:t xml:space="preserve"> knowledge scores, attitude scores, opinion/perspective scores, and the extent to which the medical students agree with strategies/recommendations that can be used to curb plagiarism? </w:t>
      </w:r>
      <w:r w:rsidR="004E4C5B" w:rsidRPr="002D410A">
        <w:rPr>
          <w:rFonts w:asciiTheme="majorBidi" w:hAnsiTheme="majorBidi" w:cstheme="majorBidi"/>
        </w:rPr>
        <w:t xml:space="preserve">5) </w:t>
      </w:r>
      <w:r w:rsidR="00E62EE3" w:rsidRPr="002D410A">
        <w:rPr>
          <w:rFonts w:asciiTheme="majorBidi" w:hAnsiTheme="majorBidi" w:cstheme="majorBidi"/>
        </w:rPr>
        <w:t>A</w:t>
      </w:r>
      <w:r w:rsidR="00D04573" w:rsidRPr="002D410A">
        <w:rPr>
          <w:rFonts w:asciiTheme="majorBidi" w:hAnsiTheme="majorBidi" w:cstheme="majorBidi"/>
        </w:rPr>
        <w:t xml:space="preserve">re there associations between </w:t>
      </w:r>
      <w:r w:rsidR="00560ED9" w:rsidRPr="002D410A">
        <w:rPr>
          <w:rFonts w:asciiTheme="majorBidi" w:hAnsiTheme="majorBidi" w:cstheme="majorBidi"/>
        </w:rPr>
        <w:t xml:space="preserve">demographic and academic variables of the medical students </w:t>
      </w:r>
      <w:r w:rsidR="00E46477" w:rsidRPr="002D410A">
        <w:rPr>
          <w:rFonts w:asciiTheme="majorBidi" w:hAnsiTheme="majorBidi" w:cstheme="majorBidi"/>
        </w:rPr>
        <w:t>with</w:t>
      </w:r>
      <w:r w:rsidR="00096CE7" w:rsidRPr="002D410A">
        <w:rPr>
          <w:rFonts w:asciiTheme="majorBidi" w:hAnsiTheme="majorBidi" w:cstheme="majorBidi"/>
        </w:rPr>
        <w:t xml:space="preserve"> </w:t>
      </w:r>
      <w:r w:rsidR="00A91470" w:rsidRPr="002D410A">
        <w:rPr>
          <w:rFonts w:asciiTheme="majorBidi" w:hAnsiTheme="majorBidi" w:cstheme="majorBidi"/>
        </w:rPr>
        <w:t xml:space="preserve">their </w:t>
      </w:r>
      <w:r w:rsidR="00096CE7" w:rsidRPr="002D410A">
        <w:rPr>
          <w:rFonts w:asciiTheme="majorBidi" w:hAnsiTheme="majorBidi" w:cstheme="majorBidi"/>
        </w:rPr>
        <w:t>knowledge,</w:t>
      </w:r>
      <w:r w:rsidR="00A91470" w:rsidRPr="002D410A">
        <w:rPr>
          <w:rFonts w:asciiTheme="majorBidi" w:hAnsiTheme="majorBidi" w:cstheme="majorBidi"/>
        </w:rPr>
        <w:t xml:space="preserve"> attitudes, opinions, perspectives, and the extent to which they agree with strategies/recommendations that can be used to curb plagiarism?</w:t>
      </w:r>
      <w:r w:rsidR="00F747A0" w:rsidRPr="002D410A">
        <w:rPr>
          <w:rFonts w:asciiTheme="majorBidi" w:hAnsiTheme="majorBidi" w:cstheme="majorBidi"/>
        </w:rPr>
        <w:t xml:space="preserve"> </w:t>
      </w:r>
    </w:p>
    <w:p w14:paraId="043D86AA" w14:textId="2E4077EF" w:rsidR="00301285" w:rsidRPr="002D410A" w:rsidRDefault="00473C7A" w:rsidP="00373149">
      <w:pPr>
        <w:spacing w:line="480" w:lineRule="auto"/>
        <w:jc w:val="both"/>
        <w:rPr>
          <w:rFonts w:asciiTheme="majorBidi" w:hAnsiTheme="majorBidi" w:cstheme="majorBidi"/>
        </w:rPr>
      </w:pPr>
      <w:r w:rsidRPr="002D410A">
        <w:rPr>
          <w:rFonts w:asciiTheme="majorBidi" w:hAnsiTheme="majorBidi" w:cstheme="majorBidi"/>
        </w:rPr>
        <w:t>The objectives of this study were</w:t>
      </w:r>
      <w:r w:rsidR="00F747A0" w:rsidRPr="002D410A">
        <w:rPr>
          <w:rFonts w:asciiTheme="majorBidi" w:hAnsiTheme="majorBidi" w:cstheme="majorBidi"/>
        </w:rPr>
        <w:t xml:space="preserve"> </w:t>
      </w:r>
      <w:r w:rsidR="00FF015A" w:rsidRPr="002D410A">
        <w:rPr>
          <w:rFonts w:asciiTheme="majorBidi" w:hAnsiTheme="majorBidi" w:cstheme="majorBidi"/>
        </w:rPr>
        <w:t>to</w:t>
      </w:r>
      <w:r w:rsidR="00791EE5" w:rsidRPr="002D410A">
        <w:rPr>
          <w:rFonts w:asciiTheme="majorBidi" w:hAnsiTheme="majorBidi" w:cstheme="majorBidi"/>
        </w:rPr>
        <w:t>: 1)</w:t>
      </w:r>
      <w:r w:rsidR="00FF015A" w:rsidRPr="002D410A">
        <w:rPr>
          <w:rFonts w:asciiTheme="majorBidi" w:hAnsiTheme="majorBidi" w:cstheme="majorBidi"/>
        </w:rPr>
        <w:t xml:space="preserve"> assess</w:t>
      </w:r>
      <w:r w:rsidR="00DD09BA" w:rsidRPr="002D410A">
        <w:rPr>
          <w:rFonts w:asciiTheme="majorBidi" w:hAnsiTheme="majorBidi" w:cstheme="majorBidi"/>
        </w:rPr>
        <w:t xml:space="preserve"> knowledge of</w:t>
      </w:r>
      <w:r w:rsidR="006F4F21" w:rsidRPr="002D410A">
        <w:rPr>
          <w:rFonts w:asciiTheme="majorBidi" w:hAnsiTheme="majorBidi" w:cstheme="majorBidi"/>
        </w:rPr>
        <w:t xml:space="preserve"> Palestinian medical students about plagiarism in scientific and academic writing</w:t>
      </w:r>
      <w:r w:rsidR="00791EE5" w:rsidRPr="002D410A">
        <w:rPr>
          <w:rFonts w:asciiTheme="majorBidi" w:hAnsiTheme="majorBidi" w:cstheme="majorBidi"/>
        </w:rPr>
        <w:t xml:space="preserve">, 2) </w:t>
      </w:r>
      <w:r w:rsidR="00050817" w:rsidRPr="002D410A">
        <w:rPr>
          <w:rFonts w:asciiTheme="majorBidi" w:hAnsiTheme="majorBidi" w:cstheme="majorBidi"/>
        </w:rPr>
        <w:t>assess</w:t>
      </w:r>
      <w:r w:rsidR="006F2E26" w:rsidRPr="002D410A">
        <w:rPr>
          <w:rFonts w:asciiTheme="majorBidi" w:hAnsiTheme="majorBidi" w:cstheme="majorBidi"/>
        </w:rPr>
        <w:t xml:space="preserve"> attitudes, opinions, and perspectives</w:t>
      </w:r>
      <w:r w:rsidR="0010563D" w:rsidRPr="002D410A">
        <w:rPr>
          <w:rFonts w:asciiTheme="majorBidi" w:hAnsiTheme="majorBidi" w:cstheme="majorBidi"/>
        </w:rPr>
        <w:t xml:space="preserve"> of </w:t>
      </w:r>
      <w:r w:rsidR="007A0E4E" w:rsidRPr="002D410A">
        <w:rPr>
          <w:rFonts w:asciiTheme="majorBidi" w:hAnsiTheme="majorBidi" w:cstheme="majorBidi"/>
        </w:rPr>
        <w:t>the students</w:t>
      </w:r>
      <w:r w:rsidR="00712169" w:rsidRPr="002D410A">
        <w:rPr>
          <w:rFonts w:asciiTheme="majorBidi" w:hAnsiTheme="majorBidi" w:cstheme="majorBidi"/>
        </w:rPr>
        <w:t xml:space="preserve"> about plagiarism in scientific and academic writing</w:t>
      </w:r>
      <w:r w:rsidR="00CC3F3D" w:rsidRPr="002D410A">
        <w:rPr>
          <w:rFonts w:asciiTheme="majorBidi" w:hAnsiTheme="majorBidi" w:cstheme="majorBidi"/>
        </w:rPr>
        <w:t xml:space="preserve">, 3) </w:t>
      </w:r>
      <w:r w:rsidR="00A70FE7" w:rsidRPr="002D410A">
        <w:rPr>
          <w:rFonts w:asciiTheme="majorBidi" w:hAnsiTheme="majorBidi" w:cstheme="majorBidi"/>
        </w:rPr>
        <w:t xml:space="preserve">measure the extent to which </w:t>
      </w:r>
      <w:r w:rsidR="00A54360" w:rsidRPr="002D410A">
        <w:rPr>
          <w:rFonts w:asciiTheme="majorBidi" w:hAnsiTheme="majorBidi" w:cstheme="majorBidi"/>
        </w:rPr>
        <w:t xml:space="preserve">the </w:t>
      </w:r>
      <w:r w:rsidR="00882D5B" w:rsidRPr="002D410A">
        <w:rPr>
          <w:rFonts w:asciiTheme="majorBidi" w:hAnsiTheme="majorBidi" w:cstheme="majorBidi"/>
        </w:rPr>
        <w:t xml:space="preserve">medical </w:t>
      </w:r>
      <w:r w:rsidR="00A54360" w:rsidRPr="002D410A">
        <w:rPr>
          <w:rFonts w:asciiTheme="majorBidi" w:hAnsiTheme="majorBidi" w:cstheme="majorBidi"/>
        </w:rPr>
        <w:t>students</w:t>
      </w:r>
      <w:r w:rsidR="00564982" w:rsidRPr="002D410A">
        <w:rPr>
          <w:rFonts w:asciiTheme="majorBidi" w:hAnsiTheme="majorBidi" w:cstheme="majorBidi"/>
        </w:rPr>
        <w:t xml:space="preserve"> agree </w:t>
      </w:r>
      <w:r w:rsidR="00BC103C" w:rsidRPr="002D410A">
        <w:rPr>
          <w:rFonts w:asciiTheme="majorBidi" w:hAnsiTheme="majorBidi" w:cstheme="majorBidi"/>
        </w:rPr>
        <w:t xml:space="preserve">with strategies/recommendations </w:t>
      </w:r>
      <w:r w:rsidR="009478CA" w:rsidRPr="002D410A">
        <w:rPr>
          <w:rFonts w:asciiTheme="majorBidi" w:hAnsiTheme="majorBidi" w:cstheme="majorBidi"/>
        </w:rPr>
        <w:t xml:space="preserve">that can be used to </w:t>
      </w:r>
      <w:r w:rsidR="00F65CF8" w:rsidRPr="002D410A">
        <w:rPr>
          <w:rFonts w:asciiTheme="majorBidi" w:hAnsiTheme="majorBidi" w:cstheme="majorBidi"/>
        </w:rPr>
        <w:t xml:space="preserve">curb plagiarism in scientific and academic writing, </w:t>
      </w:r>
      <w:r w:rsidR="00C829E9" w:rsidRPr="002D410A">
        <w:rPr>
          <w:rFonts w:asciiTheme="majorBidi" w:hAnsiTheme="majorBidi" w:cstheme="majorBidi"/>
        </w:rPr>
        <w:t xml:space="preserve">4) </w:t>
      </w:r>
      <w:r w:rsidR="00F8031E" w:rsidRPr="002D410A">
        <w:rPr>
          <w:rFonts w:asciiTheme="majorBidi" w:hAnsiTheme="majorBidi" w:cstheme="majorBidi"/>
        </w:rPr>
        <w:t>investigate</w:t>
      </w:r>
      <w:r w:rsidR="00C829E9" w:rsidRPr="002D410A">
        <w:rPr>
          <w:rFonts w:asciiTheme="majorBidi" w:hAnsiTheme="majorBidi" w:cstheme="majorBidi"/>
        </w:rPr>
        <w:t xml:space="preserve"> correlation</w:t>
      </w:r>
      <w:r w:rsidR="000C5EE5" w:rsidRPr="002D410A">
        <w:rPr>
          <w:rFonts w:asciiTheme="majorBidi" w:hAnsiTheme="majorBidi" w:cstheme="majorBidi"/>
        </w:rPr>
        <w:t>s</w:t>
      </w:r>
      <w:r w:rsidR="00C829E9" w:rsidRPr="002D410A">
        <w:rPr>
          <w:rFonts w:asciiTheme="majorBidi" w:hAnsiTheme="majorBidi" w:cstheme="majorBidi"/>
        </w:rPr>
        <w:t xml:space="preserve"> between</w:t>
      </w:r>
      <w:r w:rsidR="002D72D9" w:rsidRPr="002D410A">
        <w:rPr>
          <w:rFonts w:asciiTheme="majorBidi" w:hAnsiTheme="majorBidi" w:cstheme="majorBidi"/>
        </w:rPr>
        <w:t xml:space="preserve"> knowledge scores, attitude</w:t>
      </w:r>
      <w:r w:rsidR="00CA7589" w:rsidRPr="002D410A">
        <w:rPr>
          <w:rFonts w:asciiTheme="majorBidi" w:hAnsiTheme="majorBidi" w:cstheme="majorBidi"/>
        </w:rPr>
        <w:t xml:space="preserve"> scores</w:t>
      </w:r>
      <w:r w:rsidR="002D72D9" w:rsidRPr="002D410A">
        <w:rPr>
          <w:rFonts w:asciiTheme="majorBidi" w:hAnsiTheme="majorBidi" w:cstheme="majorBidi"/>
        </w:rPr>
        <w:t>, opinion</w:t>
      </w:r>
      <w:r w:rsidR="00CA7589" w:rsidRPr="002D410A">
        <w:rPr>
          <w:rFonts w:asciiTheme="majorBidi" w:hAnsiTheme="majorBidi" w:cstheme="majorBidi"/>
        </w:rPr>
        <w:t>/</w:t>
      </w:r>
      <w:r w:rsidR="002D72D9" w:rsidRPr="002D410A">
        <w:rPr>
          <w:rFonts w:asciiTheme="majorBidi" w:hAnsiTheme="majorBidi" w:cstheme="majorBidi"/>
        </w:rPr>
        <w:t>perspective</w:t>
      </w:r>
      <w:r w:rsidR="00CA7589" w:rsidRPr="002D410A">
        <w:rPr>
          <w:rFonts w:asciiTheme="majorBidi" w:hAnsiTheme="majorBidi" w:cstheme="majorBidi"/>
        </w:rPr>
        <w:t xml:space="preserve"> scores</w:t>
      </w:r>
      <w:r w:rsidR="002D72D9" w:rsidRPr="002D410A">
        <w:rPr>
          <w:rFonts w:asciiTheme="majorBidi" w:hAnsiTheme="majorBidi" w:cstheme="majorBidi"/>
        </w:rPr>
        <w:t>, and the extent to which the</w:t>
      </w:r>
      <w:r w:rsidR="00220489" w:rsidRPr="002D410A">
        <w:rPr>
          <w:rFonts w:asciiTheme="majorBidi" w:hAnsiTheme="majorBidi" w:cstheme="majorBidi"/>
        </w:rPr>
        <w:t xml:space="preserve"> medical students</w:t>
      </w:r>
      <w:r w:rsidR="0012235A" w:rsidRPr="002D410A">
        <w:rPr>
          <w:rFonts w:asciiTheme="majorBidi" w:hAnsiTheme="majorBidi" w:cstheme="majorBidi"/>
        </w:rPr>
        <w:t xml:space="preserve"> agree with strategies/recommendations that can be used to curb plagiarism in scientific and academic writing</w:t>
      </w:r>
      <w:r w:rsidR="009366E0" w:rsidRPr="002D410A">
        <w:rPr>
          <w:rFonts w:asciiTheme="majorBidi" w:hAnsiTheme="majorBidi" w:cstheme="majorBidi"/>
        </w:rPr>
        <w:t xml:space="preserve">, and </w:t>
      </w:r>
      <w:r w:rsidR="00692A1A" w:rsidRPr="002D410A">
        <w:rPr>
          <w:rFonts w:asciiTheme="majorBidi" w:hAnsiTheme="majorBidi" w:cstheme="majorBidi"/>
        </w:rPr>
        <w:t>5</w:t>
      </w:r>
      <w:r w:rsidR="009366E0" w:rsidRPr="002D410A">
        <w:rPr>
          <w:rFonts w:asciiTheme="majorBidi" w:hAnsiTheme="majorBidi" w:cstheme="majorBidi"/>
        </w:rPr>
        <w:t>)</w:t>
      </w:r>
      <w:r w:rsidR="008B21AF" w:rsidRPr="002D410A">
        <w:rPr>
          <w:rFonts w:asciiTheme="majorBidi" w:hAnsiTheme="majorBidi" w:cstheme="majorBidi"/>
        </w:rPr>
        <w:t xml:space="preserve"> </w:t>
      </w:r>
      <w:r w:rsidR="00D74BD6" w:rsidRPr="002D410A">
        <w:rPr>
          <w:rFonts w:asciiTheme="majorBidi" w:hAnsiTheme="majorBidi" w:cstheme="majorBidi"/>
        </w:rPr>
        <w:t>to investigate</w:t>
      </w:r>
      <w:r w:rsidR="00526C74" w:rsidRPr="002D410A">
        <w:rPr>
          <w:rFonts w:asciiTheme="majorBidi" w:hAnsiTheme="majorBidi" w:cstheme="majorBidi"/>
        </w:rPr>
        <w:t xml:space="preserve"> associations between the demographic </w:t>
      </w:r>
      <w:r w:rsidR="00B666EA" w:rsidRPr="002D410A">
        <w:rPr>
          <w:rFonts w:asciiTheme="majorBidi" w:hAnsiTheme="majorBidi" w:cstheme="majorBidi"/>
        </w:rPr>
        <w:t>and academic variables of the medical students with</w:t>
      </w:r>
      <w:r w:rsidR="0089409C" w:rsidRPr="002D410A">
        <w:rPr>
          <w:rFonts w:asciiTheme="majorBidi" w:hAnsiTheme="majorBidi" w:cstheme="majorBidi"/>
        </w:rPr>
        <w:t xml:space="preserve"> knowledge scores, attitude scores, opinion/perspective scores, and the extent to which the medical students agree with strategies/recommendations that can be used to curb plagiarism in scientific and academic writing.</w:t>
      </w:r>
      <w:r w:rsidR="00301285" w:rsidRPr="002D410A">
        <w:br w:type="page"/>
      </w:r>
    </w:p>
    <w:p w14:paraId="550636C8" w14:textId="09B873C2" w:rsidR="00DC7ABB" w:rsidRPr="002D410A" w:rsidRDefault="00DC7ABB" w:rsidP="00373149">
      <w:pPr>
        <w:pStyle w:val="Heading1"/>
        <w:rPr>
          <w:sz w:val="24"/>
          <w:szCs w:val="24"/>
        </w:rPr>
      </w:pPr>
      <w:r w:rsidRPr="002D410A">
        <w:rPr>
          <w:sz w:val="24"/>
          <w:szCs w:val="24"/>
        </w:rPr>
        <w:lastRenderedPageBreak/>
        <w:t>Methods</w:t>
      </w:r>
    </w:p>
    <w:p w14:paraId="1021E862" w14:textId="3C3C087D" w:rsidR="00B40B12" w:rsidRPr="002D410A" w:rsidRDefault="00B40B12" w:rsidP="00373149">
      <w:pPr>
        <w:pStyle w:val="Heading2"/>
        <w:rPr>
          <w:sz w:val="24"/>
          <w:szCs w:val="24"/>
        </w:rPr>
      </w:pPr>
      <w:r w:rsidRPr="002D410A">
        <w:rPr>
          <w:sz w:val="24"/>
          <w:szCs w:val="24"/>
        </w:rPr>
        <w:t>Study design</w:t>
      </w:r>
    </w:p>
    <w:p w14:paraId="37E545F4" w14:textId="2E962CA0" w:rsidR="00604162" w:rsidRPr="002D410A" w:rsidRDefault="00D701F2" w:rsidP="00373149">
      <w:pPr>
        <w:spacing w:line="480" w:lineRule="auto"/>
        <w:jc w:val="both"/>
        <w:rPr>
          <w:rFonts w:asciiTheme="majorBidi" w:hAnsiTheme="majorBidi" w:cstheme="majorBidi"/>
        </w:rPr>
      </w:pPr>
      <w:r w:rsidRPr="002D410A">
        <w:rPr>
          <w:rFonts w:asciiTheme="majorBidi" w:hAnsiTheme="majorBidi" w:cstheme="majorBidi"/>
        </w:rPr>
        <w:t xml:space="preserve">This </w:t>
      </w:r>
      <w:r w:rsidR="001F2418" w:rsidRPr="002D410A">
        <w:rPr>
          <w:rFonts w:asciiTheme="majorBidi" w:hAnsiTheme="majorBidi" w:cstheme="majorBidi"/>
        </w:rPr>
        <w:t xml:space="preserve">multicenter </w:t>
      </w:r>
      <w:r w:rsidRPr="002D410A">
        <w:rPr>
          <w:rFonts w:asciiTheme="majorBidi" w:hAnsiTheme="majorBidi" w:cstheme="majorBidi"/>
        </w:rPr>
        <w:t>study was conducted in a cross-sectional design</w:t>
      </w:r>
      <w:r w:rsidR="001B258B" w:rsidRPr="002D410A">
        <w:rPr>
          <w:rFonts w:asciiTheme="majorBidi" w:hAnsiTheme="majorBidi" w:cstheme="majorBidi"/>
        </w:rPr>
        <w:t xml:space="preserve"> using a questionnaire as the study tool</w:t>
      </w:r>
      <w:r w:rsidRPr="002D410A">
        <w:rPr>
          <w:rFonts w:asciiTheme="majorBidi" w:hAnsiTheme="majorBidi" w:cstheme="majorBidi"/>
        </w:rPr>
        <w:t xml:space="preserve">. </w:t>
      </w:r>
      <w:r w:rsidR="003706A2" w:rsidRPr="002D410A">
        <w:rPr>
          <w:rFonts w:asciiTheme="majorBidi" w:hAnsiTheme="majorBidi" w:cstheme="majorBidi"/>
        </w:rPr>
        <w:t>Therefore, this study was reported in adherence to the</w:t>
      </w:r>
      <w:r w:rsidR="00297E54" w:rsidRPr="002D410A">
        <w:rPr>
          <w:rFonts w:asciiTheme="majorBidi" w:hAnsiTheme="majorBidi" w:cstheme="majorBidi"/>
        </w:rPr>
        <w:t xml:space="preserve"> guidelines for reporting cross-sectional studies in which a questionnaire was used as the study tool</w:t>
      </w:r>
      <w:r w:rsidR="00364F3D" w:rsidRPr="002D410A">
        <w:rPr>
          <w:rFonts w:asciiTheme="majorBidi" w:hAnsiTheme="majorBidi" w:cstheme="majorBidi"/>
        </w:rPr>
        <w:t xml:space="preserve"> </w:t>
      </w:r>
      <w:r w:rsidR="00364F3D" w:rsidRPr="002D410A">
        <w:rPr>
          <w:rFonts w:asciiTheme="majorBidi" w:hAnsiTheme="majorBidi" w:cstheme="majorBidi"/>
        </w:rPr>
        <w:fldChar w:fldCharType="begin">
          <w:fldData xml:space="preserve">PEVuZE5vdGU+PENpdGU+PEF1dGhvcj5UdXJrPC9BdXRob3I+PFllYXI+MjAxODwvWWVhcj48UmVj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</w:fldData>
        </w:fldChar>
      </w:r>
      <w:r w:rsidR="007D1ACA" w:rsidRPr="002D410A">
        <w:rPr>
          <w:rFonts w:asciiTheme="majorBidi" w:hAnsiTheme="majorBidi" w:cstheme="majorBidi"/>
        </w:rPr>
        <w:instrText xml:space="preserve"> ADDIN EN.CITE </w:instrText>
      </w:r>
      <w:r w:rsidR="007D1ACA" w:rsidRPr="002D410A">
        <w:rPr>
          <w:rFonts w:asciiTheme="majorBidi" w:hAnsiTheme="majorBidi" w:cstheme="majorBidi"/>
        </w:rPr>
        <w:fldChar w:fldCharType="begin">
          <w:fldData xml:space="preserve">PEVuZE5vdGU+PENpdGU+PEF1dGhvcj5UdXJrPC9BdXRob3I+PFllYXI+MjAxODwvWWVhcj48UmVj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</w:fldData>
        </w:fldChar>
      </w:r>
      <w:r w:rsidR="007D1ACA" w:rsidRPr="002D410A">
        <w:rPr>
          <w:rFonts w:asciiTheme="majorBidi" w:hAnsiTheme="majorBidi" w:cstheme="majorBidi"/>
        </w:rPr>
        <w:instrText xml:space="preserve"> ADDIN EN.CITE.DATA </w:instrText>
      </w:r>
      <w:r w:rsidR="007D1ACA" w:rsidRPr="002D410A">
        <w:rPr>
          <w:rFonts w:asciiTheme="majorBidi" w:hAnsiTheme="majorBidi" w:cstheme="majorBidi"/>
        </w:rPr>
      </w:r>
      <w:r w:rsidR="007D1ACA" w:rsidRPr="002D410A">
        <w:rPr>
          <w:rFonts w:asciiTheme="majorBidi" w:hAnsiTheme="majorBidi" w:cstheme="majorBidi"/>
        </w:rPr>
        <w:fldChar w:fldCharType="end"/>
      </w:r>
      <w:r w:rsidR="00364F3D" w:rsidRPr="002D410A">
        <w:rPr>
          <w:rFonts w:asciiTheme="majorBidi" w:hAnsiTheme="majorBidi" w:cstheme="majorBidi"/>
        </w:rPr>
      </w:r>
      <w:r w:rsidR="00364F3D" w:rsidRPr="002D410A">
        <w:rPr>
          <w:rFonts w:asciiTheme="majorBidi" w:hAnsiTheme="majorBidi" w:cstheme="majorBidi"/>
        </w:rPr>
        <w:fldChar w:fldCharType="separate"/>
      </w:r>
      <w:r w:rsidR="007D1ACA" w:rsidRPr="002D410A">
        <w:rPr>
          <w:rFonts w:asciiTheme="majorBidi" w:hAnsiTheme="majorBidi" w:cstheme="majorBidi"/>
          <w:noProof/>
        </w:rPr>
        <w:t>(</w:t>
      </w:r>
      <w:hyperlink w:anchor="_ENREF_8" w:tooltip="Besag, 2021 #40" w:history="1">
        <w:r w:rsidR="007D1ACA" w:rsidRPr="002D410A">
          <w:rPr>
            <w:rFonts w:asciiTheme="majorBidi" w:hAnsiTheme="majorBidi" w:cstheme="majorBidi"/>
            <w:noProof/>
          </w:rPr>
          <w:t>Besag, Vasey, Sharma, &amp; Lam, 2021</w:t>
        </w:r>
      </w:hyperlink>
      <w:r w:rsidR="007D1ACA" w:rsidRPr="002D410A">
        <w:rPr>
          <w:rFonts w:asciiTheme="majorBidi" w:hAnsiTheme="majorBidi" w:cstheme="majorBidi"/>
          <w:noProof/>
        </w:rPr>
        <w:t xml:space="preserve">; </w:t>
      </w:r>
      <w:hyperlink w:anchor="_ENREF_55" w:tooltip="Turk, 2018 #23" w:history="1">
        <w:r w:rsidR="007D1ACA" w:rsidRPr="002D410A">
          <w:rPr>
            <w:rFonts w:asciiTheme="majorBidi" w:hAnsiTheme="majorBidi" w:cstheme="majorBidi"/>
            <w:noProof/>
          </w:rPr>
          <w:t>Turk et al., 2018</w:t>
        </w:r>
      </w:hyperlink>
      <w:r w:rsidR="007D1ACA" w:rsidRPr="002D410A">
        <w:rPr>
          <w:rFonts w:asciiTheme="majorBidi" w:hAnsiTheme="majorBidi" w:cstheme="majorBidi"/>
          <w:noProof/>
        </w:rPr>
        <w:t xml:space="preserve">; </w:t>
      </w:r>
      <w:hyperlink w:anchor="_ENREF_56" w:tooltip="von Elm, 2007 #25" w:history="1">
        <w:r w:rsidR="007D1ACA" w:rsidRPr="002D410A">
          <w:rPr>
            <w:rFonts w:asciiTheme="majorBidi" w:hAnsiTheme="majorBidi" w:cstheme="majorBidi"/>
            <w:noProof/>
          </w:rPr>
          <w:t>von Elm et al., 2007</w:t>
        </w:r>
      </w:hyperlink>
      <w:r w:rsidR="007D1ACA" w:rsidRPr="002D410A">
        <w:rPr>
          <w:rFonts w:asciiTheme="majorBidi" w:hAnsiTheme="majorBidi" w:cstheme="majorBidi"/>
          <w:noProof/>
        </w:rPr>
        <w:t>)</w:t>
      </w:r>
      <w:r w:rsidR="00364F3D" w:rsidRPr="002D410A">
        <w:rPr>
          <w:rFonts w:asciiTheme="majorBidi" w:hAnsiTheme="majorBidi" w:cstheme="majorBidi"/>
        </w:rPr>
        <w:fldChar w:fldCharType="end"/>
      </w:r>
      <w:r w:rsidR="00297E54" w:rsidRPr="002D410A">
        <w:rPr>
          <w:rFonts w:asciiTheme="majorBidi" w:hAnsiTheme="majorBidi" w:cstheme="majorBidi"/>
        </w:rPr>
        <w:t>.</w:t>
      </w:r>
    </w:p>
    <w:p w14:paraId="47A4C7E4" w14:textId="77777777" w:rsidR="00604162" w:rsidRPr="002D410A" w:rsidRDefault="00604162" w:rsidP="00373149">
      <w:pPr>
        <w:pStyle w:val="Heading2"/>
        <w:rPr>
          <w:sz w:val="24"/>
          <w:szCs w:val="24"/>
        </w:rPr>
      </w:pPr>
      <w:r w:rsidRPr="002D410A">
        <w:rPr>
          <w:sz w:val="24"/>
          <w:szCs w:val="24"/>
        </w:rPr>
        <w:t>Study sites</w:t>
      </w:r>
    </w:p>
    <w:p w14:paraId="47FA66E3" w14:textId="3BC2FA70" w:rsidR="006F1BAD" w:rsidRPr="002D410A" w:rsidRDefault="007B6A2A" w:rsidP="00373149">
      <w:pPr>
        <w:spacing w:line="480" w:lineRule="auto"/>
        <w:jc w:val="both"/>
        <w:rPr>
          <w:rFonts w:asciiTheme="majorBidi" w:hAnsiTheme="majorBidi" w:cstheme="majorBidi"/>
        </w:rPr>
      </w:pPr>
      <w:r w:rsidRPr="002D410A">
        <w:rPr>
          <w:rFonts w:asciiTheme="majorBidi" w:hAnsiTheme="majorBidi" w:cstheme="majorBidi"/>
        </w:rPr>
        <w:t xml:space="preserve">This multicenter study was conducted </w:t>
      </w:r>
      <w:r w:rsidR="009E785C" w:rsidRPr="002D410A">
        <w:rPr>
          <w:rFonts w:asciiTheme="majorBidi" w:hAnsiTheme="majorBidi" w:cstheme="majorBidi"/>
        </w:rPr>
        <w:t xml:space="preserve">among medical students </w:t>
      </w:r>
      <w:r w:rsidRPr="002D410A">
        <w:rPr>
          <w:rFonts w:asciiTheme="majorBidi" w:hAnsiTheme="majorBidi" w:cstheme="majorBidi"/>
        </w:rPr>
        <w:t xml:space="preserve">in all universities with an active medical </w:t>
      </w:r>
      <w:r w:rsidR="0025508A" w:rsidRPr="002D410A">
        <w:rPr>
          <w:rFonts w:asciiTheme="majorBidi" w:hAnsiTheme="majorBidi" w:cstheme="majorBidi"/>
        </w:rPr>
        <w:t>education program in Palestine.</w:t>
      </w:r>
      <w:r w:rsidR="0028598F" w:rsidRPr="002D410A">
        <w:rPr>
          <w:rFonts w:asciiTheme="majorBidi" w:hAnsiTheme="majorBidi" w:cstheme="majorBidi"/>
        </w:rPr>
        <w:t xml:space="preserve"> </w:t>
      </w:r>
      <w:r w:rsidR="00FA1567" w:rsidRPr="002D410A">
        <w:rPr>
          <w:rFonts w:asciiTheme="majorBidi" w:hAnsiTheme="majorBidi" w:cstheme="majorBidi"/>
        </w:rPr>
        <w:t>The study was conducted in the period between March and May 2022.</w:t>
      </w:r>
    </w:p>
    <w:p w14:paraId="210501C4" w14:textId="24A97963" w:rsidR="00440627" w:rsidRPr="002D410A" w:rsidRDefault="00440627" w:rsidP="00373149">
      <w:pPr>
        <w:pStyle w:val="Heading2"/>
        <w:rPr>
          <w:sz w:val="24"/>
          <w:szCs w:val="24"/>
        </w:rPr>
      </w:pPr>
      <w:r w:rsidRPr="002D410A">
        <w:rPr>
          <w:sz w:val="24"/>
          <w:szCs w:val="24"/>
        </w:rPr>
        <w:t>Study participants, sample size, and recruitment</w:t>
      </w:r>
    </w:p>
    <w:p w14:paraId="6BD11526" w14:textId="2990B9F2" w:rsidR="00957313" w:rsidRPr="002D410A" w:rsidRDefault="0060089A" w:rsidP="00373149">
      <w:pPr>
        <w:spacing w:line="480" w:lineRule="auto"/>
        <w:jc w:val="both"/>
        <w:rPr>
          <w:rFonts w:asciiTheme="majorBidi" w:hAnsiTheme="majorBidi" w:cstheme="majorBidi"/>
        </w:rPr>
      </w:pPr>
      <w:r w:rsidRPr="002D410A">
        <w:rPr>
          <w:rFonts w:asciiTheme="majorBidi" w:hAnsiTheme="majorBidi" w:cstheme="majorBidi"/>
        </w:rPr>
        <w:t xml:space="preserve">The target population in this study was </w:t>
      </w:r>
      <w:r w:rsidR="00CB4A91" w:rsidRPr="002D410A">
        <w:rPr>
          <w:rFonts w:asciiTheme="majorBidi" w:hAnsiTheme="majorBidi" w:cstheme="majorBidi"/>
        </w:rPr>
        <w:t>all medical students who were enrolled in an active medical education program in all Palestinian universities</w:t>
      </w:r>
      <w:r w:rsidR="009E14AD" w:rsidRPr="002D410A">
        <w:rPr>
          <w:rFonts w:asciiTheme="majorBidi" w:hAnsiTheme="majorBidi" w:cstheme="majorBidi"/>
        </w:rPr>
        <w:t xml:space="preserve"> in the West Bank</w:t>
      </w:r>
      <w:r w:rsidR="00CB4A91" w:rsidRPr="002D410A">
        <w:rPr>
          <w:rFonts w:asciiTheme="majorBidi" w:hAnsiTheme="majorBidi" w:cstheme="majorBidi"/>
        </w:rPr>
        <w:t>.</w:t>
      </w:r>
      <w:r w:rsidR="00D0041F" w:rsidRPr="002D410A">
        <w:rPr>
          <w:rFonts w:asciiTheme="majorBidi" w:hAnsiTheme="majorBidi" w:cstheme="majorBidi"/>
        </w:rPr>
        <w:t xml:space="preserve"> The sample size needed for this study was determined using a sample size estimator that can be freely accessed at</w:t>
      </w:r>
      <w:r w:rsidR="008E68D4" w:rsidRPr="002D410A">
        <w:rPr>
          <w:rFonts w:asciiTheme="majorBidi" w:hAnsiTheme="majorBidi" w:cstheme="majorBidi"/>
        </w:rPr>
        <w:t xml:space="preserve"> (</w:t>
      </w:r>
      <w:hyperlink r:id="rId9" w:history="1">
        <w:r w:rsidR="008E68D4" w:rsidRPr="002D410A">
          <w:rPr>
            <w:rStyle w:val="Hyperlink"/>
            <w:rFonts w:asciiTheme="majorBidi" w:hAnsiTheme="majorBidi" w:cstheme="majorBidi"/>
            <w:color w:val="auto"/>
          </w:rPr>
          <w:t>www.raosoft.com</w:t>
        </w:r>
      </w:hyperlink>
      <w:r w:rsidR="008E68D4" w:rsidRPr="002D410A">
        <w:rPr>
          <w:rFonts w:asciiTheme="majorBidi" w:hAnsiTheme="majorBidi" w:cstheme="majorBidi"/>
        </w:rPr>
        <w:t>).</w:t>
      </w:r>
      <w:r w:rsidR="0062794A" w:rsidRPr="002D410A">
        <w:rPr>
          <w:rFonts w:asciiTheme="majorBidi" w:hAnsiTheme="majorBidi" w:cstheme="majorBidi"/>
        </w:rPr>
        <w:t xml:space="preserve"> In this study, </w:t>
      </w:r>
      <w:r w:rsidR="009C351E" w:rsidRPr="002D410A">
        <w:rPr>
          <w:rFonts w:asciiTheme="majorBidi" w:hAnsiTheme="majorBidi" w:cstheme="majorBidi"/>
        </w:rPr>
        <w:t xml:space="preserve">the sample size was estimated for a </w:t>
      </w:r>
      <w:r w:rsidR="00A23ECE" w:rsidRPr="002D410A">
        <w:rPr>
          <w:rFonts w:asciiTheme="majorBidi" w:hAnsiTheme="majorBidi" w:cstheme="majorBidi"/>
        </w:rPr>
        <w:t>maxim</w:t>
      </w:r>
      <w:r w:rsidR="000959BB" w:rsidRPr="002D410A">
        <w:rPr>
          <w:rFonts w:asciiTheme="majorBidi" w:hAnsiTheme="majorBidi" w:cstheme="majorBidi"/>
        </w:rPr>
        <w:t>um</w:t>
      </w:r>
      <w:r w:rsidR="00A23ECE" w:rsidRPr="002D410A">
        <w:rPr>
          <w:rFonts w:asciiTheme="majorBidi" w:hAnsiTheme="majorBidi" w:cstheme="majorBidi"/>
        </w:rPr>
        <w:t xml:space="preserve"> </w:t>
      </w:r>
      <w:r w:rsidR="009C351E" w:rsidRPr="002D410A">
        <w:rPr>
          <w:rFonts w:asciiTheme="majorBidi" w:hAnsiTheme="majorBidi" w:cstheme="majorBidi"/>
        </w:rPr>
        <w:t xml:space="preserve">population of </w:t>
      </w:r>
      <w:r w:rsidR="003B3E24" w:rsidRPr="002D410A">
        <w:rPr>
          <w:rFonts w:asciiTheme="majorBidi" w:hAnsiTheme="majorBidi" w:cstheme="majorBidi"/>
        </w:rPr>
        <w:t>5,000 medical students in all Palestinian universities with an active medical education program.</w:t>
      </w:r>
      <w:r w:rsidR="00952D18" w:rsidRPr="002D410A">
        <w:rPr>
          <w:rFonts w:asciiTheme="majorBidi" w:hAnsiTheme="majorBidi" w:cstheme="majorBidi"/>
        </w:rPr>
        <w:t xml:space="preserve"> The sample size was estimated at a 95% confidence interval. A 5% margin of error was tolerated.</w:t>
      </w:r>
      <w:r w:rsidR="00BE3706" w:rsidRPr="002D410A">
        <w:rPr>
          <w:rFonts w:asciiTheme="majorBidi" w:hAnsiTheme="majorBidi" w:cstheme="majorBidi"/>
        </w:rPr>
        <w:t xml:space="preserve"> For this study, </w:t>
      </w:r>
      <w:r w:rsidR="00DA1B7F" w:rsidRPr="002D410A">
        <w:rPr>
          <w:rFonts w:asciiTheme="majorBidi" w:hAnsiTheme="majorBidi" w:cstheme="majorBidi"/>
        </w:rPr>
        <w:t>the sample size was 357 medical students.</w:t>
      </w:r>
      <w:r w:rsidR="00BB1122" w:rsidRPr="002D410A">
        <w:rPr>
          <w:rFonts w:asciiTheme="majorBidi" w:hAnsiTheme="majorBidi" w:cstheme="majorBidi"/>
        </w:rPr>
        <w:t xml:space="preserve"> To ensure</w:t>
      </w:r>
      <w:r w:rsidR="00E838B8" w:rsidRPr="002D410A">
        <w:rPr>
          <w:rFonts w:asciiTheme="majorBidi" w:hAnsiTheme="majorBidi" w:cstheme="majorBidi"/>
        </w:rPr>
        <w:t xml:space="preserve"> achieving the sample size, it was decided </w:t>
      </w:r>
      <w:r w:rsidR="00E838B8" w:rsidRPr="002D410A">
        <w:rPr>
          <w:rFonts w:asciiTheme="majorBidi" w:hAnsiTheme="majorBidi" w:cstheme="majorBidi"/>
          <w:i/>
          <w:iCs/>
        </w:rPr>
        <w:t>a priori</w:t>
      </w:r>
      <w:r w:rsidR="00E838B8" w:rsidRPr="002D410A">
        <w:rPr>
          <w:rFonts w:asciiTheme="majorBidi" w:hAnsiTheme="majorBidi" w:cstheme="majorBidi"/>
        </w:rPr>
        <w:t xml:space="preserve"> that 550 medical students would be invited to participate in the study.</w:t>
      </w:r>
      <w:r w:rsidR="00957313" w:rsidRPr="002D410A">
        <w:rPr>
          <w:rFonts w:asciiTheme="majorBidi" w:hAnsiTheme="majorBidi" w:cstheme="majorBidi"/>
        </w:rPr>
        <w:t xml:space="preserve"> </w:t>
      </w:r>
    </w:p>
    <w:p w14:paraId="1CE1268B" w14:textId="560CE936" w:rsidR="00F66E9F" w:rsidRPr="002D410A" w:rsidRDefault="00957313" w:rsidP="00373149">
      <w:pPr>
        <w:spacing w:line="480" w:lineRule="auto"/>
        <w:jc w:val="both"/>
        <w:rPr>
          <w:rFonts w:asciiTheme="majorBidi" w:hAnsiTheme="majorBidi" w:cstheme="majorBidi"/>
        </w:rPr>
      </w:pPr>
      <w:r w:rsidRPr="002D410A">
        <w:rPr>
          <w:rFonts w:asciiTheme="majorBidi" w:hAnsiTheme="majorBidi" w:cstheme="majorBidi"/>
        </w:rPr>
        <w:t xml:space="preserve">In this study, the inclusion criteria were: </w:t>
      </w:r>
      <w:r w:rsidR="002D2C0C" w:rsidRPr="002D410A">
        <w:rPr>
          <w:rFonts w:asciiTheme="majorBidi" w:hAnsiTheme="majorBidi" w:cstheme="majorBidi"/>
        </w:rPr>
        <w:t xml:space="preserve">1) </w:t>
      </w:r>
      <w:r w:rsidR="00C14913" w:rsidRPr="002D410A">
        <w:rPr>
          <w:rFonts w:asciiTheme="majorBidi" w:hAnsiTheme="majorBidi" w:cstheme="majorBidi"/>
        </w:rPr>
        <w:t xml:space="preserve">being at least 18 years old, </w:t>
      </w:r>
      <w:r w:rsidR="00D03A9B" w:rsidRPr="002D410A">
        <w:rPr>
          <w:rFonts w:asciiTheme="majorBidi" w:hAnsiTheme="majorBidi" w:cstheme="majorBidi"/>
        </w:rPr>
        <w:t xml:space="preserve">2) </w:t>
      </w:r>
      <w:r w:rsidR="000C0D3C" w:rsidRPr="002D410A">
        <w:rPr>
          <w:rFonts w:asciiTheme="majorBidi" w:hAnsiTheme="majorBidi" w:cstheme="majorBidi"/>
        </w:rPr>
        <w:t xml:space="preserve">being enrolled as a medical student in one of the Palestinian universities with an active medical education program, </w:t>
      </w:r>
      <w:r w:rsidR="00CF3DC8" w:rsidRPr="002D410A">
        <w:rPr>
          <w:rFonts w:asciiTheme="majorBidi" w:hAnsiTheme="majorBidi" w:cstheme="majorBidi"/>
        </w:rPr>
        <w:t xml:space="preserve">3) </w:t>
      </w:r>
      <w:r w:rsidR="001D6826" w:rsidRPr="002D410A">
        <w:rPr>
          <w:rFonts w:asciiTheme="majorBidi" w:hAnsiTheme="majorBidi" w:cstheme="majorBidi"/>
        </w:rPr>
        <w:t xml:space="preserve">being </w:t>
      </w:r>
      <w:r w:rsidR="007E795C" w:rsidRPr="002D410A">
        <w:rPr>
          <w:rFonts w:asciiTheme="majorBidi" w:hAnsiTheme="majorBidi" w:cstheme="majorBidi"/>
        </w:rPr>
        <w:t xml:space="preserve">willing to respond to items in a questionnaire, </w:t>
      </w:r>
      <w:r w:rsidR="009A2AEE" w:rsidRPr="002D410A">
        <w:rPr>
          <w:rFonts w:asciiTheme="majorBidi" w:hAnsiTheme="majorBidi" w:cstheme="majorBidi"/>
        </w:rPr>
        <w:t xml:space="preserve">and 4) willing to provide written informed </w:t>
      </w:r>
      <w:r w:rsidR="009A2AEE" w:rsidRPr="002D410A">
        <w:rPr>
          <w:rFonts w:asciiTheme="majorBidi" w:hAnsiTheme="majorBidi" w:cstheme="majorBidi"/>
        </w:rPr>
        <w:lastRenderedPageBreak/>
        <w:t xml:space="preserve">consent. </w:t>
      </w:r>
      <w:r w:rsidR="00045EEE" w:rsidRPr="002D410A">
        <w:rPr>
          <w:rFonts w:asciiTheme="majorBidi" w:hAnsiTheme="majorBidi" w:cstheme="majorBidi"/>
        </w:rPr>
        <w:t xml:space="preserve">The medical students who did not agree to provide written informed consent were excluded from the current study. </w:t>
      </w:r>
      <w:r w:rsidR="00E7784B" w:rsidRPr="002D410A">
        <w:rPr>
          <w:rFonts w:asciiTheme="majorBidi" w:hAnsiTheme="majorBidi" w:cstheme="majorBidi"/>
        </w:rPr>
        <w:t>Participation was voluntary and the medical students who participated in this study were not offered any financial or academic incentives.</w:t>
      </w:r>
      <w:r w:rsidR="00EE1039" w:rsidRPr="002D410A">
        <w:rPr>
          <w:rFonts w:asciiTheme="majorBidi" w:hAnsiTheme="majorBidi" w:cstheme="majorBidi"/>
        </w:rPr>
        <w:t xml:space="preserve"> The questionnaire was distributed through a point of contact in each university</w:t>
      </w:r>
      <w:r w:rsidR="008422B1" w:rsidRPr="002D410A">
        <w:rPr>
          <w:rFonts w:asciiTheme="majorBidi" w:hAnsiTheme="majorBidi" w:cstheme="majorBidi"/>
        </w:rPr>
        <w:t>. The participants in this study were recruited using a convenience sampling approach.</w:t>
      </w:r>
      <w:r w:rsidR="00F66E9F" w:rsidRPr="002D410A">
        <w:rPr>
          <w:rFonts w:asciiTheme="majorBidi" w:hAnsiTheme="majorBidi" w:cstheme="majorBidi"/>
        </w:rPr>
        <w:t xml:space="preserve"> The point of contact explained the objectives of the study to the potential participants. Those who expressed willingness to participate were provided a copy of the questionnaire.  </w:t>
      </w:r>
    </w:p>
    <w:p w14:paraId="0BE41EBB" w14:textId="0DD3AE33" w:rsidR="00BD7059" w:rsidRPr="002D410A" w:rsidRDefault="00BD7059" w:rsidP="00373149">
      <w:pPr>
        <w:pStyle w:val="Heading2"/>
        <w:rPr>
          <w:sz w:val="24"/>
          <w:szCs w:val="24"/>
        </w:rPr>
      </w:pPr>
      <w:r w:rsidRPr="002D410A">
        <w:rPr>
          <w:sz w:val="24"/>
          <w:szCs w:val="24"/>
        </w:rPr>
        <w:t>The study tool</w:t>
      </w:r>
    </w:p>
    <w:p w14:paraId="34B62A24" w14:textId="4FE83AAF" w:rsidR="00AB5EEC" w:rsidRPr="002D410A" w:rsidRDefault="00A81F9B" w:rsidP="00373149">
      <w:pPr>
        <w:spacing w:line="480" w:lineRule="auto"/>
        <w:jc w:val="both"/>
        <w:rPr>
          <w:rFonts w:asciiTheme="majorBidi" w:hAnsiTheme="majorBidi" w:cstheme="majorBidi"/>
        </w:rPr>
      </w:pPr>
      <w:r w:rsidRPr="002D410A">
        <w:rPr>
          <w:rFonts w:asciiTheme="majorBidi" w:hAnsiTheme="majorBidi" w:cstheme="majorBidi"/>
        </w:rPr>
        <w:t>The study tool was a questionnaire that was developed from previous studies after an extensive review of the relevant literature</w:t>
      </w:r>
      <w:r w:rsidR="00E60BC4" w:rsidRPr="002D410A">
        <w:rPr>
          <w:rFonts w:asciiTheme="majorBidi" w:hAnsiTheme="majorBidi" w:cstheme="majorBidi"/>
        </w:rPr>
        <w:t xml:space="preserve"> </w:t>
      </w:r>
      <w:r w:rsidR="0046669C" w:rsidRPr="002D410A">
        <w:rPr>
          <w:rFonts w:asciiTheme="majorBidi" w:hAnsiTheme="majorBidi" w:cstheme="majorBidi"/>
        </w:rPr>
        <w:fldChar w:fldCharType="begin">
          <w:fldData xml:space="preserve">PEVuZE5vdGU+PENpdGU+PEF1dGhvcj5MaW5kYWhsPC9BdXRob3I+PFllYXI+MjAxODwvWWVhcj48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</w:fldData>
        </w:fldChar>
      </w:r>
      <w:r w:rsidR="007D1ACA" w:rsidRPr="002D410A">
        <w:rPr>
          <w:rFonts w:asciiTheme="majorBidi" w:hAnsiTheme="majorBidi" w:cstheme="majorBidi"/>
        </w:rPr>
        <w:instrText xml:space="preserve"> ADDIN EN.CITE </w:instrText>
      </w:r>
      <w:r w:rsidR="007D1ACA" w:rsidRPr="002D410A">
        <w:rPr>
          <w:rFonts w:asciiTheme="majorBidi" w:hAnsiTheme="majorBidi" w:cstheme="majorBidi"/>
        </w:rPr>
        <w:fldChar w:fldCharType="begin">
          <w:fldData xml:space="preserve">PEVuZE5vdGU+PENpdGU+PEF1dGhvcj5MaW5kYWhsPC9BdXRob3I+PFllYXI+MjAxODwvWWVhcj48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</w:fldData>
        </w:fldChar>
      </w:r>
      <w:r w:rsidR="007D1ACA" w:rsidRPr="002D410A">
        <w:rPr>
          <w:rFonts w:asciiTheme="majorBidi" w:hAnsiTheme="majorBidi" w:cstheme="majorBidi"/>
        </w:rPr>
        <w:instrText xml:space="preserve"> ADDIN EN.CITE.DATA </w:instrText>
      </w:r>
      <w:r w:rsidR="007D1ACA" w:rsidRPr="002D410A">
        <w:rPr>
          <w:rFonts w:asciiTheme="majorBidi" w:hAnsiTheme="majorBidi" w:cstheme="majorBidi"/>
        </w:rPr>
      </w:r>
      <w:r w:rsidR="007D1ACA" w:rsidRPr="002D410A">
        <w:rPr>
          <w:rFonts w:asciiTheme="majorBidi" w:hAnsiTheme="majorBidi" w:cstheme="majorBidi"/>
        </w:rPr>
        <w:fldChar w:fldCharType="end"/>
      </w:r>
      <w:r w:rsidR="0046669C" w:rsidRPr="002D410A">
        <w:rPr>
          <w:rFonts w:asciiTheme="majorBidi" w:hAnsiTheme="majorBidi" w:cstheme="majorBidi"/>
        </w:rPr>
      </w:r>
      <w:r w:rsidR="0046669C" w:rsidRPr="002D410A">
        <w:rPr>
          <w:rFonts w:asciiTheme="majorBidi" w:hAnsiTheme="majorBidi" w:cstheme="majorBidi"/>
        </w:rPr>
        <w:fldChar w:fldCharType="separate"/>
      </w:r>
      <w:r w:rsidR="007D1ACA" w:rsidRPr="002D410A">
        <w:rPr>
          <w:rFonts w:asciiTheme="majorBidi" w:hAnsiTheme="majorBidi" w:cstheme="majorBidi"/>
          <w:noProof/>
        </w:rPr>
        <w:t>(</w:t>
      </w:r>
      <w:hyperlink w:anchor="_ENREF_6" w:tooltip="Bašić, 2019 #98" w:history="1">
        <w:r w:rsidR="007D1ACA" w:rsidRPr="002D410A">
          <w:rPr>
            <w:rFonts w:asciiTheme="majorBidi" w:hAnsiTheme="majorBidi" w:cstheme="majorBidi"/>
            <w:noProof/>
          </w:rPr>
          <w:t>Željana Bašić, Ivana Kružić, Ivan Jerković, Ivan Buljan, &amp; Ana Marušić, 2019</w:t>
        </w:r>
      </w:hyperlink>
      <w:r w:rsidR="007D1ACA" w:rsidRPr="002D410A">
        <w:rPr>
          <w:rFonts w:asciiTheme="majorBidi" w:hAnsiTheme="majorBidi" w:cstheme="majorBidi"/>
          <w:noProof/>
        </w:rPr>
        <w:t xml:space="preserve">; </w:t>
      </w:r>
      <w:hyperlink w:anchor="_ENREF_26" w:tooltip="Ibegbulam, 2015 #27" w:history="1">
        <w:r w:rsidR="007D1ACA" w:rsidRPr="002D410A">
          <w:rPr>
            <w:rFonts w:asciiTheme="majorBidi" w:hAnsiTheme="majorBidi" w:cstheme="majorBidi"/>
            <w:noProof/>
          </w:rPr>
          <w:t>Ijeoma J. Ibegbulam &amp; Jacintha U. Eze, 2015</w:t>
        </w:r>
      </w:hyperlink>
      <w:r w:rsidR="007D1ACA" w:rsidRPr="002D410A">
        <w:rPr>
          <w:rFonts w:asciiTheme="majorBidi" w:hAnsiTheme="majorBidi" w:cstheme="majorBidi"/>
          <w:noProof/>
        </w:rPr>
        <w:t xml:space="preserve">; </w:t>
      </w:r>
      <w:hyperlink w:anchor="_ENREF_39" w:tooltip="Lindahl, 2018 #26" w:history="1">
        <w:r w:rsidR="007D1ACA" w:rsidRPr="002D410A">
          <w:rPr>
            <w:rFonts w:asciiTheme="majorBidi" w:hAnsiTheme="majorBidi" w:cstheme="majorBidi"/>
            <w:noProof/>
          </w:rPr>
          <w:t>Lindahl &amp; Grace, 2018</w:t>
        </w:r>
      </w:hyperlink>
      <w:r w:rsidR="007D1ACA" w:rsidRPr="002D410A">
        <w:rPr>
          <w:rFonts w:asciiTheme="majorBidi" w:hAnsiTheme="majorBidi" w:cstheme="majorBidi"/>
          <w:noProof/>
        </w:rPr>
        <w:t>)</w:t>
      </w:r>
      <w:r w:rsidR="0046669C" w:rsidRPr="002D410A">
        <w:rPr>
          <w:rFonts w:asciiTheme="majorBidi" w:hAnsiTheme="majorBidi" w:cstheme="majorBidi"/>
        </w:rPr>
        <w:fldChar w:fldCharType="end"/>
      </w:r>
      <w:r w:rsidRPr="002D410A">
        <w:rPr>
          <w:rFonts w:asciiTheme="majorBidi" w:hAnsiTheme="majorBidi" w:cstheme="majorBidi"/>
        </w:rPr>
        <w:t>.</w:t>
      </w:r>
      <w:r w:rsidR="0087477C" w:rsidRPr="002D410A">
        <w:rPr>
          <w:rFonts w:asciiTheme="majorBidi" w:hAnsiTheme="majorBidi" w:cstheme="majorBidi"/>
        </w:rPr>
        <w:t xml:space="preserve"> The questionnaire that was used in this study is provided in Supplementary Table S</w:t>
      </w:r>
      <w:r w:rsidR="00D12BF6" w:rsidRPr="002D410A">
        <w:rPr>
          <w:rFonts w:asciiTheme="majorBidi" w:hAnsiTheme="majorBidi" w:cstheme="majorBidi"/>
        </w:rPr>
        <w:t>1</w:t>
      </w:r>
      <w:r w:rsidR="0087477C" w:rsidRPr="002D410A">
        <w:rPr>
          <w:rFonts w:asciiTheme="majorBidi" w:hAnsiTheme="majorBidi" w:cstheme="majorBidi"/>
        </w:rPr>
        <w:t>.</w:t>
      </w:r>
      <w:r w:rsidR="0018746D" w:rsidRPr="002D410A">
        <w:rPr>
          <w:rFonts w:asciiTheme="majorBidi" w:hAnsiTheme="majorBidi" w:cstheme="majorBidi"/>
        </w:rPr>
        <w:t xml:space="preserve"> The questionnaire contained </w:t>
      </w:r>
      <w:r w:rsidR="003F175B" w:rsidRPr="002D410A">
        <w:rPr>
          <w:rFonts w:asciiTheme="majorBidi" w:hAnsiTheme="majorBidi" w:cstheme="majorBidi"/>
        </w:rPr>
        <w:t>four</w:t>
      </w:r>
      <w:r w:rsidR="002000C0" w:rsidRPr="002D410A">
        <w:rPr>
          <w:rFonts w:asciiTheme="majorBidi" w:hAnsiTheme="majorBidi" w:cstheme="majorBidi"/>
        </w:rPr>
        <w:t xml:space="preserve"> sections. In the first section, the medical students were asked to provide their </w:t>
      </w:r>
      <w:r w:rsidR="008A545D" w:rsidRPr="002D410A">
        <w:rPr>
          <w:rFonts w:asciiTheme="majorBidi" w:hAnsiTheme="majorBidi" w:cstheme="majorBidi"/>
        </w:rPr>
        <w:t xml:space="preserve">demographic and academic details like gender, </w:t>
      </w:r>
      <w:r w:rsidR="00300F66" w:rsidRPr="002D410A">
        <w:rPr>
          <w:rFonts w:asciiTheme="majorBidi" w:hAnsiTheme="majorBidi" w:cstheme="majorBidi"/>
        </w:rPr>
        <w:t>academic/training stage/year</w:t>
      </w:r>
      <w:r w:rsidR="0062556E" w:rsidRPr="002D410A">
        <w:rPr>
          <w:rFonts w:asciiTheme="majorBidi" w:hAnsiTheme="majorBidi" w:cstheme="majorBidi"/>
        </w:rPr>
        <w:t xml:space="preserve">, </w:t>
      </w:r>
      <w:r w:rsidR="00F20690" w:rsidRPr="002D410A">
        <w:rPr>
          <w:rFonts w:asciiTheme="majorBidi" w:hAnsiTheme="majorBidi" w:cstheme="majorBidi"/>
        </w:rPr>
        <w:t xml:space="preserve">and </w:t>
      </w:r>
      <w:r w:rsidR="00E01132" w:rsidRPr="002D410A">
        <w:rPr>
          <w:rFonts w:asciiTheme="majorBidi" w:hAnsiTheme="majorBidi" w:cstheme="majorBidi"/>
        </w:rPr>
        <w:t>grade point average (GPA)</w:t>
      </w:r>
      <w:r w:rsidR="00A0313B" w:rsidRPr="002D410A">
        <w:rPr>
          <w:rFonts w:asciiTheme="majorBidi" w:hAnsiTheme="majorBidi" w:cstheme="majorBidi"/>
        </w:rPr>
        <w:t xml:space="preserve">. Additionally, the medical students were asked to self-rate their satisfaction with </w:t>
      </w:r>
      <w:r w:rsidR="00CC6616" w:rsidRPr="002D410A">
        <w:rPr>
          <w:rFonts w:asciiTheme="majorBidi" w:hAnsiTheme="majorBidi" w:cstheme="majorBidi"/>
        </w:rPr>
        <w:t xml:space="preserve">their </w:t>
      </w:r>
      <w:r w:rsidR="00A0313B" w:rsidRPr="002D410A">
        <w:rPr>
          <w:rFonts w:asciiTheme="majorBidi" w:hAnsiTheme="majorBidi" w:cstheme="majorBidi"/>
        </w:rPr>
        <w:t>academic achievement</w:t>
      </w:r>
      <w:r w:rsidR="00373728" w:rsidRPr="002D410A">
        <w:rPr>
          <w:rFonts w:asciiTheme="majorBidi" w:hAnsiTheme="majorBidi" w:cstheme="majorBidi"/>
        </w:rPr>
        <w:t>,</w:t>
      </w:r>
      <w:r w:rsidR="00F66DDF" w:rsidRPr="002D410A">
        <w:rPr>
          <w:rFonts w:asciiTheme="majorBidi" w:hAnsiTheme="majorBidi" w:cstheme="majorBidi"/>
        </w:rPr>
        <w:t xml:space="preserve"> satisfaction with their academic writing skills</w:t>
      </w:r>
      <w:r w:rsidR="0010195C" w:rsidRPr="002D410A">
        <w:rPr>
          <w:rFonts w:asciiTheme="majorBidi" w:hAnsiTheme="majorBidi" w:cstheme="majorBidi"/>
        </w:rPr>
        <w:t>, satisfaction with their informational skills</w:t>
      </w:r>
      <w:r w:rsidR="00796FA0" w:rsidRPr="002D410A">
        <w:rPr>
          <w:rFonts w:asciiTheme="majorBidi" w:hAnsiTheme="majorBidi" w:cstheme="majorBidi"/>
        </w:rPr>
        <w:t xml:space="preserve">, </w:t>
      </w:r>
      <w:r w:rsidR="00FA2147" w:rsidRPr="002D410A">
        <w:rPr>
          <w:rFonts w:asciiTheme="majorBidi" w:hAnsiTheme="majorBidi" w:cstheme="majorBidi"/>
        </w:rPr>
        <w:t xml:space="preserve">and </w:t>
      </w:r>
      <w:r w:rsidR="00A50BEE" w:rsidRPr="002D410A">
        <w:rPr>
          <w:rFonts w:asciiTheme="majorBidi" w:hAnsiTheme="majorBidi" w:cstheme="majorBidi"/>
        </w:rPr>
        <w:t>satisfaction with their ability to use citation managers</w:t>
      </w:r>
      <w:r w:rsidR="00B34F4F" w:rsidRPr="002D410A">
        <w:rPr>
          <w:rFonts w:asciiTheme="majorBidi" w:hAnsiTheme="majorBidi" w:cstheme="majorBidi"/>
        </w:rPr>
        <w:t xml:space="preserve"> using </w:t>
      </w:r>
      <w:r w:rsidR="009A3193" w:rsidRPr="002D410A">
        <w:rPr>
          <w:rFonts w:asciiTheme="majorBidi" w:hAnsiTheme="majorBidi" w:cstheme="majorBidi"/>
        </w:rPr>
        <w:t>dichotomous rating (</w:t>
      </w:r>
      <w:r w:rsidR="00D4263A" w:rsidRPr="002D410A">
        <w:rPr>
          <w:rFonts w:asciiTheme="majorBidi" w:hAnsiTheme="majorBidi" w:cstheme="majorBidi"/>
        </w:rPr>
        <w:t>dissatisfied</w:t>
      </w:r>
      <w:r w:rsidR="009C0B87" w:rsidRPr="002D410A">
        <w:rPr>
          <w:rFonts w:asciiTheme="majorBidi" w:hAnsiTheme="majorBidi" w:cstheme="majorBidi"/>
        </w:rPr>
        <w:t xml:space="preserve"> or </w:t>
      </w:r>
      <w:r w:rsidR="00D4263A" w:rsidRPr="002D410A">
        <w:rPr>
          <w:rFonts w:asciiTheme="majorBidi" w:hAnsiTheme="majorBidi" w:cstheme="majorBidi"/>
        </w:rPr>
        <w:t>satisfied</w:t>
      </w:r>
      <w:r w:rsidR="009A3193" w:rsidRPr="002D410A">
        <w:rPr>
          <w:rFonts w:asciiTheme="majorBidi" w:hAnsiTheme="majorBidi" w:cstheme="majorBidi"/>
        </w:rPr>
        <w:t xml:space="preserve">). </w:t>
      </w:r>
      <w:r w:rsidR="000E3D1C" w:rsidRPr="002D410A">
        <w:rPr>
          <w:rFonts w:asciiTheme="majorBidi" w:hAnsiTheme="majorBidi" w:cstheme="majorBidi"/>
        </w:rPr>
        <w:t xml:space="preserve">The medical students were also asked to indicate if they have had </w:t>
      </w:r>
      <w:r w:rsidR="0010003D" w:rsidRPr="002D410A">
        <w:rPr>
          <w:rFonts w:asciiTheme="majorBidi" w:hAnsiTheme="majorBidi" w:cstheme="majorBidi"/>
        </w:rPr>
        <w:t>courses</w:t>
      </w:r>
      <w:r w:rsidR="009C0B87" w:rsidRPr="002D410A">
        <w:rPr>
          <w:rFonts w:asciiTheme="majorBidi" w:hAnsiTheme="majorBidi" w:cstheme="majorBidi"/>
        </w:rPr>
        <w:t xml:space="preserve">, </w:t>
      </w:r>
      <w:r w:rsidR="0010003D" w:rsidRPr="002D410A">
        <w:rPr>
          <w:rFonts w:asciiTheme="majorBidi" w:hAnsiTheme="majorBidi" w:cstheme="majorBidi"/>
        </w:rPr>
        <w:t>workshops</w:t>
      </w:r>
      <w:r w:rsidR="009C0B87" w:rsidRPr="002D410A">
        <w:rPr>
          <w:rFonts w:asciiTheme="majorBidi" w:hAnsiTheme="majorBidi" w:cstheme="majorBidi"/>
        </w:rPr>
        <w:t xml:space="preserve">, or </w:t>
      </w:r>
      <w:r w:rsidR="0010003D" w:rsidRPr="002D410A">
        <w:rPr>
          <w:rFonts w:asciiTheme="majorBidi" w:hAnsiTheme="majorBidi" w:cstheme="majorBidi"/>
        </w:rPr>
        <w:t>lecturers on plagiarism</w:t>
      </w:r>
      <w:r w:rsidR="00026590" w:rsidRPr="002D410A">
        <w:rPr>
          <w:rFonts w:asciiTheme="majorBidi" w:hAnsiTheme="majorBidi" w:cstheme="majorBidi"/>
        </w:rPr>
        <w:t xml:space="preserve">, ever used </w:t>
      </w:r>
      <w:r w:rsidR="001D576C" w:rsidRPr="002D410A">
        <w:rPr>
          <w:rFonts w:asciiTheme="majorBidi" w:hAnsiTheme="majorBidi" w:cstheme="majorBidi"/>
        </w:rPr>
        <w:t>plagiarism</w:t>
      </w:r>
      <w:r w:rsidR="000959BB" w:rsidRPr="002D410A">
        <w:rPr>
          <w:rFonts w:asciiTheme="majorBidi" w:hAnsiTheme="majorBidi" w:cstheme="majorBidi"/>
        </w:rPr>
        <w:t>-</w:t>
      </w:r>
      <w:r w:rsidR="001D576C" w:rsidRPr="002D410A">
        <w:rPr>
          <w:rFonts w:asciiTheme="majorBidi" w:hAnsiTheme="majorBidi" w:cstheme="majorBidi"/>
        </w:rPr>
        <w:t>checking tools,</w:t>
      </w:r>
      <w:r w:rsidR="00E91358" w:rsidRPr="002D410A">
        <w:rPr>
          <w:rFonts w:asciiTheme="majorBidi" w:hAnsiTheme="majorBidi" w:cstheme="majorBidi"/>
        </w:rPr>
        <w:t xml:space="preserve"> and </w:t>
      </w:r>
      <w:r w:rsidR="000959BB" w:rsidRPr="002D410A">
        <w:rPr>
          <w:rFonts w:asciiTheme="majorBidi" w:hAnsiTheme="majorBidi" w:cstheme="majorBidi"/>
        </w:rPr>
        <w:t>whether</w:t>
      </w:r>
      <w:r w:rsidR="00E91358" w:rsidRPr="002D410A">
        <w:rPr>
          <w:rFonts w:asciiTheme="majorBidi" w:hAnsiTheme="majorBidi" w:cstheme="majorBidi"/>
        </w:rPr>
        <w:t xml:space="preserve"> they have </w:t>
      </w:r>
      <w:r w:rsidR="006034E3" w:rsidRPr="002D410A">
        <w:rPr>
          <w:rFonts w:asciiTheme="majorBidi" w:hAnsiTheme="majorBidi" w:cstheme="majorBidi"/>
        </w:rPr>
        <w:t>participated in a scientific paper</w:t>
      </w:r>
      <w:r w:rsidR="003122DF" w:rsidRPr="002D410A">
        <w:rPr>
          <w:rFonts w:asciiTheme="majorBidi" w:hAnsiTheme="majorBidi" w:cstheme="majorBidi"/>
        </w:rPr>
        <w:t xml:space="preserve"> or </w:t>
      </w:r>
      <w:r w:rsidR="006034E3" w:rsidRPr="002D410A">
        <w:rPr>
          <w:rFonts w:asciiTheme="majorBidi" w:hAnsiTheme="majorBidi" w:cstheme="majorBidi"/>
        </w:rPr>
        <w:t>graduation thesis writing</w:t>
      </w:r>
      <w:r w:rsidR="0053373D" w:rsidRPr="002D410A">
        <w:rPr>
          <w:rFonts w:asciiTheme="majorBidi" w:hAnsiTheme="majorBidi" w:cstheme="majorBidi"/>
        </w:rPr>
        <w:t>.</w:t>
      </w:r>
      <w:r w:rsidR="008740C9" w:rsidRPr="002D410A">
        <w:rPr>
          <w:rFonts w:asciiTheme="majorBidi" w:hAnsiTheme="majorBidi" w:cstheme="majorBidi"/>
        </w:rPr>
        <w:t xml:space="preserve"> In the second section, </w:t>
      </w:r>
      <w:r w:rsidR="00760B8A" w:rsidRPr="002D410A">
        <w:rPr>
          <w:rFonts w:asciiTheme="majorBidi" w:hAnsiTheme="majorBidi" w:cstheme="majorBidi"/>
        </w:rPr>
        <w:t>the medical students were asked to respond to a 12-item knowledge test. On each item, the medical students had to answer by either</w:t>
      </w:r>
      <w:r w:rsidR="003D512D" w:rsidRPr="002D410A">
        <w:rPr>
          <w:rFonts w:asciiTheme="majorBidi" w:hAnsiTheme="majorBidi" w:cstheme="majorBidi"/>
        </w:rPr>
        <w:t xml:space="preserve">: </w:t>
      </w:r>
      <w:r w:rsidR="00760B8A" w:rsidRPr="002D410A">
        <w:rPr>
          <w:rFonts w:asciiTheme="majorBidi" w:hAnsiTheme="majorBidi" w:cstheme="majorBidi"/>
        </w:rPr>
        <w:t xml:space="preserve">true, false, or I don’t know. </w:t>
      </w:r>
      <w:r w:rsidR="00FA13ED" w:rsidRPr="002D410A">
        <w:rPr>
          <w:rFonts w:asciiTheme="majorBidi" w:hAnsiTheme="majorBidi" w:cstheme="majorBidi"/>
        </w:rPr>
        <w:t xml:space="preserve">In the third section, the medical students were asked to </w:t>
      </w:r>
      <w:r w:rsidR="0046669C" w:rsidRPr="002D410A">
        <w:rPr>
          <w:rFonts w:asciiTheme="majorBidi" w:hAnsiTheme="majorBidi" w:cstheme="majorBidi"/>
        </w:rPr>
        <w:t>express the extent of their disagreement</w:t>
      </w:r>
      <w:r w:rsidR="001A6AC2" w:rsidRPr="002D410A">
        <w:rPr>
          <w:rFonts w:asciiTheme="majorBidi" w:hAnsiTheme="majorBidi" w:cstheme="majorBidi"/>
        </w:rPr>
        <w:t xml:space="preserve"> or </w:t>
      </w:r>
      <w:r w:rsidR="0046669C" w:rsidRPr="002D410A">
        <w:rPr>
          <w:rFonts w:asciiTheme="majorBidi" w:hAnsiTheme="majorBidi" w:cstheme="majorBidi"/>
        </w:rPr>
        <w:t>agreement on</w:t>
      </w:r>
      <w:r w:rsidR="00FA13ED" w:rsidRPr="002D410A">
        <w:rPr>
          <w:rFonts w:asciiTheme="majorBidi" w:hAnsiTheme="majorBidi" w:cstheme="majorBidi"/>
        </w:rPr>
        <w:t xml:space="preserve"> </w:t>
      </w:r>
      <w:r w:rsidR="00363CF0" w:rsidRPr="002D410A">
        <w:rPr>
          <w:rFonts w:asciiTheme="majorBidi" w:hAnsiTheme="majorBidi" w:cstheme="majorBidi"/>
        </w:rPr>
        <w:t>8</w:t>
      </w:r>
      <w:r w:rsidR="0046669C" w:rsidRPr="002D410A">
        <w:rPr>
          <w:rFonts w:asciiTheme="majorBidi" w:hAnsiTheme="majorBidi" w:cstheme="majorBidi"/>
        </w:rPr>
        <w:t xml:space="preserve"> </w:t>
      </w:r>
      <w:r w:rsidR="00D4263A" w:rsidRPr="002D410A">
        <w:rPr>
          <w:rFonts w:asciiTheme="majorBidi" w:hAnsiTheme="majorBidi" w:cstheme="majorBidi"/>
        </w:rPr>
        <w:t xml:space="preserve">attitude </w:t>
      </w:r>
      <w:r w:rsidR="00363CF0" w:rsidRPr="002D410A">
        <w:rPr>
          <w:rFonts w:asciiTheme="majorBidi" w:hAnsiTheme="majorBidi" w:cstheme="majorBidi"/>
        </w:rPr>
        <w:t xml:space="preserve">and 6 </w:t>
      </w:r>
      <w:r w:rsidR="00363CF0" w:rsidRPr="002D410A">
        <w:rPr>
          <w:rFonts w:asciiTheme="majorBidi" w:hAnsiTheme="majorBidi" w:cstheme="majorBidi"/>
        </w:rPr>
        <w:lastRenderedPageBreak/>
        <w:t xml:space="preserve">opinion/perspective </w:t>
      </w:r>
      <w:r w:rsidR="007D4B1A" w:rsidRPr="002D410A">
        <w:rPr>
          <w:rFonts w:asciiTheme="majorBidi" w:hAnsiTheme="majorBidi" w:cstheme="majorBidi"/>
        </w:rPr>
        <w:t>items</w:t>
      </w:r>
      <w:r w:rsidR="00FA13ED" w:rsidRPr="002D410A">
        <w:rPr>
          <w:rFonts w:asciiTheme="majorBidi" w:hAnsiTheme="majorBidi" w:cstheme="majorBidi"/>
        </w:rPr>
        <w:t xml:space="preserve">. </w:t>
      </w:r>
      <w:r w:rsidR="000A3CBB" w:rsidRPr="002D410A">
        <w:rPr>
          <w:rFonts w:asciiTheme="majorBidi" w:hAnsiTheme="majorBidi" w:cstheme="majorBidi"/>
        </w:rPr>
        <w:t xml:space="preserve">On each </w:t>
      </w:r>
      <w:r w:rsidR="00446484" w:rsidRPr="002D410A">
        <w:rPr>
          <w:rFonts w:asciiTheme="majorBidi" w:hAnsiTheme="majorBidi" w:cstheme="majorBidi"/>
        </w:rPr>
        <w:t>statement</w:t>
      </w:r>
      <w:r w:rsidR="000A3CBB" w:rsidRPr="002D410A">
        <w:rPr>
          <w:rFonts w:asciiTheme="majorBidi" w:hAnsiTheme="majorBidi" w:cstheme="majorBidi"/>
        </w:rPr>
        <w:t xml:space="preserve">, the medical students had to </w:t>
      </w:r>
      <w:r w:rsidR="00F84DE9" w:rsidRPr="002D410A">
        <w:rPr>
          <w:rFonts w:asciiTheme="majorBidi" w:hAnsiTheme="majorBidi" w:cstheme="majorBidi"/>
        </w:rPr>
        <w:t>respond</w:t>
      </w:r>
      <w:r w:rsidR="000A3CBB" w:rsidRPr="002D410A">
        <w:rPr>
          <w:rFonts w:asciiTheme="majorBidi" w:hAnsiTheme="majorBidi" w:cstheme="majorBidi"/>
        </w:rPr>
        <w:t xml:space="preserve"> by either:</w:t>
      </w:r>
      <w:r w:rsidR="00CD03A4" w:rsidRPr="002D410A">
        <w:rPr>
          <w:rFonts w:asciiTheme="majorBidi" w:hAnsiTheme="majorBidi" w:cstheme="majorBidi"/>
        </w:rPr>
        <w:t xml:space="preserve"> strongly disagree, disagree, neutral, agree, or strongly agree. </w:t>
      </w:r>
      <w:r w:rsidR="001D3F1D" w:rsidRPr="002D410A">
        <w:rPr>
          <w:rFonts w:asciiTheme="majorBidi" w:hAnsiTheme="majorBidi" w:cstheme="majorBidi"/>
        </w:rPr>
        <w:t xml:space="preserve">In the fourth section, the medical students had to </w:t>
      </w:r>
      <w:r w:rsidR="008F0BCE" w:rsidRPr="002D410A">
        <w:rPr>
          <w:rFonts w:asciiTheme="majorBidi" w:hAnsiTheme="majorBidi" w:cstheme="majorBidi"/>
        </w:rPr>
        <w:t xml:space="preserve">express the extent of their agreement/disagreement </w:t>
      </w:r>
      <w:r w:rsidR="00FD7B76" w:rsidRPr="002D410A">
        <w:rPr>
          <w:rFonts w:asciiTheme="majorBidi" w:hAnsiTheme="majorBidi" w:cstheme="majorBidi"/>
        </w:rPr>
        <w:t xml:space="preserve">with </w:t>
      </w:r>
      <w:r w:rsidR="00476E7B" w:rsidRPr="002D410A">
        <w:rPr>
          <w:rFonts w:asciiTheme="majorBidi" w:hAnsiTheme="majorBidi" w:cstheme="majorBidi"/>
        </w:rPr>
        <w:t>8</w:t>
      </w:r>
      <w:r w:rsidR="00FD7B76" w:rsidRPr="002D410A">
        <w:rPr>
          <w:rFonts w:asciiTheme="majorBidi" w:hAnsiTheme="majorBidi" w:cstheme="majorBidi"/>
        </w:rPr>
        <w:t xml:space="preserve"> </w:t>
      </w:r>
      <w:r w:rsidR="00476E7B" w:rsidRPr="002D410A">
        <w:rPr>
          <w:rFonts w:asciiTheme="majorBidi" w:hAnsiTheme="majorBidi" w:cstheme="majorBidi"/>
        </w:rPr>
        <w:t>strategies</w:t>
      </w:r>
      <w:r w:rsidR="001253E8" w:rsidRPr="002D410A">
        <w:rPr>
          <w:rFonts w:asciiTheme="majorBidi" w:hAnsiTheme="majorBidi" w:cstheme="majorBidi"/>
        </w:rPr>
        <w:t xml:space="preserve"> that can be used</w:t>
      </w:r>
      <w:r w:rsidR="00FD7B76" w:rsidRPr="002D410A">
        <w:rPr>
          <w:rFonts w:asciiTheme="majorBidi" w:hAnsiTheme="majorBidi" w:cstheme="majorBidi"/>
        </w:rPr>
        <w:t xml:space="preserve"> to curb plagiarism. </w:t>
      </w:r>
      <w:r w:rsidR="00BE67FC" w:rsidRPr="002D410A">
        <w:rPr>
          <w:rFonts w:asciiTheme="majorBidi" w:hAnsiTheme="majorBidi" w:cstheme="majorBidi"/>
        </w:rPr>
        <w:t>Again, the medical</w:t>
      </w:r>
      <w:r w:rsidR="00993BD0" w:rsidRPr="002D410A">
        <w:rPr>
          <w:rFonts w:asciiTheme="majorBidi" w:hAnsiTheme="majorBidi" w:cstheme="majorBidi"/>
        </w:rPr>
        <w:t xml:space="preserve"> students had to </w:t>
      </w:r>
      <w:r w:rsidR="00CB1B86" w:rsidRPr="002D410A">
        <w:rPr>
          <w:rFonts w:asciiTheme="majorBidi" w:hAnsiTheme="majorBidi" w:cstheme="majorBidi"/>
        </w:rPr>
        <w:t>respond</w:t>
      </w:r>
      <w:r w:rsidR="00993BD0" w:rsidRPr="002D410A">
        <w:rPr>
          <w:rFonts w:asciiTheme="majorBidi" w:hAnsiTheme="majorBidi" w:cstheme="majorBidi"/>
        </w:rPr>
        <w:t xml:space="preserve"> by either: strongly disagree, disagree, neutral, agree, or strongly agree.</w:t>
      </w:r>
    </w:p>
    <w:p w14:paraId="7D813257" w14:textId="4600931E" w:rsidR="006712D4" w:rsidRPr="002D410A" w:rsidRDefault="006712D4" w:rsidP="00373149">
      <w:pPr>
        <w:pStyle w:val="Heading2"/>
        <w:rPr>
          <w:sz w:val="24"/>
          <w:szCs w:val="24"/>
        </w:rPr>
      </w:pPr>
      <w:r w:rsidRPr="002D410A">
        <w:rPr>
          <w:sz w:val="24"/>
          <w:szCs w:val="24"/>
        </w:rPr>
        <w:t>Testing of the tool</w:t>
      </w:r>
    </w:p>
    <w:p w14:paraId="7E92738B" w14:textId="77777777" w:rsidR="00012A35" w:rsidRPr="002D410A" w:rsidRDefault="00DE0C20" w:rsidP="00373149">
      <w:pPr>
        <w:spacing w:line="480" w:lineRule="auto"/>
        <w:jc w:val="both"/>
        <w:rPr>
          <w:rFonts w:asciiTheme="majorBidi" w:hAnsiTheme="majorBidi" w:cstheme="majorBidi"/>
        </w:rPr>
      </w:pPr>
      <w:r w:rsidRPr="002D410A">
        <w:rPr>
          <w:rFonts w:asciiTheme="majorBidi" w:hAnsiTheme="majorBidi" w:cstheme="majorBidi"/>
        </w:rPr>
        <w:t xml:space="preserve">The tool was pilot tested before it was used in the larger study. </w:t>
      </w:r>
      <w:r w:rsidR="00515618" w:rsidRPr="002D410A">
        <w:rPr>
          <w:rFonts w:asciiTheme="majorBidi" w:hAnsiTheme="majorBidi" w:cstheme="majorBidi"/>
        </w:rPr>
        <w:t xml:space="preserve">Face validity was assessed </w:t>
      </w:r>
      <w:r w:rsidR="00B84CBA" w:rsidRPr="002D410A">
        <w:rPr>
          <w:rFonts w:asciiTheme="majorBidi" w:hAnsiTheme="majorBidi" w:cstheme="majorBidi"/>
        </w:rPr>
        <w:t>by 8 panelists who were academicians/researchers with extensive experience</w:t>
      </w:r>
      <w:r w:rsidR="005239AF" w:rsidRPr="002D410A">
        <w:rPr>
          <w:rFonts w:asciiTheme="majorBidi" w:hAnsiTheme="majorBidi" w:cstheme="majorBidi"/>
        </w:rPr>
        <w:t xml:space="preserve"> </w:t>
      </w:r>
      <w:r w:rsidR="00F2691A" w:rsidRPr="002D410A">
        <w:rPr>
          <w:rFonts w:asciiTheme="majorBidi" w:hAnsiTheme="majorBidi" w:cstheme="majorBidi"/>
        </w:rPr>
        <w:t>in academia/research</w:t>
      </w:r>
      <w:r w:rsidR="004C1A29" w:rsidRPr="002D410A">
        <w:rPr>
          <w:rFonts w:asciiTheme="majorBidi" w:hAnsiTheme="majorBidi" w:cstheme="majorBidi"/>
        </w:rPr>
        <w:t xml:space="preserve"> and medical writing</w:t>
      </w:r>
      <w:r w:rsidR="00825EEE" w:rsidRPr="002D410A">
        <w:rPr>
          <w:rFonts w:asciiTheme="majorBidi" w:hAnsiTheme="majorBidi" w:cstheme="majorBidi"/>
        </w:rPr>
        <w:t xml:space="preserve"> (each had &gt; 10 years and &gt; 10 peer-reviewed scientific publications)</w:t>
      </w:r>
      <w:r w:rsidR="004C1A29" w:rsidRPr="002D410A">
        <w:rPr>
          <w:rFonts w:asciiTheme="majorBidi" w:hAnsiTheme="majorBidi" w:cstheme="majorBidi"/>
        </w:rPr>
        <w:t>.</w:t>
      </w:r>
      <w:r w:rsidR="003801C9" w:rsidRPr="002D410A">
        <w:rPr>
          <w:rFonts w:asciiTheme="majorBidi" w:hAnsiTheme="majorBidi" w:cstheme="majorBidi"/>
        </w:rPr>
        <w:t xml:space="preserve"> </w:t>
      </w:r>
      <w:r w:rsidR="00F14E8C" w:rsidRPr="002D410A">
        <w:rPr>
          <w:rFonts w:asciiTheme="majorBidi" w:hAnsiTheme="majorBidi" w:cstheme="majorBidi"/>
        </w:rPr>
        <w:t xml:space="preserve">The panelists were asked to rate each item in the tool using a Likert scale of 1-5 </w:t>
      </w:r>
      <w:r w:rsidR="002722D1" w:rsidRPr="002D410A">
        <w:rPr>
          <w:rFonts w:asciiTheme="majorBidi" w:hAnsiTheme="majorBidi" w:cstheme="majorBidi"/>
        </w:rPr>
        <w:t>(1 = not suitable at all, 5 = </w:t>
      </w:r>
      <w:r w:rsidR="003E7FF0" w:rsidRPr="002D410A">
        <w:rPr>
          <w:rFonts w:asciiTheme="majorBidi" w:hAnsiTheme="majorBidi" w:cstheme="majorBidi"/>
        </w:rPr>
        <w:t>very</w:t>
      </w:r>
      <w:r w:rsidR="002722D1" w:rsidRPr="002D410A">
        <w:rPr>
          <w:rFonts w:asciiTheme="majorBidi" w:hAnsiTheme="majorBidi" w:cstheme="majorBidi"/>
        </w:rPr>
        <w:t xml:space="preserve"> suitable).</w:t>
      </w:r>
      <w:r w:rsidR="00EF73BC" w:rsidRPr="002D410A">
        <w:rPr>
          <w:rFonts w:asciiTheme="majorBidi" w:hAnsiTheme="majorBidi" w:cstheme="majorBidi"/>
        </w:rPr>
        <w:t xml:space="preserve"> The items that were used in the study tool were rated as either suitable or very suitable</w:t>
      </w:r>
      <w:r w:rsidR="00E373FC" w:rsidRPr="002D410A">
        <w:rPr>
          <w:rFonts w:asciiTheme="majorBidi" w:hAnsiTheme="majorBidi" w:cstheme="majorBidi"/>
        </w:rPr>
        <w:t xml:space="preserve"> by all the panelists.</w:t>
      </w:r>
    </w:p>
    <w:p w14:paraId="59705FBC" w14:textId="3C7A1899" w:rsidR="009E5F89" w:rsidRPr="002D410A" w:rsidRDefault="00012A35" w:rsidP="00373149">
      <w:pPr>
        <w:spacing w:line="480" w:lineRule="auto"/>
        <w:jc w:val="both"/>
        <w:rPr>
          <w:rFonts w:asciiTheme="majorBidi" w:hAnsiTheme="majorBidi" w:cstheme="majorBidi"/>
        </w:rPr>
      </w:pPr>
      <w:r w:rsidRPr="002D410A">
        <w:rPr>
          <w:rFonts w:asciiTheme="majorBidi" w:hAnsiTheme="majorBidi" w:cstheme="majorBidi"/>
        </w:rPr>
        <w:t xml:space="preserve">To ensure </w:t>
      </w:r>
      <w:r w:rsidR="00792FC6" w:rsidRPr="002D410A">
        <w:rPr>
          <w:rFonts w:asciiTheme="majorBidi" w:hAnsiTheme="majorBidi" w:cstheme="majorBidi"/>
        </w:rPr>
        <w:t xml:space="preserve">the </w:t>
      </w:r>
      <w:r w:rsidR="00AD3BFA" w:rsidRPr="002D410A">
        <w:rPr>
          <w:rFonts w:asciiTheme="majorBidi" w:hAnsiTheme="majorBidi" w:cstheme="majorBidi"/>
        </w:rPr>
        <w:t>readability</w:t>
      </w:r>
      <w:r w:rsidRPr="002D410A">
        <w:rPr>
          <w:rFonts w:asciiTheme="majorBidi" w:hAnsiTheme="majorBidi" w:cstheme="majorBidi"/>
        </w:rPr>
        <w:t xml:space="preserve"> and comprehensibility of the questionnaire, </w:t>
      </w:r>
      <w:r w:rsidR="00CC4F46" w:rsidRPr="002D410A">
        <w:rPr>
          <w:rFonts w:asciiTheme="majorBidi" w:hAnsiTheme="majorBidi" w:cstheme="majorBidi"/>
        </w:rPr>
        <w:t xml:space="preserve">the questionnaire was pilot tested among 15 medical students who did not participate in the larger study. </w:t>
      </w:r>
      <w:r w:rsidR="00BF464A" w:rsidRPr="002D410A">
        <w:rPr>
          <w:rFonts w:asciiTheme="majorBidi" w:hAnsiTheme="majorBidi" w:cstheme="majorBidi"/>
        </w:rPr>
        <w:t xml:space="preserve">The medical students were asked to respond to the questionnaire and </w:t>
      </w:r>
      <w:r w:rsidR="007846AF" w:rsidRPr="002D410A">
        <w:rPr>
          <w:rFonts w:asciiTheme="majorBidi" w:hAnsiTheme="majorBidi" w:cstheme="majorBidi"/>
        </w:rPr>
        <w:t>provide their feedback on the</w:t>
      </w:r>
      <w:r w:rsidR="002B28B7" w:rsidRPr="002D410A">
        <w:rPr>
          <w:rFonts w:asciiTheme="majorBidi" w:hAnsiTheme="majorBidi" w:cstheme="majorBidi"/>
        </w:rPr>
        <w:t xml:space="preserve"> readability and comprehensibility of each item included in the questionnaire.</w:t>
      </w:r>
      <w:r w:rsidR="00832403" w:rsidRPr="002D410A">
        <w:rPr>
          <w:rFonts w:asciiTheme="majorBidi" w:hAnsiTheme="majorBidi" w:cstheme="majorBidi"/>
        </w:rPr>
        <w:t xml:space="preserve"> </w:t>
      </w:r>
      <w:r w:rsidR="00FF080D" w:rsidRPr="002D410A">
        <w:rPr>
          <w:rFonts w:asciiTheme="majorBidi" w:hAnsiTheme="majorBidi" w:cstheme="majorBidi"/>
        </w:rPr>
        <w:t>Some items were revised for clarity based on the feedback of the medical students who participated in the pilot testing.</w:t>
      </w:r>
    </w:p>
    <w:p w14:paraId="4493A656" w14:textId="21C4D4D3" w:rsidR="00612C53" w:rsidRPr="002D410A" w:rsidRDefault="00281F7D" w:rsidP="00373149">
      <w:pPr>
        <w:spacing w:line="480" w:lineRule="auto"/>
        <w:jc w:val="both"/>
        <w:rPr>
          <w:rFonts w:asciiTheme="majorBidi" w:hAnsiTheme="majorBidi" w:cstheme="majorBidi"/>
        </w:rPr>
      </w:pPr>
      <w:r w:rsidRPr="002D410A">
        <w:rPr>
          <w:rFonts w:asciiTheme="majorBidi" w:hAnsiTheme="majorBidi" w:cstheme="majorBidi"/>
        </w:rPr>
        <w:t xml:space="preserve">The test-retest method was used to ensure the responses obtained using the questionnaire were stable over a short period. </w:t>
      </w:r>
      <w:r w:rsidR="00A33608" w:rsidRPr="002D410A">
        <w:rPr>
          <w:rFonts w:asciiTheme="majorBidi" w:hAnsiTheme="majorBidi" w:cstheme="majorBidi"/>
        </w:rPr>
        <w:t xml:space="preserve">In this study, </w:t>
      </w:r>
      <w:r w:rsidR="00CD54BF" w:rsidRPr="002D410A">
        <w:rPr>
          <w:rFonts w:asciiTheme="majorBidi" w:hAnsiTheme="majorBidi" w:cstheme="majorBidi"/>
        </w:rPr>
        <w:t xml:space="preserve">30 medical students who did not participate in the larger study were asked to respond to the questionnaire </w:t>
      </w:r>
      <w:r w:rsidR="00BE29E4" w:rsidRPr="002D410A">
        <w:rPr>
          <w:rFonts w:asciiTheme="majorBidi" w:hAnsiTheme="majorBidi" w:cstheme="majorBidi"/>
        </w:rPr>
        <w:t xml:space="preserve">twice. </w:t>
      </w:r>
      <w:r w:rsidR="00C921CF" w:rsidRPr="002D410A">
        <w:rPr>
          <w:rFonts w:asciiTheme="majorBidi" w:hAnsiTheme="majorBidi" w:cstheme="majorBidi"/>
        </w:rPr>
        <w:t>The two administrations were about 24 hours apart.</w:t>
      </w:r>
      <w:r w:rsidR="00F34B01" w:rsidRPr="002D410A">
        <w:rPr>
          <w:rFonts w:asciiTheme="majorBidi" w:hAnsiTheme="majorBidi" w:cstheme="majorBidi"/>
        </w:rPr>
        <w:t xml:space="preserve"> </w:t>
      </w:r>
      <w:r w:rsidR="00060791" w:rsidRPr="002D410A">
        <w:rPr>
          <w:rFonts w:asciiTheme="majorBidi" w:hAnsiTheme="majorBidi" w:cstheme="majorBidi"/>
        </w:rPr>
        <w:t xml:space="preserve">Although a longer period should have provided more reliable results, </w:t>
      </w:r>
      <w:r w:rsidR="00AB0977" w:rsidRPr="002D410A">
        <w:rPr>
          <w:rFonts w:asciiTheme="majorBidi" w:hAnsiTheme="majorBidi" w:cstheme="majorBidi"/>
        </w:rPr>
        <w:t xml:space="preserve">some </w:t>
      </w:r>
      <w:r w:rsidR="00060791" w:rsidRPr="002D410A">
        <w:rPr>
          <w:rFonts w:asciiTheme="majorBidi" w:hAnsiTheme="majorBidi" w:cstheme="majorBidi"/>
        </w:rPr>
        <w:t xml:space="preserve">previous studies have assessed the test-retest reliability </w:t>
      </w:r>
      <w:r w:rsidR="00AB0977" w:rsidRPr="002D410A">
        <w:rPr>
          <w:rFonts w:asciiTheme="majorBidi" w:hAnsiTheme="majorBidi" w:cstheme="majorBidi"/>
        </w:rPr>
        <w:t xml:space="preserve">in </w:t>
      </w:r>
      <w:r w:rsidR="00FC5EFF" w:rsidRPr="002D410A">
        <w:rPr>
          <w:rFonts w:asciiTheme="majorBidi" w:hAnsiTheme="majorBidi" w:cstheme="majorBidi"/>
        </w:rPr>
        <w:t xml:space="preserve">less than 24 hours </w:t>
      </w:r>
      <w:r w:rsidR="00FC5EFF" w:rsidRPr="002D410A">
        <w:rPr>
          <w:rFonts w:asciiTheme="majorBidi" w:hAnsiTheme="majorBidi" w:cstheme="majorBidi"/>
        </w:rPr>
        <w:fldChar w:fldCharType="begin">
          <w:fldData xml:space="preserve">PEVuZE5vdGU+PENpdGU+PEF1dGhvcj5KaW08L0F1dGhvcj48WWVhcj4yMDExPC9ZZWFyPjxSZWNO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==
</w:fldData>
        </w:fldChar>
      </w:r>
      <w:r w:rsidR="007D1ACA" w:rsidRPr="002D410A">
        <w:rPr>
          <w:rFonts w:asciiTheme="majorBidi" w:hAnsiTheme="majorBidi" w:cstheme="majorBidi"/>
        </w:rPr>
        <w:instrText xml:space="preserve"> ADDIN EN.CITE </w:instrText>
      </w:r>
      <w:r w:rsidR="007D1ACA" w:rsidRPr="002D410A">
        <w:rPr>
          <w:rFonts w:asciiTheme="majorBidi" w:hAnsiTheme="majorBidi" w:cstheme="majorBidi"/>
        </w:rPr>
        <w:fldChar w:fldCharType="begin">
          <w:fldData xml:space="preserve">PEVuZE5vdGU+PENpdGU+PEF1dGhvcj5KaW08L0F1dGhvcj48WWVhcj4yMDExPC9ZZWFyPjxSZWNO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==
</w:fldData>
        </w:fldChar>
      </w:r>
      <w:r w:rsidR="007D1ACA" w:rsidRPr="002D410A">
        <w:rPr>
          <w:rFonts w:asciiTheme="majorBidi" w:hAnsiTheme="majorBidi" w:cstheme="majorBidi"/>
        </w:rPr>
        <w:instrText xml:space="preserve"> ADDIN EN.CITE.DATA </w:instrText>
      </w:r>
      <w:r w:rsidR="007D1ACA" w:rsidRPr="002D410A">
        <w:rPr>
          <w:rFonts w:asciiTheme="majorBidi" w:hAnsiTheme="majorBidi" w:cstheme="majorBidi"/>
        </w:rPr>
      </w:r>
      <w:r w:rsidR="007D1ACA" w:rsidRPr="002D410A">
        <w:rPr>
          <w:rFonts w:asciiTheme="majorBidi" w:hAnsiTheme="majorBidi" w:cstheme="majorBidi"/>
        </w:rPr>
        <w:fldChar w:fldCharType="end"/>
      </w:r>
      <w:r w:rsidR="00FC5EFF" w:rsidRPr="002D410A">
        <w:rPr>
          <w:rFonts w:asciiTheme="majorBidi" w:hAnsiTheme="majorBidi" w:cstheme="majorBidi"/>
        </w:rPr>
      </w:r>
      <w:r w:rsidR="00FC5EFF" w:rsidRPr="002D410A">
        <w:rPr>
          <w:rFonts w:asciiTheme="majorBidi" w:hAnsiTheme="majorBidi" w:cstheme="majorBidi"/>
        </w:rPr>
        <w:fldChar w:fldCharType="separate"/>
      </w:r>
      <w:r w:rsidR="00FC5EFF" w:rsidRPr="002D410A">
        <w:rPr>
          <w:rFonts w:asciiTheme="majorBidi" w:hAnsiTheme="majorBidi" w:cstheme="majorBidi"/>
          <w:noProof/>
        </w:rPr>
        <w:t>(</w:t>
      </w:r>
      <w:hyperlink w:anchor="_ENREF_32" w:tooltip="Jim, 2011 #28" w:history="1">
        <w:r w:rsidR="007D1ACA" w:rsidRPr="002D410A">
          <w:rPr>
            <w:rFonts w:asciiTheme="majorBidi" w:hAnsiTheme="majorBidi" w:cstheme="majorBidi"/>
            <w:noProof/>
          </w:rPr>
          <w:t>Jim et al., 2011</w:t>
        </w:r>
      </w:hyperlink>
      <w:r w:rsidR="00FC5EFF" w:rsidRPr="002D410A">
        <w:rPr>
          <w:rFonts w:asciiTheme="majorBidi" w:hAnsiTheme="majorBidi" w:cstheme="majorBidi"/>
          <w:noProof/>
        </w:rPr>
        <w:t xml:space="preserve">; </w:t>
      </w:r>
      <w:hyperlink w:anchor="_ENREF_45" w:tooltip="Paiva, 2014 #29" w:history="1">
        <w:r w:rsidR="007D1ACA" w:rsidRPr="002D410A">
          <w:rPr>
            <w:rFonts w:asciiTheme="majorBidi" w:hAnsiTheme="majorBidi" w:cstheme="majorBidi"/>
            <w:noProof/>
          </w:rPr>
          <w:t>Paiva et al., 2014</w:t>
        </w:r>
      </w:hyperlink>
      <w:r w:rsidR="00FC5EFF" w:rsidRPr="002D410A">
        <w:rPr>
          <w:rFonts w:asciiTheme="majorBidi" w:hAnsiTheme="majorBidi" w:cstheme="majorBidi"/>
          <w:noProof/>
        </w:rPr>
        <w:t>)</w:t>
      </w:r>
      <w:r w:rsidR="00FC5EFF" w:rsidRPr="002D410A">
        <w:rPr>
          <w:rFonts w:asciiTheme="majorBidi" w:hAnsiTheme="majorBidi" w:cstheme="majorBidi"/>
        </w:rPr>
        <w:fldChar w:fldCharType="end"/>
      </w:r>
      <w:r w:rsidR="00FC5EFF" w:rsidRPr="002D410A">
        <w:rPr>
          <w:rFonts w:asciiTheme="majorBidi" w:hAnsiTheme="majorBidi" w:cstheme="majorBidi"/>
        </w:rPr>
        <w:t>.</w:t>
      </w:r>
      <w:r w:rsidR="00296C53" w:rsidRPr="002D410A">
        <w:rPr>
          <w:rFonts w:asciiTheme="majorBidi" w:hAnsiTheme="majorBidi" w:cstheme="majorBidi"/>
        </w:rPr>
        <w:t xml:space="preserve"> </w:t>
      </w:r>
      <w:r w:rsidR="000C0A13" w:rsidRPr="002D410A">
        <w:rPr>
          <w:rFonts w:asciiTheme="majorBidi" w:hAnsiTheme="majorBidi" w:cstheme="majorBidi"/>
        </w:rPr>
        <w:t>Responses</w:t>
      </w:r>
      <w:r w:rsidR="00F34B01" w:rsidRPr="002D410A">
        <w:rPr>
          <w:rFonts w:asciiTheme="majorBidi" w:hAnsiTheme="majorBidi" w:cstheme="majorBidi"/>
        </w:rPr>
        <w:t xml:space="preserve"> of the</w:t>
      </w:r>
      <w:r w:rsidR="000C0A13" w:rsidRPr="002D410A">
        <w:rPr>
          <w:rFonts w:asciiTheme="majorBidi" w:hAnsiTheme="majorBidi" w:cstheme="majorBidi"/>
        </w:rPr>
        <w:t xml:space="preserve"> medical students in both administrations were </w:t>
      </w:r>
      <w:r w:rsidR="000C1F30" w:rsidRPr="002D410A">
        <w:rPr>
          <w:rFonts w:asciiTheme="majorBidi" w:hAnsiTheme="majorBidi" w:cstheme="majorBidi"/>
        </w:rPr>
        <w:t>correlated</w:t>
      </w:r>
      <w:r w:rsidR="000C0A13" w:rsidRPr="002D410A">
        <w:rPr>
          <w:rFonts w:asciiTheme="majorBidi" w:hAnsiTheme="majorBidi" w:cstheme="majorBidi"/>
        </w:rPr>
        <w:t xml:space="preserve"> using</w:t>
      </w:r>
      <w:r w:rsidR="00B35A07" w:rsidRPr="002D410A">
        <w:rPr>
          <w:rFonts w:asciiTheme="majorBidi" w:hAnsiTheme="majorBidi" w:cstheme="majorBidi"/>
        </w:rPr>
        <w:t xml:space="preserve"> Pearson’s </w:t>
      </w:r>
      <w:r w:rsidR="00B35A07" w:rsidRPr="002D410A">
        <w:rPr>
          <w:rFonts w:asciiTheme="majorBidi" w:hAnsiTheme="majorBidi" w:cstheme="majorBidi"/>
        </w:rPr>
        <w:lastRenderedPageBreak/>
        <w:t xml:space="preserve">correlations. It was decided </w:t>
      </w:r>
      <w:r w:rsidR="00B35A07" w:rsidRPr="002D410A">
        <w:rPr>
          <w:rFonts w:asciiTheme="majorBidi" w:hAnsiTheme="majorBidi" w:cstheme="majorBidi"/>
          <w:i/>
          <w:iCs/>
        </w:rPr>
        <w:t>a priori</w:t>
      </w:r>
      <w:r w:rsidR="00B35A07" w:rsidRPr="002D410A">
        <w:rPr>
          <w:rFonts w:asciiTheme="majorBidi" w:hAnsiTheme="majorBidi" w:cstheme="majorBidi"/>
        </w:rPr>
        <w:t xml:space="preserve"> that </w:t>
      </w:r>
      <w:r w:rsidR="00DC5D54" w:rsidRPr="002D410A">
        <w:rPr>
          <w:rFonts w:asciiTheme="majorBidi" w:hAnsiTheme="majorBidi" w:cstheme="majorBidi"/>
        </w:rPr>
        <w:t xml:space="preserve">a </w:t>
      </w:r>
      <w:r w:rsidR="00370D27" w:rsidRPr="002D410A">
        <w:rPr>
          <w:rFonts w:asciiTheme="majorBidi" w:hAnsiTheme="majorBidi" w:cstheme="majorBidi"/>
        </w:rPr>
        <w:t>Pearson’s</w:t>
      </w:r>
      <w:r w:rsidR="00DC5D54" w:rsidRPr="002D410A">
        <w:rPr>
          <w:rFonts w:asciiTheme="majorBidi" w:hAnsiTheme="majorBidi" w:cstheme="majorBidi"/>
        </w:rPr>
        <w:t xml:space="preserve"> correlation coefficient (</w:t>
      </w:r>
      <w:r w:rsidR="00BC49C5" w:rsidRPr="002D410A">
        <w:rPr>
          <w:rFonts w:asciiTheme="majorBidi" w:hAnsiTheme="majorBidi" w:cstheme="majorBidi"/>
        </w:rPr>
        <w:t>Pearson’s</w:t>
      </w:r>
      <w:r w:rsidR="00DC5D54" w:rsidRPr="002D410A">
        <w:rPr>
          <w:rFonts w:asciiTheme="majorBidi" w:hAnsiTheme="majorBidi" w:cstheme="majorBidi"/>
        </w:rPr>
        <w:t xml:space="preserve"> r</w:t>
      </w:r>
      <w:r w:rsidR="00BC49C5" w:rsidRPr="002D410A">
        <w:rPr>
          <w:rFonts w:asciiTheme="majorBidi" w:hAnsiTheme="majorBidi" w:cstheme="majorBidi"/>
        </w:rPr>
        <w:t xml:space="preserve">) </w:t>
      </w:r>
      <w:r w:rsidR="00E71D77" w:rsidRPr="002D410A">
        <w:rPr>
          <w:rFonts w:asciiTheme="majorBidi" w:hAnsiTheme="majorBidi" w:cstheme="majorBidi"/>
        </w:rPr>
        <w:t>≥</w:t>
      </w:r>
      <w:r w:rsidR="00BC49C5" w:rsidRPr="002D410A">
        <w:rPr>
          <w:rFonts w:asciiTheme="majorBidi" w:hAnsiTheme="majorBidi" w:cstheme="majorBidi"/>
        </w:rPr>
        <w:t xml:space="preserve"> </w:t>
      </w:r>
      <w:r w:rsidR="00B5407D" w:rsidRPr="002D410A">
        <w:rPr>
          <w:rFonts w:asciiTheme="majorBidi" w:hAnsiTheme="majorBidi" w:cstheme="majorBidi"/>
        </w:rPr>
        <w:t>0.80</w:t>
      </w:r>
      <w:r w:rsidR="00D335D9" w:rsidRPr="002D410A">
        <w:rPr>
          <w:rFonts w:asciiTheme="majorBidi" w:hAnsiTheme="majorBidi" w:cstheme="majorBidi"/>
        </w:rPr>
        <w:t xml:space="preserve"> would </w:t>
      </w:r>
      <w:r w:rsidR="00937ABE" w:rsidRPr="002D410A">
        <w:rPr>
          <w:rFonts w:asciiTheme="majorBidi" w:hAnsiTheme="majorBidi" w:cstheme="majorBidi"/>
        </w:rPr>
        <w:t>ensure</w:t>
      </w:r>
      <w:r w:rsidR="00F31620" w:rsidRPr="002D410A">
        <w:rPr>
          <w:rFonts w:asciiTheme="majorBidi" w:hAnsiTheme="majorBidi" w:cstheme="majorBidi"/>
        </w:rPr>
        <w:t xml:space="preserve"> </w:t>
      </w:r>
      <w:r w:rsidR="00792FC6" w:rsidRPr="002D410A">
        <w:rPr>
          <w:rFonts w:asciiTheme="majorBidi" w:hAnsiTheme="majorBidi" w:cstheme="majorBidi"/>
        </w:rPr>
        <w:t xml:space="preserve">the </w:t>
      </w:r>
      <w:r w:rsidR="00F31620" w:rsidRPr="002D410A">
        <w:rPr>
          <w:rFonts w:asciiTheme="majorBidi" w:hAnsiTheme="majorBidi" w:cstheme="majorBidi"/>
        </w:rPr>
        <w:t>stability of scores.</w:t>
      </w:r>
    </w:p>
    <w:p w14:paraId="2C0995BD" w14:textId="77777777" w:rsidR="00135F5E" w:rsidRPr="002D410A" w:rsidRDefault="00B249CD" w:rsidP="00373149">
      <w:pPr>
        <w:spacing w:line="480" w:lineRule="auto"/>
        <w:jc w:val="both"/>
        <w:rPr>
          <w:rFonts w:asciiTheme="majorBidi" w:hAnsiTheme="majorBidi" w:cstheme="majorBidi"/>
        </w:rPr>
      </w:pPr>
      <w:r w:rsidRPr="002D410A">
        <w:rPr>
          <w:rFonts w:asciiTheme="majorBidi" w:hAnsiTheme="majorBidi" w:cstheme="majorBidi"/>
        </w:rPr>
        <w:t>To ensure item-</w:t>
      </w:r>
      <w:r w:rsidR="008C4025" w:rsidRPr="002D410A">
        <w:rPr>
          <w:rFonts w:asciiTheme="majorBidi" w:hAnsiTheme="majorBidi" w:cstheme="majorBidi"/>
        </w:rPr>
        <w:t xml:space="preserve">relatedness, Cronbach’s alpha statistics were used. </w:t>
      </w:r>
      <w:r w:rsidR="00CE30A4" w:rsidRPr="002D410A">
        <w:rPr>
          <w:rFonts w:asciiTheme="majorBidi" w:hAnsiTheme="majorBidi" w:cstheme="majorBidi"/>
        </w:rPr>
        <w:t xml:space="preserve">It was decided </w:t>
      </w:r>
      <w:r w:rsidR="00CE30A4" w:rsidRPr="002D410A">
        <w:rPr>
          <w:rFonts w:asciiTheme="majorBidi" w:hAnsiTheme="majorBidi" w:cstheme="majorBidi"/>
          <w:i/>
          <w:iCs/>
        </w:rPr>
        <w:t>a priori</w:t>
      </w:r>
      <w:r w:rsidR="00CE30A4" w:rsidRPr="002D410A">
        <w:rPr>
          <w:rFonts w:asciiTheme="majorBidi" w:hAnsiTheme="majorBidi" w:cstheme="majorBidi"/>
        </w:rPr>
        <w:t xml:space="preserve"> that </w:t>
      </w:r>
      <w:r w:rsidR="00BC1024" w:rsidRPr="002D410A">
        <w:rPr>
          <w:rFonts w:asciiTheme="majorBidi" w:hAnsiTheme="majorBidi" w:cstheme="majorBidi"/>
        </w:rPr>
        <w:t xml:space="preserve">a Cronbach’s alpha </w:t>
      </w:r>
      <w:r w:rsidR="00E71D77" w:rsidRPr="002D410A">
        <w:rPr>
          <w:rFonts w:asciiTheme="majorBidi" w:hAnsiTheme="majorBidi" w:cstheme="majorBidi"/>
        </w:rPr>
        <w:t>≥</w:t>
      </w:r>
      <w:r w:rsidR="00B5407D" w:rsidRPr="002D410A">
        <w:rPr>
          <w:rFonts w:asciiTheme="majorBidi" w:hAnsiTheme="majorBidi" w:cstheme="majorBidi"/>
        </w:rPr>
        <w:t xml:space="preserve"> 0.70</w:t>
      </w:r>
      <w:r w:rsidR="00E71D77" w:rsidRPr="002D410A">
        <w:rPr>
          <w:rFonts w:asciiTheme="majorBidi" w:hAnsiTheme="majorBidi" w:cstheme="majorBidi"/>
        </w:rPr>
        <w:t xml:space="preserve"> would be needed to ensure that items were adequately related.</w:t>
      </w:r>
      <w:r w:rsidR="00B7357C" w:rsidRPr="002D410A">
        <w:rPr>
          <w:rFonts w:asciiTheme="majorBidi" w:hAnsiTheme="majorBidi" w:cstheme="majorBidi"/>
        </w:rPr>
        <w:t xml:space="preserve"> </w:t>
      </w:r>
    </w:p>
    <w:p w14:paraId="30E6BC3E" w14:textId="2E6FD034" w:rsidR="00A914CF" w:rsidRPr="002D410A" w:rsidRDefault="00B7357C" w:rsidP="00373149">
      <w:pPr>
        <w:spacing w:line="480" w:lineRule="auto"/>
        <w:jc w:val="both"/>
        <w:rPr>
          <w:rFonts w:asciiTheme="majorBidi" w:hAnsiTheme="majorBidi" w:cstheme="majorBidi"/>
        </w:rPr>
      </w:pPr>
      <w:r w:rsidRPr="002D410A">
        <w:rPr>
          <w:rFonts w:asciiTheme="majorBidi" w:hAnsiTheme="majorBidi" w:cstheme="majorBidi"/>
        </w:rPr>
        <w:t xml:space="preserve">To determine the number of </w:t>
      </w:r>
      <w:r w:rsidR="00C66FB7" w:rsidRPr="002D410A">
        <w:rPr>
          <w:rFonts w:asciiTheme="majorBidi" w:hAnsiTheme="majorBidi" w:cstheme="majorBidi"/>
        </w:rPr>
        <w:t>components</w:t>
      </w:r>
      <w:r w:rsidR="007E105D" w:rsidRPr="002D410A">
        <w:rPr>
          <w:rFonts w:asciiTheme="majorBidi" w:hAnsiTheme="majorBidi" w:cstheme="majorBidi"/>
        </w:rPr>
        <w:t xml:space="preserve">/domains under which the items in the questionnaire would be grouped, an exploratory factor analysis </w:t>
      </w:r>
      <w:r w:rsidR="000E2C2A" w:rsidRPr="002D410A">
        <w:rPr>
          <w:rFonts w:asciiTheme="majorBidi" w:hAnsiTheme="majorBidi" w:cstheme="majorBidi"/>
        </w:rPr>
        <w:t xml:space="preserve">(factor loadings) </w:t>
      </w:r>
      <w:r w:rsidR="007E105D" w:rsidRPr="002D410A">
        <w:rPr>
          <w:rFonts w:asciiTheme="majorBidi" w:hAnsiTheme="majorBidi" w:cstheme="majorBidi"/>
        </w:rPr>
        <w:t>was performed.</w:t>
      </w:r>
      <w:r w:rsidR="00A903CD" w:rsidRPr="002D410A">
        <w:rPr>
          <w:rFonts w:asciiTheme="majorBidi" w:hAnsiTheme="majorBidi" w:cstheme="majorBidi"/>
        </w:rPr>
        <w:t xml:space="preserve"> The exploratory factor analysis assessed correlations between the items and the factors.</w:t>
      </w:r>
      <w:r w:rsidR="00095E10" w:rsidRPr="002D410A">
        <w:rPr>
          <w:rFonts w:asciiTheme="majorBidi" w:hAnsiTheme="majorBidi" w:cstheme="majorBidi"/>
        </w:rPr>
        <w:t xml:space="preserve"> </w:t>
      </w:r>
      <w:r w:rsidR="00882494" w:rsidRPr="002D410A">
        <w:rPr>
          <w:rFonts w:asciiTheme="majorBidi" w:hAnsiTheme="majorBidi" w:cstheme="majorBidi"/>
        </w:rPr>
        <w:t>The Kaiser-Meyer-Olkin measure of sampling adequacy was 0.91 (&gt; 0.70) with a statistically significant Bartlett's test of sphericity (Chi-square = 8319.54 (p-value &lt; 0.001). This indicated that the sample was adequate and sufficient to load on factors</w:t>
      </w:r>
      <w:r w:rsidR="00855DA3" w:rsidRPr="002D410A">
        <w:rPr>
          <w:rFonts w:asciiTheme="majorBidi" w:hAnsiTheme="majorBidi" w:cstheme="majorBidi"/>
        </w:rPr>
        <w:t xml:space="preserve"> </w:t>
      </w:r>
      <w:r w:rsidR="00855DA3" w:rsidRPr="002D410A">
        <w:rPr>
          <w:rFonts w:asciiTheme="majorBidi" w:hAnsiTheme="majorBidi" w:cstheme="majorBidi"/>
        </w:rPr>
        <w:fldChar w:fldCharType="begin"/>
      </w:r>
      <w:r w:rsidR="007D1ACA" w:rsidRPr="002D410A">
        <w:rPr>
          <w:rFonts w:asciiTheme="majorBidi" w:hAnsiTheme="majorBidi" w:cstheme="majorBidi"/>
        </w:rPr>
        <w:instrText xml:space="preserve"> ADDIN EN.CITE &lt;EndNote&gt;&lt;Cite&gt;&lt;Author&gt;Tavakol&lt;/Author&gt;&lt;Year&gt;2020&lt;/Year&gt;&lt;RecNum&gt;30&lt;/RecNum&gt;&lt;DisplayText&gt;(Tavakol &amp;amp; Wetzel, 2020)&lt;/DisplayText&gt;&lt;record&gt;&lt;rec-number&gt;30&lt;/rec-number&gt;&lt;foreign-keys&gt;&lt;key app="EN" db-id="95avd9ts6arwswe5sxc5922bart2ftt592a2" timestamp="1680425387"&gt;30&lt;/key&gt;&lt;/foreign-keys&gt;&lt;ref-type name="Journal Article"&gt;17&lt;/ref-type&gt;&lt;contributors&gt;&lt;authors&gt;&lt;author&gt;Tavakol, M.&lt;/author&gt;&lt;author&gt;Wetzel, A.&lt;/author&gt;&lt;/authors&gt;&lt;/contributors&gt;&lt;auth-address&gt;School of Medicine, Medical Education Centre, the University of Nottingham, UK.&amp;#xD;School of Education, Virginia Commonwealth University, USA.&lt;/auth-address&gt;&lt;titles&gt;&lt;title&gt;Factor Analysis: a means for theory and instrument development in support of construct validity&lt;/title&gt;&lt;secondary-title&gt;Int J Med Educ&lt;/secondary-title&gt;&lt;alt-title&gt;International journal of medical education&lt;/alt-title&gt;&lt;/titles&gt;&lt;periodical&gt;&lt;full-title&gt;Int J Med Educ&lt;/full-title&gt;&lt;abbr-1&gt;International journal of medical education&lt;/abbr-1&gt;&lt;/periodical&gt;&lt;alt-periodical&gt;&lt;full-title&gt;Int J Med Educ&lt;/full-title&gt;&lt;abbr-1&gt;International journal of medical education&lt;/abbr-1&gt;&lt;/alt-periodical&gt;&lt;pages&gt;245-247&lt;/pages&gt;&lt;volume&gt;11&lt;/volume&gt;&lt;edition&gt;2020/11/11&lt;/edition&gt;&lt;keywords&gt;&lt;keyword&gt;Factor Analysis, Statistical&lt;/keyword&gt;&lt;keyword&gt;Humans&lt;/keyword&gt;&lt;keyword&gt;*Psychometrics&lt;/keyword&gt;&lt;keyword&gt;Reproducibility of Results&lt;/keyword&gt;&lt;keyword&gt;Surveys and Questionnaires&lt;/keyword&gt;&lt;/keywords&gt;&lt;dates&gt;&lt;year&gt;2020&lt;/year&gt;&lt;pub-dates&gt;&lt;date&gt;Nov 6&lt;/date&gt;&lt;/pub-dates&gt;&lt;/dates&gt;&lt;isbn&gt;2042-6372&lt;/isbn&gt;&lt;accession-num&gt;33170146&lt;/accession-num&gt;&lt;urls&gt;&lt;/urls&gt;&lt;custom2&gt;Pmc7883798&lt;/custom2&gt;&lt;electronic-resource-num&gt;10.5116/ijme.5f96.0f4a&lt;/electronic-resource-num&gt;&lt;remote-database-provider&gt;Nlm&lt;/remote-database-provider&gt;&lt;language&gt;eng&lt;/language&gt;&lt;/record&gt;&lt;/Cite&gt;&lt;/EndNote&gt;</w:instrText>
      </w:r>
      <w:r w:rsidR="00855DA3" w:rsidRPr="002D410A">
        <w:rPr>
          <w:rFonts w:asciiTheme="majorBidi" w:hAnsiTheme="majorBidi" w:cstheme="majorBidi"/>
        </w:rPr>
        <w:fldChar w:fldCharType="separate"/>
      </w:r>
      <w:r w:rsidR="00855DA3" w:rsidRPr="002D410A">
        <w:rPr>
          <w:rFonts w:asciiTheme="majorBidi" w:hAnsiTheme="majorBidi" w:cstheme="majorBidi"/>
          <w:noProof/>
        </w:rPr>
        <w:t>(</w:t>
      </w:r>
      <w:hyperlink w:anchor="_ENREF_54" w:tooltip="Tavakol, 2020 #30" w:history="1">
        <w:r w:rsidR="007D1ACA" w:rsidRPr="002D410A">
          <w:rPr>
            <w:rFonts w:asciiTheme="majorBidi" w:hAnsiTheme="majorBidi" w:cstheme="majorBidi"/>
            <w:noProof/>
          </w:rPr>
          <w:t>Tavakol &amp; Wetzel, 2020</w:t>
        </w:r>
      </w:hyperlink>
      <w:r w:rsidR="00855DA3" w:rsidRPr="002D410A">
        <w:rPr>
          <w:rFonts w:asciiTheme="majorBidi" w:hAnsiTheme="majorBidi" w:cstheme="majorBidi"/>
          <w:noProof/>
        </w:rPr>
        <w:t>)</w:t>
      </w:r>
      <w:r w:rsidR="00855DA3" w:rsidRPr="002D410A">
        <w:rPr>
          <w:rFonts w:asciiTheme="majorBidi" w:hAnsiTheme="majorBidi" w:cstheme="majorBidi"/>
        </w:rPr>
        <w:fldChar w:fldCharType="end"/>
      </w:r>
      <w:r w:rsidR="00882494" w:rsidRPr="002D410A">
        <w:rPr>
          <w:rFonts w:asciiTheme="majorBidi" w:hAnsiTheme="majorBidi" w:cstheme="majorBidi"/>
        </w:rPr>
        <w:t xml:space="preserve">. Additionally, this indicated that the variables were related. The number of components was determined using an Eigenvalue of ≥ 1. </w:t>
      </w:r>
      <w:r w:rsidR="009411F9" w:rsidRPr="002D410A">
        <w:rPr>
          <w:rFonts w:asciiTheme="majorBidi" w:hAnsiTheme="majorBidi" w:cstheme="majorBidi"/>
        </w:rPr>
        <w:t>Based on the</w:t>
      </w:r>
      <w:r w:rsidR="006E5106" w:rsidRPr="002D410A">
        <w:rPr>
          <w:rFonts w:asciiTheme="majorBidi" w:hAnsiTheme="majorBidi" w:cstheme="majorBidi"/>
        </w:rPr>
        <w:t xml:space="preserve"> rotated component matrix, t</w:t>
      </w:r>
      <w:r w:rsidR="00454C94" w:rsidRPr="002D410A">
        <w:rPr>
          <w:rFonts w:asciiTheme="majorBidi" w:hAnsiTheme="majorBidi" w:cstheme="majorBidi"/>
        </w:rPr>
        <w:t xml:space="preserve">he items were grouped </w:t>
      </w:r>
      <w:r w:rsidR="001D6826" w:rsidRPr="002D410A">
        <w:rPr>
          <w:rFonts w:asciiTheme="majorBidi" w:hAnsiTheme="majorBidi" w:cstheme="majorBidi"/>
        </w:rPr>
        <w:t>into:</w:t>
      </w:r>
      <w:r w:rsidR="00454C94" w:rsidRPr="002D410A">
        <w:rPr>
          <w:rFonts w:asciiTheme="majorBidi" w:hAnsiTheme="majorBidi" w:cstheme="majorBidi"/>
        </w:rPr>
        <w:t xml:space="preserve"> knowledge (12 items),</w:t>
      </w:r>
      <w:r w:rsidR="008111C6" w:rsidRPr="002D410A">
        <w:rPr>
          <w:rFonts w:asciiTheme="majorBidi" w:hAnsiTheme="majorBidi" w:cstheme="majorBidi"/>
        </w:rPr>
        <w:t xml:space="preserve"> </w:t>
      </w:r>
      <w:r w:rsidR="007F1B15" w:rsidRPr="002D410A">
        <w:rPr>
          <w:rFonts w:asciiTheme="majorBidi" w:hAnsiTheme="majorBidi" w:cstheme="majorBidi"/>
        </w:rPr>
        <w:t>attitude</w:t>
      </w:r>
      <w:r w:rsidR="0014331B" w:rsidRPr="002D410A">
        <w:rPr>
          <w:rFonts w:asciiTheme="majorBidi" w:hAnsiTheme="majorBidi" w:cstheme="majorBidi"/>
        </w:rPr>
        <w:t>s</w:t>
      </w:r>
      <w:r w:rsidR="008111C6" w:rsidRPr="002D410A">
        <w:rPr>
          <w:rFonts w:asciiTheme="majorBidi" w:hAnsiTheme="majorBidi" w:cstheme="majorBidi"/>
        </w:rPr>
        <w:t xml:space="preserve"> (8 items),</w:t>
      </w:r>
      <w:r w:rsidR="007F1B15" w:rsidRPr="002D410A">
        <w:rPr>
          <w:rFonts w:asciiTheme="majorBidi" w:hAnsiTheme="majorBidi" w:cstheme="majorBidi"/>
        </w:rPr>
        <w:t xml:space="preserve"> opinion</w:t>
      </w:r>
      <w:r w:rsidR="0014331B" w:rsidRPr="002D410A">
        <w:rPr>
          <w:rFonts w:asciiTheme="majorBidi" w:hAnsiTheme="majorBidi" w:cstheme="majorBidi"/>
        </w:rPr>
        <w:t>s</w:t>
      </w:r>
      <w:r w:rsidR="007F1B15" w:rsidRPr="002D410A">
        <w:rPr>
          <w:rFonts w:asciiTheme="majorBidi" w:hAnsiTheme="majorBidi" w:cstheme="majorBidi"/>
        </w:rPr>
        <w:t>/perspective</w:t>
      </w:r>
      <w:r w:rsidR="0014331B" w:rsidRPr="002D410A">
        <w:rPr>
          <w:rFonts w:asciiTheme="majorBidi" w:hAnsiTheme="majorBidi" w:cstheme="majorBidi"/>
        </w:rPr>
        <w:t>s</w:t>
      </w:r>
      <w:r w:rsidR="007F1B15" w:rsidRPr="002D410A">
        <w:rPr>
          <w:rFonts w:asciiTheme="majorBidi" w:hAnsiTheme="majorBidi" w:cstheme="majorBidi"/>
        </w:rPr>
        <w:t xml:space="preserve"> (6 items), and </w:t>
      </w:r>
      <w:r w:rsidR="002062E2" w:rsidRPr="002D410A">
        <w:rPr>
          <w:rFonts w:asciiTheme="majorBidi" w:hAnsiTheme="majorBidi" w:cstheme="majorBidi"/>
        </w:rPr>
        <w:t>strategies/recommendations (8 items).</w:t>
      </w:r>
      <w:r w:rsidR="008F7E1B" w:rsidRPr="002D410A">
        <w:rPr>
          <w:rFonts w:asciiTheme="majorBidi" w:hAnsiTheme="majorBidi" w:cstheme="majorBidi"/>
        </w:rPr>
        <w:t xml:space="preserve"> </w:t>
      </w:r>
      <w:r w:rsidR="00882494" w:rsidRPr="002D410A">
        <w:rPr>
          <w:rFonts w:asciiTheme="majorBidi" w:hAnsiTheme="majorBidi" w:cstheme="majorBidi"/>
        </w:rPr>
        <w:t>The rotated component matrix is shown in Supplementary Table S</w:t>
      </w:r>
      <w:r w:rsidR="00D12BF6" w:rsidRPr="002D410A">
        <w:rPr>
          <w:rFonts w:asciiTheme="majorBidi" w:hAnsiTheme="majorBidi" w:cstheme="majorBidi"/>
        </w:rPr>
        <w:t>2</w:t>
      </w:r>
      <w:r w:rsidR="00A914CF" w:rsidRPr="002D410A">
        <w:rPr>
          <w:rFonts w:asciiTheme="majorBidi" w:hAnsiTheme="majorBidi" w:cstheme="majorBidi"/>
        </w:rPr>
        <w:t xml:space="preserve">. </w:t>
      </w:r>
    </w:p>
    <w:p w14:paraId="325A1D12" w14:textId="3C528590" w:rsidR="009D06C2" w:rsidRPr="002D410A" w:rsidRDefault="009A06DD" w:rsidP="00373149">
      <w:pPr>
        <w:pStyle w:val="Heading2"/>
        <w:rPr>
          <w:sz w:val="24"/>
          <w:szCs w:val="24"/>
        </w:rPr>
      </w:pPr>
      <w:r w:rsidRPr="002D410A">
        <w:rPr>
          <w:sz w:val="24"/>
          <w:szCs w:val="24"/>
        </w:rPr>
        <w:t>Statistical analysis</w:t>
      </w:r>
    </w:p>
    <w:p w14:paraId="7C11003C" w14:textId="45889BCA" w:rsidR="00736643" w:rsidRPr="002D410A" w:rsidRDefault="004A39B0" w:rsidP="00373149">
      <w:pPr>
        <w:autoSpaceDE w:val="0"/>
        <w:autoSpaceDN w:val="0"/>
        <w:adjustRightInd w:val="0"/>
        <w:spacing w:line="480" w:lineRule="auto"/>
        <w:jc w:val="both"/>
        <w:rPr>
          <w:rFonts w:asciiTheme="majorBidi" w:hAnsiTheme="majorBidi" w:cstheme="majorBidi"/>
        </w:rPr>
      </w:pPr>
      <w:r w:rsidRPr="002D410A">
        <w:rPr>
          <w:rFonts w:asciiTheme="majorBidi" w:hAnsiTheme="majorBidi" w:cstheme="majorBidi"/>
        </w:rPr>
        <w:t>The medical students were awarded 1 point for each correct answer</w:t>
      </w:r>
      <w:r w:rsidR="00D47FA1" w:rsidRPr="002D410A">
        <w:rPr>
          <w:rFonts w:asciiTheme="majorBidi" w:hAnsiTheme="majorBidi" w:cstheme="majorBidi"/>
        </w:rPr>
        <w:t>. For each incorrect answer or I don’t know, the medical students were awarded 0 point</w:t>
      </w:r>
      <w:r w:rsidR="00792FC6" w:rsidRPr="002D410A">
        <w:rPr>
          <w:rFonts w:asciiTheme="majorBidi" w:hAnsiTheme="majorBidi" w:cstheme="majorBidi"/>
        </w:rPr>
        <w:t>s</w:t>
      </w:r>
      <w:r w:rsidR="00D47FA1" w:rsidRPr="002D410A">
        <w:rPr>
          <w:rFonts w:asciiTheme="majorBidi" w:hAnsiTheme="majorBidi" w:cstheme="majorBidi"/>
        </w:rPr>
        <w:t>.</w:t>
      </w:r>
      <w:r w:rsidR="00491E5F" w:rsidRPr="002D410A">
        <w:rPr>
          <w:rFonts w:asciiTheme="majorBidi" w:hAnsiTheme="majorBidi" w:cstheme="majorBidi"/>
        </w:rPr>
        <w:t xml:space="preserve"> </w:t>
      </w:r>
      <w:r w:rsidR="00F64F72" w:rsidRPr="002D410A">
        <w:rPr>
          <w:rFonts w:asciiTheme="majorBidi" w:hAnsiTheme="majorBidi" w:cstheme="majorBidi"/>
        </w:rPr>
        <w:t>Points obtained for each knowledge item were summed (the possible sum of points could range from 0 to 12) and were transformed into percentages of correct answers (score (%) could range from 0% to 100%). Additionally</w:t>
      </w:r>
      <w:r w:rsidR="00491E5F" w:rsidRPr="002D410A">
        <w:rPr>
          <w:rFonts w:asciiTheme="majorBidi" w:hAnsiTheme="majorBidi" w:cstheme="majorBidi"/>
        </w:rPr>
        <w:t>, incorrect answers and I don’t know were grouped.</w:t>
      </w:r>
      <w:r w:rsidR="007856C3" w:rsidRPr="002D410A">
        <w:rPr>
          <w:rFonts w:asciiTheme="majorBidi" w:hAnsiTheme="majorBidi" w:cstheme="majorBidi"/>
        </w:rPr>
        <w:t xml:space="preserve"> </w:t>
      </w:r>
      <w:r w:rsidR="00082C2A" w:rsidRPr="002D410A">
        <w:rPr>
          <w:rFonts w:asciiTheme="majorBidi" w:hAnsiTheme="majorBidi" w:cstheme="majorBidi"/>
        </w:rPr>
        <w:t>Ratings of attitudes, opinions, perspectives, and agreement with the strategies/recommendations were summed and transformed into percentages (score (%) could range from 20% to 100%).</w:t>
      </w:r>
      <w:r w:rsidR="00F36510" w:rsidRPr="002D410A">
        <w:rPr>
          <w:rFonts w:asciiTheme="majorBidi" w:hAnsiTheme="majorBidi" w:cstheme="majorBidi"/>
        </w:rPr>
        <w:t xml:space="preserve"> </w:t>
      </w:r>
      <w:r w:rsidR="00170589" w:rsidRPr="002D410A">
        <w:rPr>
          <w:rFonts w:asciiTheme="majorBidi" w:hAnsiTheme="majorBidi" w:cstheme="majorBidi"/>
        </w:rPr>
        <w:t>The data obtained in this study were entered into IBM SPSS for Windows v.21.0</w:t>
      </w:r>
      <w:r w:rsidR="00690569" w:rsidRPr="002D410A">
        <w:rPr>
          <w:rFonts w:asciiTheme="majorBidi" w:hAnsiTheme="majorBidi" w:cstheme="majorBidi"/>
        </w:rPr>
        <w:t xml:space="preserve">. </w:t>
      </w:r>
      <w:r w:rsidR="00BC20D7" w:rsidRPr="002D410A">
        <w:rPr>
          <w:rFonts w:asciiTheme="majorBidi" w:hAnsiTheme="majorBidi" w:cstheme="majorBidi"/>
        </w:rPr>
        <w:t xml:space="preserve">The absolute skewness and </w:t>
      </w:r>
      <w:r w:rsidR="009C5E4A" w:rsidRPr="002D410A">
        <w:rPr>
          <w:rFonts w:asciiTheme="majorBidi" w:hAnsiTheme="majorBidi" w:cstheme="majorBidi"/>
        </w:rPr>
        <w:t xml:space="preserve">absolute kurtosis values were used to assess </w:t>
      </w:r>
      <w:r w:rsidR="009C5E4A" w:rsidRPr="002D410A">
        <w:rPr>
          <w:rFonts w:asciiTheme="majorBidi" w:hAnsiTheme="majorBidi" w:cstheme="majorBidi"/>
        </w:rPr>
        <w:lastRenderedPageBreak/>
        <w:t>the data for normal distribution.</w:t>
      </w:r>
      <w:r w:rsidR="000841F3" w:rsidRPr="002D410A">
        <w:rPr>
          <w:rFonts w:asciiTheme="majorBidi" w:hAnsiTheme="majorBidi" w:cstheme="majorBidi"/>
        </w:rPr>
        <w:t xml:space="preserve"> The data were considered normally distributed when the</w:t>
      </w:r>
      <w:r w:rsidR="002862CA" w:rsidRPr="002D410A">
        <w:rPr>
          <w:rFonts w:asciiTheme="majorBidi" w:hAnsiTheme="majorBidi" w:cstheme="majorBidi"/>
        </w:rPr>
        <w:t xml:space="preserve"> absolute skewness was in the range of </w:t>
      </w:r>
      <w:r w:rsidR="00EA463E" w:rsidRPr="002D410A">
        <w:rPr>
          <w:rFonts w:asciiTheme="majorBidi" w:hAnsiTheme="majorBidi" w:cstheme="majorBidi"/>
        </w:rPr>
        <w:t xml:space="preserve">− 2.0 and + 2.0 and the </w:t>
      </w:r>
      <w:r w:rsidR="000C03CD" w:rsidRPr="002D410A">
        <w:rPr>
          <w:rFonts w:asciiTheme="majorBidi" w:hAnsiTheme="majorBidi" w:cstheme="majorBidi"/>
        </w:rPr>
        <w:t xml:space="preserve">absolute kurtosis was in the range of </w:t>
      </w:r>
      <w:r w:rsidR="00B2491A" w:rsidRPr="002D410A">
        <w:rPr>
          <w:rFonts w:asciiTheme="majorBidi" w:hAnsiTheme="majorBidi" w:cstheme="majorBidi"/>
        </w:rPr>
        <w:t>− 7.0 and + 7.0. Because the data were normally distributed,</w:t>
      </w:r>
      <w:r w:rsidR="005F0BED" w:rsidRPr="002D410A">
        <w:rPr>
          <w:rFonts w:asciiTheme="majorBidi" w:hAnsiTheme="majorBidi" w:cstheme="majorBidi"/>
        </w:rPr>
        <w:t xml:space="preserve"> scores were expressed as mean ± standard deviation (SD).</w:t>
      </w:r>
      <w:r w:rsidR="00075BC7" w:rsidRPr="002D410A">
        <w:rPr>
          <w:rFonts w:asciiTheme="majorBidi" w:hAnsiTheme="majorBidi" w:cstheme="majorBidi"/>
        </w:rPr>
        <w:t xml:space="preserve"> </w:t>
      </w:r>
      <w:r w:rsidR="00F36510" w:rsidRPr="002D410A">
        <w:rPr>
          <w:rFonts w:asciiTheme="majorBidi" w:hAnsiTheme="majorBidi" w:cstheme="majorBidi"/>
        </w:rPr>
        <w:t xml:space="preserve">Associations between correct answers and the variables of the medical students were investigated using Chi-square tests. </w:t>
      </w:r>
      <w:r w:rsidR="00863881" w:rsidRPr="002D410A">
        <w:rPr>
          <w:rFonts w:asciiTheme="majorBidi" w:hAnsiTheme="majorBidi" w:cstheme="majorBidi"/>
        </w:rPr>
        <w:t xml:space="preserve">Differences in </w:t>
      </w:r>
      <w:r w:rsidR="00212FB7" w:rsidRPr="002D410A">
        <w:rPr>
          <w:rFonts w:asciiTheme="majorBidi" w:hAnsiTheme="majorBidi" w:cstheme="majorBidi"/>
        </w:rPr>
        <w:t>knowledge</w:t>
      </w:r>
      <w:r w:rsidR="00F36510" w:rsidRPr="002D410A">
        <w:rPr>
          <w:rFonts w:asciiTheme="majorBidi" w:hAnsiTheme="majorBidi" w:cstheme="majorBidi"/>
        </w:rPr>
        <w:t>, attitudes, opinions, perspectives, and agreement with the strategies/recommendations</w:t>
      </w:r>
      <w:r w:rsidR="00212FB7" w:rsidRPr="002D410A">
        <w:rPr>
          <w:rFonts w:asciiTheme="majorBidi" w:hAnsiTheme="majorBidi" w:cstheme="majorBidi"/>
        </w:rPr>
        <w:t xml:space="preserve"> scores were </w:t>
      </w:r>
      <w:r w:rsidR="00F5159A" w:rsidRPr="002D410A">
        <w:rPr>
          <w:rFonts w:asciiTheme="majorBidi" w:hAnsiTheme="majorBidi" w:cstheme="majorBidi"/>
        </w:rPr>
        <w:t xml:space="preserve">assessed using </w:t>
      </w:r>
      <w:r w:rsidR="00F5159A" w:rsidRPr="002D410A">
        <w:rPr>
          <w:rFonts w:asciiTheme="majorBidi" w:hAnsiTheme="majorBidi" w:cstheme="majorBidi"/>
          <w:i/>
          <w:iCs/>
        </w:rPr>
        <w:t>t</w:t>
      </w:r>
      <w:r w:rsidR="00F5159A" w:rsidRPr="002D410A">
        <w:rPr>
          <w:rFonts w:asciiTheme="majorBidi" w:hAnsiTheme="majorBidi" w:cstheme="majorBidi"/>
        </w:rPr>
        <w:t>-tests.</w:t>
      </w:r>
      <w:r w:rsidR="00A25A0E" w:rsidRPr="002D410A">
        <w:rPr>
          <w:rFonts w:asciiTheme="majorBidi" w:hAnsiTheme="majorBidi" w:cstheme="majorBidi"/>
        </w:rPr>
        <w:t xml:space="preserve"> </w:t>
      </w:r>
      <w:r w:rsidR="007C290B" w:rsidRPr="002D410A">
        <w:rPr>
          <w:rFonts w:asciiTheme="majorBidi" w:hAnsiTheme="majorBidi" w:cstheme="majorBidi"/>
        </w:rPr>
        <w:t>Statistical significance</w:t>
      </w:r>
      <w:r w:rsidR="00E6538A" w:rsidRPr="002D410A">
        <w:rPr>
          <w:rFonts w:asciiTheme="majorBidi" w:hAnsiTheme="majorBidi" w:cstheme="majorBidi"/>
        </w:rPr>
        <w:t xml:space="preserve"> was indicated by a p-value of </w:t>
      </w:r>
      <w:r w:rsidR="00923ED8" w:rsidRPr="002D410A">
        <w:rPr>
          <w:rFonts w:asciiTheme="majorBidi" w:hAnsiTheme="majorBidi" w:cstheme="majorBidi"/>
        </w:rPr>
        <w:t>&lt; 0.05.</w:t>
      </w:r>
    </w:p>
    <w:p w14:paraId="71C1544A" w14:textId="3B866573" w:rsidR="00736643" w:rsidRPr="002D410A" w:rsidRDefault="00736643" w:rsidP="00373149">
      <w:pPr>
        <w:pStyle w:val="Heading2"/>
        <w:rPr>
          <w:sz w:val="24"/>
          <w:szCs w:val="24"/>
        </w:rPr>
      </w:pPr>
      <w:r w:rsidRPr="002D410A">
        <w:rPr>
          <w:sz w:val="24"/>
          <w:szCs w:val="24"/>
        </w:rPr>
        <w:t xml:space="preserve">Ethical </w:t>
      </w:r>
      <w:r w:rsidR="00EE131F" w:rsidRPr="002D410A">
        <w:rPr>
          <w:sz w:val="24"/>
          <w:szCs w:val="24"/>
        </w:rPr>
        <w:t>considerations</w:t>
      </w:r>
    </w:p>
    <w:p w14:paraId="1EA02CC2" w14:textId="187270FC" w:rsidR="009D0665" w:rsidRPr="002D410A" w:rsidRDefault="002828BD" w:rsidP="00373149">
      <w:pPr>
        <w:autoSpaceDE w:val="0"/>
        <w:autoSpaceDN w:val="0"/>
        <w:adjustRightInd w:val="0"/>
        <w:spacing w:line="480" w:lineRule="auto"/>
        <w:jc w:val="both"/>
        <w:rPr>
          <w:rFonts w:asciiTheme="majorBidi" w:hAnsiTheme="majorBidi" w:cstheme="majorBidi"/>
        </w:rPr>
      </w:pPr>
      <w:r w:rsidRPr="002D410A">
        <w:rPr>
          <w:rFonts w:asciiTheme="majorBidi" w:hAnsiTheme="majorBidi" w:cstheme="majorBidi"/>
        </w:rPr>
        <w:t>The study adhered to the international ethical principles in the</w:t>
      </w:r>
      <w:r w:rsidR="00D27642" w:rsidRPr="002D410A">
        <w:rPr>
          <w:rFonts w:asciiTheme="majorBidi" w:hAnsiTheme="majorBidi" w:cstheme="majorBidi"/>
        </w:rPr>
        <w:t xml:space="preserve"> Declaration of Helsinki</w:t>
      </w:r>
      <w:r w:rsidR="004D62B5" w:rsidRPr="002D410A">
        <w:rPr>
          <w:rFonts w:asciiTheme="majorBidi" w:hAnsiTheme="majorBidi" w:cstheme="majorBidi"/>
        </w:rPr>
        <w:t xml:space="preserve"> for research involving human subjects</w:t>
      </w:r>
      <w:r w:rsidR="00D27642" w:rsidRPr="002D410A">
        <w:rPr>
          <w:rFonts w:asciiTheme="majorBidi" w:hAnsiTheme="majorBidi" w:cstheme="majorBidi"/>
        </w:rPr>
        <w:t>.</w:t>
      </w:r>
      <w:r w:rsidR="009D5737" w:rsidRPr="002D410A">
        <w:rPr>
          <w:rFonts w:asciiTheme="majorBidi" w:hAnsiTheme="majorBidi" w:cstheme="majorBidi"/>
        </w:rPr>
        <w:t xml:space="preserve"> </w:t>
      </w:r>
      <w:r w:rsidR="00567EA1" w:rsidRPr="002D410A">
        <w:rPr>
          <w:rFonts w:asciiTheme="majorBidi" w:hAnsiTheme="majorBidi" w:cstheme="majorBidi"/>
        </w:rPr>
        <w:t>This study qualified for an exempt</w:t>
      </w:r>
      <w:r w:rsidR="000959BB" w:rsidRPr="002D410A">
        <w:rPr>
          <w:rFonts w:asciiTheme="majorBidi" w:hAnsiTheme="majorBidi" w:cstheme="majorBidi"/>
        </w:rPr>
        <w:t>ion</w:t>
      </w:r>
      <w:r w:rsidR="00567EA1" w:rsidRPr="002D410A">
        <w:rPr>
          <w:rFonts w:asciiTheme="majorBidi" w:hAnsiTheme="majorBidi" w:cstheme="majorBidi"/>
        </w:rPr>
        <w:t xml:space="preserve"> by the Institutional Review Board of An-Najah National University because </w:t>
      </w:r>
      <w:r w:rsidR="00853D80" w:rsidRPr="002D410A">
        <w:rPr>
          <w:rFonts w:asciiTheme="majorBidi" w:hAnsiTheme="majorBidi" w:cstheme="majorBidi"/>
        </w:rPr>
        <w:t>the data were</w:t>
      </w:r>
      <w:r w:rsidR="00567EA1" w:rsidRPr="002D410A">
        <w:rPr>
          <w:rFonts w:asciiTheme="majorBidi" w:hAnsiTheme="majorBidi" w:cstheme="majorBidi"/>
        </w:rPr>
        <w:t xml:space="preserve"> anonymous, </w:t>
      </w:r>
      <w:r w:rsidR="005F0DA2" w:rsidRPr="002D410A">
        <w:rPr>
          <w:rFonts w:asciiTheme="majorBidi" w:hAnsiTheme="majorBidi" w:cstheme="majorBidi"/>
        </w:rPr>
        <w:t>the study was not associated with any</w:t>
      </w:r>
      <w:r w:rsidR="00567EA1" w:rsidRPr="002D410A">
        <w:rPr>
          <w:rFonts w:asciiTheme="majorBidi" w:hAnsiTheme="majorBidi" w:cstheme="majorBidi"/>
        </w:rPr>
        <w:t xml:space="preserve"> risk to the participants, and participation was voluntary.</w:t>
      </w:r>
      <w:r w:rsidR="009D0665" w:rsidRPr="002D410A">
        <w:br w:type="page"/>
      </w:r>
    </w:p>
    <w:p w14:paraId="7A94FBE5" w14:textId="6782C3D8" w:rsidR="00DC7ABB" w:rsidRPr="002D410A" w:rsidRDefault="00DC7ABB" w:rsidP="00373149">
      <w:pPr>
        <w:pStyle w:val="Heading1"/>
        <w:rPr>
          <w:sz w:val="24"/>
          <w:szCs w:val="24"/>
        </w:rPr>
      </w:pPr>
      <w:r w:rsidRPr="002D410A">
        <w:rPr>
          <w:sz w:val="24"/>
          <w:szCs w:val="24"/>
        </w:rPr>
        <w:lastRenderedPageBreak/>
        <w:t>Results</w:t>
      </w:r>
    </w:p>
    <w:p w14:paraId="2AD3C741" w14:textId="5EABACCB" w:rsidR="002E4A4D" w:rsidRPr="002D410A" w:rsidRDefault="00EE2B4A" w:rsidP="00373149">
      <w:pPr>
        <w:spacing w:line="480" w:lineRule="auto"/>
        <w:jc w:val="both"/>
        <w:rPr>
          <w:rFonts w:asciiTheme="majorBidi" w:hAnsiTheme="majorBidi" w:cstheme="majorBidi"/>
        </w:rPr>
      </w:pPr>
      <w:r w:rsidRPr="002D410A">
        <w:rPr>
          <w:rFonts w:asciiTheme="majorBidi" w:hAnsiTheme="majorBidi" w:cstheme="majorBidi"/>
        </w:rPr>
        <w:t xml:space="preserve">When the responses of the medical students who participated in the pilot testing in both administrations were correlated, Pearson’s r was </w:t>
      </w:r>
      <w:r w:rsidR="00A230B9" w:rsidRPr="002D410A">
        <w:rPr>
          <w:rFonts w:asciiTheme="majorBidi" w:hAnsiTheme="majorBidi" w:cstheme="majorBidi"/>
        </w:rPr>
        <w:t>0.</w:t>
      </w:r>
      <w:r w:rsidRPr="002D410A">
        <w:rPr>
          <w:rFonts w:asciiTheme="majorBidi" w:hAnsiTheme="majorBidi" w:cstheme="majorBidi"/>
        </w:rPr>
        <w:t>9</w:t>
      </w:r>
      <w:r w:rsidR="00A230B9" w:rsidRPr="002D410A">
        <w:rPr>
          <w:rFonts w:asciiTheme="majorBidi" w:hAnsiTheme="majorBidi" w:cstheme="majorBidi"/>
        </w:rPr>
        <w:t>4</w:t>
      </w:r>
      <w:r w:rsidRPr="002D410A">
        <w:rPr>
          <w:rFonts w:asciiTheme="majorBidi" w:hAnsiTheme="majorBidi" w:cstheme="majorBidi"/>
        </w:rPr>
        <w:t xml:space="preserve"> (95% CI:</w:t>
      </w:r>
      <w:r w:rsidR="00C511BD" w:rsidRPr="002D410A">
        <w:rPr>
          <w:rFonts w:asciiTheme="majorBidi" w:hAnsiTheme="majorBidi" w:cstheme="majorBidi"/>
        </w:rPr>
        <w:t xml:space="preserve"> </w:t>
      </w:r>
      <w:r w:rsidR="00A230B9" w:rsidRPr="002D410A">
        <w:rPr>
          <w:rFonts w:asciiTheme="majorBidi" w:hAnsiTheme="majorBidi" w:cstheme="majorBidi"/>
        </w:rPr>
        <w:t>0.</w:t>
      </w:r>
      <w:r w:rsidR="00C511BD" w:rsidRPr="002D410A">
        <w:rPr>
          <w:rFonts w:asciiTheme="majorBidi" w:hAnsiTheme="majorBidi" w:cstheme="majorBidi"/>
        </w:rPr>
        <w:t xml:space="preserve">91 to </w:t>
      </w:r>
      <w:r w:rsidR="00A230B9" w:rsidRPr="002D410A">
        <w:rPr>
          <w:rFonts w:asciiTheme="majorBidi" w:hAnsiTheme="majorBidi" w:cstheme="majorBidi"/>
        </w:rPr>
        <w:t>0.</w:t>
      </w:r>
      <w:r w:rsidR="00826A71" w:rsidRPr="002D410A">
        <w:rPr>
          <w:rFonts w:asciiTheme="majorBidi" w:hAnsiTheme="majorBidi" w:cstheme="majorBidi"/>
        </w:rPr>
        <w:t>9</w:t>
      </w:r>
      <w:r w:rsidR="00A230B9" w:rsidRPr="002D410A">
        <w:rPr>
          <w:rFonts w:asciiTheme="majorBidi" w:hAnsiTheme="majorBidi" w:cstheme="majorBidi"/>
        </w:rPr>
        <w:t>6</w:t>
      </w:r>
      <w:r w:rsidR="00826A71" w:rsidRPr="002D410A">
        <w:rPr>
          <w:rFonts w:asciiTheme="majorBidi" w:hAnsiTheme="majorBidi" w:cstheme="majorBidi"/>
        </w:rPr>
        <w:t>).</w:t>
      </w:r>
      <w:r w:rsidR="00BF595B" w:rsidRPr="002D410A">
        <w:rPr>
          <w:rFonts w:asciiTheme="majorBidi" w:hAnsiTheme="majorBidi" w:cstheme="majorBidi"/>
        </w:rPr>
        <w:t xml:space="preserve"> This high correlation coefficient indicated excellent stability of responses over a short period.</w:t>
      </w:r>
    </w:p>
    <w:p w14:paraId="6ED69388" w14:textId="46E7E265" w:rsidR="007D52B9" w:rsidRPr="002D410A" w:rsidRDefault="000F308F" w:rsidP="00373149">
      <w:pPr>
        <w:spacing w:line="480" w:lineRule="auto"/>
        <w:jc w:val="both"/>
        <w:rPr>
          <w:rFonts w:asciiTheme="majorBidi" w:hAnsiTheme="majorBidi" w:cstheme="majorBidi"/>
        </w:rPr>
      </w:pPr>
      <w:r w:rsidRPr="002D410A">
        <w:rPr>
          <w:rFonts w:asciiTheme="majorBidi" w:hAnsiTheme="majorBidi" w:cstheme="majorBidi"/>
        </w:rPr>
        <w:t xml:space="preserve">The Cronbach’s alpha of the </w:t>
      </w:r>
      <w:r w:rsidR="00C96425" w:rsidRPr="002D410A">
        <w:rPr>
          <w:rFonts w:asciiTheme="majorBidi" w:hAnsiTheme="majorBidi" w:cstheme="majorBidi"/>
        </w:rPr>
        <w:t>34 items (</w:t>
      </w:r>
      <w:r w:rsidRPr="002D410A">
        <w:rPr>
          <w:rFonts w:asciiTheme="majorBidi" w:hAnsiTheme="majorBidi" w:cstheme="majorBidi"/>
        </w:rPr>
        <w:t>12 knowledge items,</w:t>
      </w:r>
      <w:r w:rsidR="00D35B62" w:rsidRPr="002D410A">
        <w:rPr>
          <w:rFonts w:asciiTheme="majorBidi" w:hAnsiTheme="majorBidi" w:cstheme="majorBidi"/>
        </w:rPr>
        <w:t xml:space="preserve"> </w:t>
      </w:r>
      <w:r w:rsidR="00A25A0E" w:rsidRPr="002D410A">
        <w:rPr>
          <w:rFonts w:asciiTheme="majorBidi" w:hAnsiTheme="majorBidi" w:cstheme="majorBidi"/>
        </w:rPr>
        <w:t>8</w:t>
      </w:r>
      <w:r w:rsidR="00D35B62" w:rsidRPr="002D410A">
        <w:rPr>
          <w:rFonts w:asciiTheme="majorBidi" w:hAnsiTheme="majorBidi" w:cstheme="majorBidi"/>
        </w:rPr>
        <w:t xml:space="preserve"> attitude</w:t>
      </w:r>
      <w:r w:rsidR="00A25A0E" w:rsidRPr="002D410A">
        <w:rPr>
          <w:rFonts w:asciiTheme="majorBidi" w:hAnsiTheme="majorBidi" w:cstheme="majorBidi"/>
        </w:rPr>
        <w:t>s items, 6 opinion/perspective items,</w:t>
      </w:r>
      <w:r w:rsidR="006D1239" w:rsidRPr="002D410A">
        <w:rPr>
          <w:rFonts w:asciiTheme="majorBidi" w:hAnsiTheme="majorBidi" w:cstheme="majorBidi"/>
        </w:rPr>
        <w:t xml:space="preserve"> </w:t>
      </w:r>
      <w:r w:rsidR="00D02767" w:rsidRPr="002D410A">
        <w:rPr>
          <w:rFonts w:asciiTheme="majorBidi" w:hAnsiTheme="majorBidi" w:cstheme="majorBidi"/>
        </w:rPr>
        <w:t>and 8 views on strategies to curb plagiarism</w:t>
      </w:r>
      <w:r w:rsidR="00C96425" w:rsidRPr="002D410A">
        <w:rPr>
          <w:rFonts w:asciiTheme="majorBidi" w:hAnsiTheme="majorBidi" w:cstheme="majorBidi"/>
        </w:rPr>
        <w:t>)</w:t>
      </w:r>
      <w:r w:rsidR="00D02767" w:rsidRPr="002D410A">
        <w:rPr>
          <w:rFonts w:asciiTheme="majorBidi" w:hAnsiTheme="majorBidi" w:cstheme="majorBidi"/>
        </w:rPr>
        <w:t xml:space="preserve"> was</w:t>
      </w:r>
      <w:r w:rsidR="00994A5A" w:rsidRPr="002D410A">
        <w:rPr>
          <w:rFonts w:asciiTheme="majorBidi" w:hAnsiTheme="majorBidi" w:cstheme="majorBidi"/>
        </w:rPr>
        <w:t xml:space="preserve"> 0.93.</w:t>
      </w:r>
      <w:r w:rsidR="0017321B" w:rsidRPr="002D410A">
        <w:rPr>
          <w:rFonts w:asciiTheme="majorBidi" w:hAnsiTheme="majorBidi" w:cstheme="majorBidi"/>
        </w:rPr>
        <w:t xml:space="preserve"> </w:t>
      </w:r>
      <w:r w:rsidR="0037774F" w:rsidRPr="002D410A">
        <w:rPr>
          <w:rFonts w:asciiTheme="majorBidi" w:hAnsiTheme="majorBidi" w:cstheme="majorBidi"/>
        </w:rPr>
        <w:t xml:space="preserve">The Cronbach’s alpha for the </w:t>
      </w:r>
      <w:r w:rsidR="003230A2" w:rsidRPr="002D410A">
        <w:rPr>
          <w:rFonts w:asciiTheme="majorBidi" w:hAnsiTheme="majorBidi" w:cstheme="majorBidi"/>
        </w:rPr>
        <w:t xml:space="preserve">12 </w:t>
      </w:r>
      <w:r w:rsidR="0037774F" w:rsidRPr="002D410A">
        <w:rPr>
          <w:rFonts w:asciiTheme="majorBidi" w:hAnsiTheme="majorBidi" w:cstheme="majorBidi"/>
        </w:rPr>
        <w:t xml:space="preserve">knowledge </w:t>
      </w:r>
      <w:r w:rsidR="003230A2" w:rsidRPr="002D410A">
        <w:rPr>
          <w:rFonts w:asciiTheme="majorBidi" w:hAnsiTheme="majorBidi" w:cstheme="majorBidi"/>
        </w:rPr>
        <w:t>items</w:t>
      </w:r>
      <w:r w:rsidR="0037774F" w:rsidRPr="002D410A">
        <w:rPr>
          <w:rFonts w:asciiTheme="majorBidi" w:hAnsiTheme="majorBidi" w:cstheme="majorBidi"/>
        </w:rPr>
        <w:t xml:space="preserve"> </w:t>
      </w:r>
      <w:r w:rsidR="008373F4" w:rsidRPr="002D410A">
        <w:rPr>
          <w:rFonts w:asciiTheme="majorBidi" w:hAnsiTheme="majorBidi" w:cstheme="majorBidi"/>
        </w:rPr>
        <w:t>was</w:t>
      </w:r>
      <w:r w:rsidR="00210FAA" w:rsidRPr="002D410A">
        <w:rPr>
          <w:rFonts w:asciiTheme="majorBidi" w:hAnsiTheme="majorBidi" w:cstheme="majorBidi"/>
        </w:rPr>
        <w:t xml:space="preserve"> </w:t>
      </w:r>
      <w:r w:rsidR="00A230B9" w:rsidRPr="002D410A">
        <w:rPr>
          <w:rFonts w:asciiTheme="majorBidi" w:hAnsiTheme="majorBidi" w:cstheme="majorBidi"/>
        </w:rPr>
        <w:t>0.</w:t>
      </w:r>
      <w:r w:rsidR="00A352A4" w:rsidRPr="002D410A">
        <w:rPr>
          <w:rFonts w:asciiTheme="majorBidi" w:hAnsiTheme="majorBidi" w:cstheme="majorBidi"/>
        </w:rPr>
        <w:t>7</w:t>
      </w:r>
      <w:r w:rsidR="00A230B9" w:rsidRPr="002D410A">
        <w:rPr>
          <w:rFonts w:asciiTheme="majorBidi" w:hAnsiTheme="majorBidi" w:cstheme="majorBidi"/>
        </w:rPr>
        <w:t>5</w:t>
      </w:r>
      <w:r w:rsidR="00E01829" w:rsidRPr="002D410A">
        <w:rPr>
          <w:rFonts w:asciiTheme="majorBidi" w:hAnsiTheme="majorBidi" w:cstheme="majorBidi"/>
        </w:rPr>
        <w:t xml:space="preserve"> and </w:t>
      </w:r>
      <w:r w:rsidR="00EA231B" w:rsidRPr="002D410A">
        <w:rPr>
          <w:rFonts w:asciiTheme="majorBidi" w:hAnsiTheme="majorBidi" w:cstheme="majorBidi"/>
        </w:rPr>
        <w:t>for the views on strategies was 0.94.</w:t>
      </w:r>
      <w:r w:rsidR="00EA2BC5" w:rsidRPr="002D410A">
        <w:rPr>
          <w:rFonts w:asciiTheme="majorBidi" w:hAnsiTheme="majorBidi" w:cstheme="majorBidi"/>
        </w:rPr>
        <w:t xml:space="preserve"> </w:t>
      </w:r>
      <w:r w:rsidR="00BE46C5" w:rsidRPr="002D410A">
        <w:rPr>
          <w:rFonts w:asciiTheme="majorBidi" w:hAnsiTheme="majorBidi" w:cstheme="majorBidi"/>
        </w:rPr>
        <w:t>On the other hand,</w:t>
      </w:r>
      <w:r w:rsidR="00AA750C" w:rsidRPr="002D410A">
        <w:rPr>
          <w:rFonts w:asciiTheme="majorBidi" w:hAnsiTheme="majorBidi" w:cstheme="majorBidi"/>
        </w:rPr>
        <w:t xml:space="preserve"> Cronbach’s alpha for the </w:t>
      </w:r>
      <w:r w:rsidR="005D0E56" w:rsidRPr="002D410A">
        <w:rPr>
          <w:rFonts w:asciiTheme="majorBidi" w:hAnsiTheme="majorBidi" w:cstheme="majorBidi"/>
        </w:rPr>
        <w:t>8</w:t>
      </w:r>
      <w:r w:rsidR="00AA750C" w:rsidRPr="002D410A">
        <w:rPr>
          <w:rFonts w:asciiTheme="majorBidi" w:hAnsiTheme="majorBidi" w:cstheme="majorBidi"/>
        </w:rPr>
        <w:t xml:space="preserve"> attitude items was 0.9</w:t>
      </w:r>
      <w:r w:rsidR="005D0E56" w:rsidRPr="002D410A">
        <w:rPr>
          <w:rFonts w:asciiTheme="majorBidi" w:hAnsiTheme="majorBidi" w:cstheme="majorBidi"/>
        </w:rPr>
        <w:t xml:space="preserve">5 and for the </w:t>
      </w:r>
      <w:r w:rsidR="007E5B73" w:rsidRPr="002D410A">
        <w:rPr>
          <w:rFonts w:asciiTheme="majorBidi" w:hAnsiTheme="majorBidi" w:cstheme="majorBidi"/>
        </w:rPr>
        <w:t xml:space="preserve">6 </w:t>
      </w:r>
      <w:r w:rsidR="005D0E56" w:rsidRPr="002D410A">
        <w:rPr>
          <w:rFonts w:asciiTheme="majorBidi" w:hAnsiTheme="majorBidi" w:cstheme="majorBidi"/>
        </w:rPr>
        <w:t xml:space="preserve">opinion/perspective items was </w:t>
      </w:r>
      <w:r w:rsidR="007E5B73" w:rsidRPr="002D410A">
        <w:rPr>
          <w:rFonts w:asciiTheme="majorBidi" w:hAnsiTheme="majorBidi" w:cstheme="majorBidi"/>
        </w:rPr>
        <w:t>0.92</w:t>
      </w:r>
      <w:r w:rsidR="005D0E56" w:rsidRPr="002D410A">
        <w:rPr>
          <w:rFonts w:asciiTheme="majorBidi" w:hAnsiTheme="majorBidi" w:cstheme="majorBidi"/>
        </w:rPr>
        <w:t>.</w:t>
      </w:r>
    </w:p>
    <w:p w14:paraId="622B58C8" w14:textId="254FF2AA" w:rsidR="00E5210B" w:rsidRPr="002D410A" w:rsidRDefault="00E5210B" w:rsidP="00373149">
      <w:pPr>
        <w:pStyle w:val="Heading2"/>
        <w:jc w:val="both"/>
        <w:rPr>
          <w:sz w:val="24"/>
          <w:szCs w:val="24"/>
        </w:rPr>
      </w:pPr>
      <w:r w:rsidRPr="002D410A">
        <w:rPr>
          <w:sz w:val="24"/>
          <w:szCs w:val="24"/>
        </w:rPr>
        <w:t>Demographic and academic variables of the medical students</w:t>
      </w:r>
    </w:p>
    <w:p w14:paraId="69BF211C" w14:textId="382ED600" w:rsidR="00963923" w:rsidRPr="002D410A" w:rsidRDefault="004224BE" w:rsidP="00373149">
      <w:pPr>
        <w:spacing w:line="480" w:lineRule="auto"/>
        <w:jc w:val="both"/>
        <w:rPr>
          <w:rFonts w:asciiTheme="majorBidi" w:hAnsiTheme="majorBidi" w:cstheme="majorBidi"/>
        </w:rPr>
      </w:pPr>
      <w:r w:rsidRPr="002D410A">
        <w:rPr>
          <w:rFonts w:asciiTheme="majorBidi" w:hAnsiTheme="majorBidi" w:cstheme="majorBidi"/>
        </w:rPr>
        <w:t xml:space="preserve">In this study, </w:t>
      </w:r>
      <w:r w:rsidR="00165639" w:rsidRPr="002D410A">
        <w:rPr>
          <w:rFonts w:asciiTheme="majorBidi" w:hAnsiTheme="majorBidi" w:cstheme="majorBidi"/>
        </w:rPr>
        <w:t>474 of the 5</w:t>
      </w:r>
      <w:r w:rsidR="00161072" w:rsidRPr="002D410A">
        <w:rPr>
          <w:rFonts w:asciiTheme="majorBidi" w:hAnsiTheme="majorBidi" w:cstheme="majorBidi"/>
        </w:rPr>
        <w:t>5</w:t>
      </w:r>
      <w:r w:rsidR="00165639" w:rsidRPr="002D410A">
        <w:rPr>
          <w:rFonts w:asciiTheme="majorBidi" w:hAnsiTheme="majorBidi" w:cstheme="majorBidi"/>
        </w:rPr>
        <w:t xml:space="preserve">0 invited </w:t>
      </w:r>
      <w:r w:rsidR="008202E9" w:rsidRPr="002D410A">
        <w:rPr>
          <w:rFonts w:asciiTheme="majorBidi" w:hAnsiTheme="majorBidi" w:cstheme="majorBidi"/>
        </w:rPr>
        <w:t xml:space="preserve">medical </w:t>
      </w:r>
      <w:r w:rsidR="00165639" w:rsidRPr="002D410A">
        <w:rPr>
          <w:rFonts w:asciiTheme="majorBidi" w:hAnsiTheme="majorBidi" w:cstheme="majorBidi"/>
        </w:rPr>
        <w:t>students completed the study tool</w:t>
      </w:r>
      <w:r w:rsidR="003D303B" w:rsidRPr="002D410A">
        <w:rPr>
          <w:rFonts w:asciiTheme="majorBidi" w:hAnsiTheme="majorBidi" w:cstheme="majorBidi"/>
        </w:rPr>
        <w:t>, giving a response rate of</w:t>
      </w:r>
      <w:r w:rsidR="00161072" w:rsidRPr="002D410A">
        <w:rPr>
          <w:rFonts w:asciiTheme="majorBidi" w:hAnsiTheme="majorBidi" w:cstheme="majorBidi"/>
        </w:rPr>
        <w:t xml:space="preserve"> (86.2%). </w:t>
      </w:r>
      <w:r w:rsidR="008202E9" w:rsidRPr="002D410A">
        <w:rPr>
          <w:rFonts w:asciiTheme="majorBidi" w:hAnsiTheme="majorBidi" w:cstheme="majorBidi"/>
        </w:rPr>
        <w:t>Of the</w:t>
      </w:r>
      <w:r w:rsidR="00286988" w:rsidRPr="002D410A">
        <w:rPr>
          <w:rFonts w:asciiTheme="majorBidi" w:hAnsiTheme="majorBidi" w:cstheme="majorBidi"/>
        </w:rPr>
        <w:t xml:space="preserve"> medical students,</w:t>
      </w:r>
      <w:r w:rsidR="00917F45" w:rsidRPr="002D410A">
        <w:rPr>
          <w:rFonts w:asciiTheme="majorBidi" w:hAnsiTheme="majorBidi" w:cstheme="majorBidi"/>
        </w:rPr>
        <w:t xml:space="preserve"> 254 (53.6%) were female</w:t>
      </w:r>
      <w:r w:rsidR="00E5769D" w:rsidRPr="002D410A">
        <w:rPr>
          <w:rFonts w:asciiTheme="majorBidi" w:hAnsiTheme="majorBidi" w:cstheme="majorBidi"/>
        </w:rPr>
        <w:t xml:space="preserve"> and </w:t>
      </w:r>
      <w:r w:rsidR="00E33101" w:rsidRPr="002D410A">
        <w:rPr>
          <w:rFonts w:asciiTheme="majorBidi" w:hAnsiTheme="majorBidi" w:cstheme="majorBidi"/>
        </w:rPr>
        <w:t>229 (48.3%) were in their</w:t>
      </w:r>
      <w:r w:rsidR="00AE2154" w:rsidRPr="002D410A">
        <w:rPr>
          <w:rFonts w:asciiTheme="majorBidi" w:hAnsiTheme="majorBidi" w:cstheme="majorBidi"/>
        </w:rPr>
        <w:t xml:space="preserve"> clinical phase (4</w:t>
      </w:r>
      <w:r w:rsidR="00AE2154" w:rsidRPr="002D410A">
        <w:rPr>
          <w:rFonts w:asciiTheme="majorBidi" w:hAnsiTheme="majorBidi" w:cstheme="majorBidi"/>
          <w:vertAlign w:val="superscript"/>
        </w:rPr>
        <w:t>th</w:t>
      </w:r>
      <w:r w:rsidR="00AE2154" w:rsidRPr="002D410A">
        <w:rPr>
          <w:rFonts w:asciiTheme="majorBidi" w:hAnsiTheme="majorBidi" w:cstheme="majorBidi"/>
        </w:rPr>
        <w:t xml:space="preserve"> to 6</w:t>
      </w:r>
      <w:r w:rsidR="00AE2154" w:rsidRPr="002D410A">
        <w:rPr>
          <w:rFonts w:asciiTheme="majorBidi" w:hAnsiTheme="majorBidi" w:cstheme="majorBidi"/>
          <w:vertAlign w:val="superscript"/>
        </w:rPr>
        <w:t>th</w:t>
      </w:r>
      <w:r w:rsidR="00AE2154" w:rsidRPr="002D410A">
        <w:rPr>
          <w:rFonts w:asciiTheme="majorBidi" w:hAnsiTheme="majorBidi" w:cstheme="majorBidi"/>
        </w:rPr>
        <w:t xml:space="preserve"> academic/training year)</w:t>
      </w:r>
      <w:r w:rsidR="00A75603" w:rsidRPr="002D410A">
        <w:rPr>
          <w:rFonts w:asciiTheme="majorBidi" w:hAnsiTheme="majorBidi" w:cstheme="majorBidi"/>
        </w:rPr>
        <w:t xml:space="preserve">. </w:t>
      </w:r>
      <w:r w:rsidR="00B466FC" w:rsidRPr="002D410A">
        <w:rPr>
          <w:rFonts w:asciiTheme="majorBidi" w:hAnsiTheme="majorBidi" w:cstheme="majorBidi"/>
        </w:rPr>
        <w:t>Detailed demographic and academic variables of the medical students who participated in this study are shown in Table 1.</w:t>
      </w:r>
    </w:p>
    <w:p w14:paraId="5B714683" w14:textId="632AD2C1" w:rsidR="00294A39" w:rsidRPr="002D410A" w:rsidRDefault="008F111A" w:rsidP="00373149">
      <w:pPr>
        <w:pStyle w:val="Heading2"/>
        <w:jc w:val="both"/>
        <w:rPr>
          <w:sz w:val="24"/>
          <w:szCs w:val="24"/>
        </w:rPr>
      </w:pPr>
      <w:r w:rsidRPr="002D410A">
        <w:rPr>
          <w:sz w:val="24"/>
          <w:szCs w:val="24"/>
        </w:rPr>
        <w:t xml:space="preserve">Knowledge of the medical students about </w:t>
      </w:r>
      <w:r w:rsidR="00815B78" w:rsidRPr="002D410A">
        <w:rPr>
          <w:sz w:val="24"/>
          <w:szCs w:val="24"/>
        </w:rPr>
        <w:t>the appropriateness of certain procedu</w:t>
      </w:r>
      <w:r w:rsidR="00D04183" w:rsidRPr="002D410A">
        <w:rPr>
          <w:sz w:val="24"/>
          <w:szCs w:val="24"/>
        </w:rPr>
        <w:t>r</w:t>
      </w:r>
      <w:r w:rsidR="00815B78" w:rsidRPr="002D410A">
        <w:rPr>
          <w:sz w:val="24"/>
          <w:szCs w:val="24"/>
        </w:rPr>
        <w:t>es when using the literature sources</w:t>
      </w:r>
    </w:p>
    <w:p w14:paraId="5FC98B5F" w14:textId="03F3289F" w:rsidR="00C4281E" w:rsidRPr="002D410A" w:rsidRDefault="00C4281E" w:rsidP="00373149">
      <w:pPr>
        <w:spacing w:line="480" w:lineRule="auto"/>
        <w:jc w:val="both"/>
        <w:rPr>
          <w:rFonts w:asciiTheme="majorBidi" w:hAnsiTheme="majorBidi" w:cstheme="majorBidi"/>
        </w:rPr>
      </w:pPr>
      <w:bookmarkStart w:id="1" w:name="_Hlk103952442"/>
      <w:r w:rsidRPr="002D410A">
        <w:rPr>
          <w:rFonts w:asciiTheme="majorBidi" w:hAnsiTheme="majorBidi" w:cstheme="majorBidi"/>
        </w:rPr>
        <w:t xml:space="preserve">In this study, </w:t>
      </w:r>
      <w:r w:rsidR="001A3199" w:rsidRPr="002D410A">
        <w:rPr>
          <w:rFonts w:asciiTheme="majorBidi" w:hAnsiTheme="majorBidi" w:cstheme="majorBidi"/>
        </w:rPr>
        <w:t>l</w:t>
      </w:r>
      <w:r w:rsidR="00131EFE" w:rsidRPr="002D410A">
        <w:rPr>
          <w:rFonts w:asciiTheme="majorBidi" w:hAnsiTheme="majorBidi" w:cstheme="majorBidi"/>
        </w:rPr>
        <w:t xml:space="preserve">ess than half of the medical students correctly answered </w:t>
      </w:r>
      <w:r w:rsidR="00701B6A" w:rsidRPr="002D410A">
        <w:rPr>
          <w:rFonts w:asciiTheme="majorBidi" w:hAnsiTheme="majorBidi" w:cstheme="majorBidi"/>
        </w:rPr>
        <w:t xml:space="preserve">knowledge </w:t>
      </w:r>
      <w:r w:rsidR="00D87981" w:rsidRPr="002D410A">
        <w:rPr>
          <w:rFonts w:asciiTheme="majorBidi" w:hAnsiTheme="majorBidi" w:cstheme="majorBidi"/>
        </w:rPr>
        <w:t>item</w:t>
      </w:r>
      <w:r w:rsidR="00EA51CC" w:rsidRPr="002D410A">
        <w:rPr>
          <w:rFonts w:asciiTheme="majorBidi" w:hAnsiTheme="majorBidi" w:cstheme="majorBidi"/>
        </w:rPr>
        <w:t xml:space="preserve">s 2, 3, 5, and 12. </w:t>
      </w:r>
      <w:r w:rsidR="00161A5F" w:rsidRPr="002D410A">
        <w:rPr>
          <w:rFonts w:asciiTheme="majorBidi" w:hAnsiTheme="majorBidi" w:cstheme="majorBidi"/>
        </w:rPr>
        <w:t>On the other hand</w:t>
      </w:r>
      <w:r w:rsidR="00123C41" w:rsidRPr="002D410A">
        <w:rPr>
          <w:rFonts w:asciiTheme="majorBidi" w:hAnsiTheme="majorBidi" w:cstheme="majorBidi"/>
        </w:rPr>
        <w:t xml:space="preserve">, </w:t>
      </w:r>
      <w:r w:rsidR="00D30B65" w:rsidRPr="002D410A">
        <w:rPr>
          <w:rFonts w:asciiTheme="majorBidi" w:hAnsiTheme="majorBidi" w:cstheme="majorBidi"/>
        </w:rPr>
        <w:t xml:space="preserve">373 (78.7%) medical students </w:t>
      </w:r>
      <w:r w:rsidR="00161A5F" w:rsidRPr="002D410A">
        <w:rPr>
          <w:rFonts w:asciiTheme="majorBidi" w:hAnsiTheme="majorBidi" w:cstheme="majorBidi"/>
        </w:rPr>
        <w:t xml:space="preserve">correctly answered </w:t>
      </w:r>
      <w:r w:rsidR="00D30B65" w:rsidRPr="002D410A">
        <w:rPr>
          <w:rFonts w:asciiTheme="majorBidi" w:hAnsiTheme="majorBidi" w:cstheme="majorBidi"/>
        </w:rPr>
        <w:t>item 6</w:t>
      </w:r>
      <w:r w:rsidR="000959BB" w:rsidRPr="002D410A">
        <w:rPr>
          <w:rFonts w:asciiTheme="majorBidi" w:hAnsiTheme="majorBidi" w:cstheme="majorBidi"/>
        </w:rPr>
        <w:t>,</w:t>
      </w:r>
      <w:r w:rsidR="00D30B65" w:rsidRPr="002D410A">
        <w:rPr>
          <w:rFonts w:asciiTheme="majorBidi" w:hAnsiTheme="majorBidi" w:cstheme="majorBidi"/>
        </w:rPr>
        <w:t xml:space="preserve"> and </w:t>
      </w:r>
      <w:r w:rsidR="008B0358" w:rsidRPr="002D410A">
        <w:rPr>
          <w:rFonts w:asciiTheme="majorBidi" w:hAnsiTheme="majorBidi" w:cstheme="majorBidi"/>
        </w:rPr>
        <w:t>386 (81.4%) medical students correctly answered item</w:t>
      </w:r>
      <w:r w:rsidR="00161A5F" w:rsidRPr="002D410A">
        <w:rPr>
          <w:rFonts w:asciiTheme="majorBidi" w:hAnsiTheme="majorBidi" w:cstheme="majorBidi"/>
        </w:rPr>
        <w:t xml:space="preserve"> 8. </w:t>
      </w:r>
      <w:r w:rsidR="002F59A9" w:rsidRPr="002D410A">
        <w:rPr>
          <w:rFonts w:asciiTheme="majorBidi" w:hAnsiTheme="majorBidi" w:cstheme="majorBidi"/>
        </w:rPr>
        <w:t xml:space="preserve">Correct and incorrect answers </w:t>
      </w:r>
      <w:r w:rsidR="000959BB" w:rsidRPr="002D410A">
        <w:rPr>
          <w:rFonts w:asciiTheme="majorBidi" w:hAnsiTheme="majorBidi" w:cstheme="majorBidi"/>
        </w:rPr>
        <w:t>to</w:t>
      </w:r>
      <w:r w:rsidR="002F59A9" w:rsidRPr="002D410A">
        <w:rPr>
          <w:rFonts w:asciiTheme="majorBidi" w:hAnsiTheme="majorBidi" w:cstheme="majorBidi"/>
        </w:rPr>
        <w:t xml:space="preserve"> the 12</w:t>
      </w:r>
      <w:r w:rsidR="000959BB" w:rsidRPr="002D410A">
        <w:rPr>
          <w:rFonts w:asciiTheme="majorBidi" w:hAnsiTheme="majorBidi" w:cstheme="majorBidi"/>
        </w:rPr>
        <w:t xml:space="preserve"> </w:t>
      </w:r>
      <w:r w:rsidR="002F59A9" w:rsidRPr="002D410A">
        <w:rPr>
          <w:rFonts w:asciiTheme="majorBidi" w:hAnsiTheme="majorBidi" w:cstheme="majorBidi"/>
        </w:rPr>
        <w:t>knowledge items are shown in Table 2.</w:t>
      </w:r>
      <w:r w:rsidR="00FF419E" w:rsidRPr="002D410A">
        <w:rPr>
          <w:rFonts w:asciiTheme="majorBidi" w:hAnsiTheme="majorBidi" w:cstheme="majorBidi"/>
        </w:rPr>
        <w:t xml:space="preserve"> </w:t>
      </w:r>
      <w:r w:rsidR="00E21584" w:rsidRPr="002D410A">
        <w:rPr>
          <w:rFonts w:asciiTheme="majorBidi" w:hAnsiTheme="majorBidi" w:cstheme="majorBidi"/>
        </w:rPr>
        <w:t>The detailed answers of the medical students on the 12</w:t>
      </w:r>
      <w:r w:rsidR="000959BB" w:rsidRPr="002D410A">
        <w:rPr>
          <w:rFonts w:asciiTheme="majorBidi" w:hAnsiTheme="majorBidi" w:cstheme="majorBidi"/>
        </w:rPr>
        <w:t xml:space="preserve"> </w:t>
      </w:r>
      <w:r w:rsidR="00E21584" w:rsidRPr="002D410A">
        <w:rPr>
          <w:rFonts w:asciiTheme="majorBidi" w:hAnsiTheme="majorBidi" w:cstheme="majorBidi"/>
        </w:rPr>
        <w:t xml:space="preserve">knowledge items </w:t>
      </w:r>
      <w:r w:rsidR="00B91186" w:rsidRPr="002D410A">
        <w:rPr>
          <w:rFonts w:asciiTheme="majorBidi" w:hAnsiTheme="majorBidi" w:cstheme="majorBidi"/>
        </w:rPr>
        <w:t xml:space="preserve">with the correct answers </w:t>
      </w:r>
      <w:r w:rsidR="00E21584" w:rsidRPr="002D410A">
        <w:rPr>
          <w:rFonts w:asciiTheme="majorBidi" w:hAnsiTheme="majorBidi" w:cstheme="majorBidi"/>
        </w:rPr>
        <w:t xml:space="preserve">are shown in </w:t>
      </w:r>
      <w:r w:rsidR="00C1038D" w:rsidRPr="002D410A">
        <w:rPr>
          <w:rFonts w:asciiTheme="majorBidi" w:hAnsiTheme="majorBidi" w:cstheme="majorBidi"/>
        </w:rPr>
        <w:t xml:space="preserve">Supplementary </w:t>
      </w:r>
      <w:r w:rsidR="00E21584" w:rsidRPr="002D410A">
        <w:rPr>
          <w:rFonts w:asciiTheme="majorBidi" w:hAnsiTheme="majorBidi" w:cstheme="majorBidi"/>
        </w:rPr>
        <w:t xml:space="preserve">Table </w:t>
      </w:r>
      <w:r w:rsidR="00045D17" w:rsidRPr="002D410A">
        <w:rPr>
          <w:rFonts w:asciiTheme="majorBidi" w:hAnsiTheme="majorBidi" w:cstheme="majorBidi"/>
        </w:rPr>
        <w:t>S</w:t>
      </w:r>
      <w:r w:rsidR="00D12BF6" w:rsidRPr="002D410A">
        <w:rPr>
          <w:rFonts w:asciiTheme="majorBidi" w:hAnsiTheme="majorBidi" w:cstheme="majorBidi"/>
        </w:rPr>
        <w:t>3</w:t>
      </w:r>
      <w:r w:rsidR="00E21584" w:rsidRPr="002D410A">
        <w:rPr>
          <w:rFonts w:asciiTheme="majorBidi" w:hAnsiTheme="majorBidi" w:cstheme="majorBidi"/>
        </w:rPr>
        <w:t>.</w:t>
      </w:r>
      <w:r w:rsidR="008B0358" w:rsidRPr="002D410A">
        <w:rPr>
          <w:rFonts w:asciiTheme="majorBidi" w:hAnsiTheme="majorBidi" w:cstheme="majorBidi"/>
        </w:rPr>
        <w:t xml:space="preserve"> </w:t>
      </w:r>
    </w:p>
    <w:bookmarkEnd w:id="1"/>
    <w:p w14:paraId="5685A329" w14:textId="627517EE" w:rsidR="00B75D46" w:rsidRPr="002D410A" w:rsidRDefault="00B75D46" w:rsidP="00373149">
      <w:pPr>
        <w:pStyle w:val="Heading2"/>
        <w:rPr>
          <w:sz w:val="24"/>
          <w:szCs w:val="24"/>
        </w:rPr>
      </w:pPr>
      <w:r w:rsidRPr="002D410A">
        <w:rPr>
          <w:sz w:val="24"/>
          <w:szCs w:val="24"/>
        </w:rPr>
        <w:lastRenderedPageBreak/>
        <w:t>Attitudes, opinions, and perspectives of medical students about plagiarism</w:t>
      </w:r>
    </w:p>
    <w:p w14:paraId="5FD1494A" w14:textId="0DA2547E" w:rsidR="00B75D46" w:rsidRPr="002D410A" w:rsidRDefault="00B75D46" w:rsidP="00373149">
      <w:pPr>
        <w:spacing w:line="480" w:lineRule="auto"/>
        <w:jc w:val="both"/>
        <w:rPr>
          <w:rFonts w:asciiTheme="majorBidi" w:hAnsiTheme="majorBidi" w:cstheme="majorBidi"/>
        </w:rPr>
      </w:pPr>
      <w:r w:rsidRPr="002D410A">
        <w:rPr>
          <w:rFonts w:asciiTheme="majorBidi" w:hAnsiTheme="majorBidi" w:cstheme="majorBidi"/>
        </w:rPr>
        <w:t>In this study, more than 70% of the medical students agreed or strongly agreed on attitude items 1, 3, 6, and 8.</w:t>
      </w:r>
      <w:r w:rsidR="007B3374" w:rsidRPr="002D410A">
        <w:rPr>
          <w:rFonts w:asciiTheme="majorBidi" w:hAnsiTheme="majorBidi" w:cstheme="majorBidi"/>
        </w:rPr>
        <w:t xml:space="preserve"> </w:t>
      </w:r>
      <w:r w:rsidR="003D41E3" w:rsidRPr="002D410A">
        <w:rPr>
          <w:rFonts w:asciiTheme="majorBidi" w:hAnsiTheme="majorBidi" w:cstheme="majorBidi"/>
        </w:rPr>
        <w:t xml:space="preserve">These items </w:t>
      </w:r>
      <w:r w:rsidR="00C70B7A" w:rsidRPr="002D410A">
        <w:rPr>
          <w:rFonts w:asciiTheme="majorBidi" w:hAnsiTheme="majorBidi" w:cstheme="majorBidi"/>
        </w:rPr>
        <w:t>had the highest mean scores.</w:t>
      </w:r>
      <w:r w:rsidR="003E4FA5" w:rsidRPr="002D410A">
        <w:rPr>
          <w:rFonts w:asciiTheme="majorBidi" w:hAnsiTheme="majorBidi" w:cstheme="majorBidi"/>
        </w:rPr>
        <w:t xml:space="preserve"> </w:t>
      </w:r>
      <w:r w:rsidRPr="002D410A">
        <w:rPr>
          <w:rFonts w:asciiTheme="majorBidi" w:hAnsiTheme="majorBidi" w:cstheme="majorBidi"/>
        </w:rPr>
        <w:t xml:space="preserve">Similarly, more than 70% of the medical students agreed or strongly agreed on the opinion/perspective items 1, 2, and 3. </w:t>
      </w:r>
      <w:r w:rsidR="007742E3" w:rsidRPr="002D410A">
        <w:rPr>
          <w:rFonts w:asciiTheme="majorBidi" w:hAnsiTheme="majorBidi" w:cstheme="majorBidi"/>
        </w:rPr>
        <w:t xml:space="preserve">These items had the highest mean scores. </w:t>
      </w:r>
      <w:r w:rsidRPr="002D410A">
        <w:rPr>
          <w:rFonts w:asciiTheme="majorBidi" w:hAnsiTheme="majorBidi" w:cstheme="majorBidi"/>
        </w:rPr>
        <w:t>Detailed responses of the medical students on the attitude and opinion/perspective items are shown in Table 3.</w:t>
      </w:r>
    </w:p>
    <w:p w14:paraId="1249B610" w14:textId="77777777" w:rsidR="00B75D46" w:rsidRPr="002D410A" w:rsidRDefault="00B75D46" w:rsidP="00373149">
      <w:pPr>
        <w:pStyle w:val="Heading2"/>
        <w:rPr>
          <w:sz w:val="24"/>
          <w:szCs w:val="24"/>
        </w:rPr>
      </w:pPr>
      <w:r w:rsidRPr="002D410A">
        <w:rPr>
          <w:sz w:val="24"/>
          <w:szCs w:val="24"/>
        </w:rPr>
        <w:t>Strategies and efforts to curb plagiarism</w:t>
      </w:r>
    </w:p>
    <w:p w14:paraId="30DA2CE0" w14:textId="16F561A7" w:rsidR="00B75D46" w:rsidRPr="002D410A" w:rsidRDefault="00B75D46" w:rsidP="00373149">
      <w:pPr>
        <w:spacing w:line="480" w:lineRule="auto"/>
        <w:jc w:val="both"/>
        <w:rPr>
          <w:rFonts w:asciiTheme="majorBidi" w:hAnsiTheme="majorBidi" w:cstheme="majorBidi"/>
        </w:rPr>
      </w:pPr>
      <w:r w:rsidRPr="002D410A">
        <w:rPr>
          <w:rFonts w:asciiTheme="majorBidi" w:hAnsiTheme="majorBidi" w:cstheme="majorBidi"/>
        </w:rPr>
        <w:t xml:space="preserve">In this study, more than 70% of the medical students agreed or strongly agreed on items 2, 5, 3, and 7. </w:t>
      </w:r>
      <w:r w:rsidR="007742E3" w:rsidRPr="002D410A">
        <w:rPr>
          <w:rFonts w:asciiTheme="majorBidi" w:hAnsiTheme="majorBidi" w:cstheme="majorBidi"/>
        </w:rPr>
        <w:t xml:space="preserve">These items had the highest mean scores. </w:t>
      </w:r>
      <w:r w:rsidRPr="002D410A">
        <w:rPr>
          <w:rFonts w:asciiTheme="majorBidi" w:hAnsiTheme="majorBidi" w:cstheme="majorBidi"/>
        </w:rPr>
        <w:t>Detailed responses of the medical students on the strategies to curb plagiarism are shown in Table 4.</w:t>
      </w:r>
    </w:p>
    <w:p w14:paraId="40700A82" w14:textId="625400F6" w:rsidR="00B75D46" w:rsidRPr="002D410A" w:rsidRDefault="00A20FDC" w:rsidP="00373149">
      <w:pPr>
        <w:pStyle w:val="Heading2"/>
        <w:jc w:val="both"/>
        <w:rPr>
          <w:sz w:val="24"/>
          <w:szCs w:val="24"/>
        </w:rPr>
      </w:pPr>
      <w:r w:rsidRPr="002D410A">
        <w:rPr>
          <w:sz w:val="24"/>
          <w:szCs w:val="24"/>
        </w:rPr>
        <w:t xml:space="preserve">Associations between </w:t>
      </w:r>
      <w:r w:rsidR="00B75D46" w:rsidRPr="002D410A">
        <w:rPr>
          <w:sz w:val="24"/>
          <w:szCs w:val="24"/>
        </w:rPr>
        <w:t xml:space="preserve">the </w:t>
      </w:r>
      <w:r w:rsidR="000430C8" w:rsidRPr="002D410A">
        <w:rPr>
          <w:sz w:val="24"/>
          <w:szCs w:val="24"/>
        </w:rPr>
        <w:t>demographic</w:t>
      </w:r>
      <w:r w:rsidR="00B75D46" w:rsidRPr="002D410A">
        <w:rPr>
          <w:sz w:val="24"/>
          <w:szCs w:val="24"/>
        </w:rPr>
        <w:t xml:space="preserve"> and academic variables of the medical students with </w:t>
      </w:r>
      <w:r w:rsidR="009D0665" w:rsidRPr="002D410A">
        <w:rPr>
          <w:sz w:val="24"/>
          <w:szCs w:val="24"/>
        </w:rPr>
        <w:t xml:space="preserve">the </w:t>
      </w:r>
      <w:r w:rsidRPr="002D410A">
        <w:rPr>
          <w:sz w:val="24"/>
          <w:szCs w:val="24"/>
        </w:rPr>
        <w:t>knowledge</w:t>
      </w:r>
      <w:r w:rsidR="00B75D46" w:rsidRPr="002D410A">
        <w:rPr>
          <w:sz w:val="24"/>
          <w:szCs w:val="24"/>
        </w:rPr>
        <w:t xml:space="preserve">, attitudes, opinions/perspectives, and agreement on </w:t>
      </w:r>
      <w:r w:rsidR="000430C8" w:rsidRPr="002D410A">
        <w:rPr>
          <w:sz w:val="24"/>
          <w:szCs w:val="24"/>
        </w:rPr>
        <w:t xml:space="preserve">the </w:t>
      </w:r>
      <w:r w:rsidR="00B75D46" w:rsidRPr="002D410A">
        <w:rPr>
          <w:sz w:val="24"/>
          <w:szCs w:val="24"/>
        </w:rPr>
        <w:t xml:space="preserve">strategies/recommendations </w:t>
      </w:r>
      <w:r w:rsidR="000430C8" w:rsidRPr="002D410A">
        <w:rPr>
          <w:sz w:val="24"/>
          <w:szCs w:val="24"/>
        </w:rPr>
        <w:t>to curb</w:t>
      </w:r>
      <w:r w:rsidR="00B75D46" w:rsidRPr="002D410A">
        <w:rPr>
          <w:sz w:val="24"/>
          <w:szCs w:val="24"/>
        </w:rPr>
        <w:t xml:space="preserve"> plagiarism</w:t>
      </w:r>
    </w:p>
    <w:p w14:paraId="413FA0CB" w14:textId="7B068DEA" w:rsidR="000351F1" w:rsidRPr="002D410A" w:rsidRDefault="00AA5CF8" w:rsidP="00373149">
      <w:pPr>
        <w:spacing w:line="480" w:lineRule="auto"/>
        <w:jc w:val="both"/>
        <w:sectPr w:rsidR="000351F1" w:rsidRPr="002D410A" w:rsidSect="000351F1">
          <w:footerReference w:type="default" r:id="rId10"/>
          <w:pgSz w:w="12240" w:h="15840"/>
          <w:pgMar w:top="1440" w:right="1440" w:bottom="1440" w:left="1440" w:header="720" w:footer="720" w:gutter="0"/>
          <w:lnNumType w:countBy="1" w:restart="continuous"/>
          <w:cols w:space="720"/>
          <w:docGrid w:linePitch="360"/>
        </w:sectPr>
      </w:pPr>
      <w:r w:rsidRPr="002D410A">
        <w:rPr>
          <w:rFonts w:asciiTheme="majorBidi" w:hAnsiTheme="majorBidi" w:cstheme="majorBidi"/>
        </w:rPr>
        <w:t>The mean</w:t>
      </w:r>
      <w:r w:rsidR="002C7A95" w:rsidRPr="002D410A">
        <w:rPr>
          <w:rFonts w:asciiTheme="majorBidi" w:hAnsiTheme="majorBidi" w:cstheme="majorBidi"/>
        </w:rPr>
        <w:t xml:space="preserve"> </w:t>
      </w:r>
      <w:r w:rsidRPr="002D410A">
        <w:rPr>
          <w:rFonts w:asciiTheme="majorBidi" w:hAnsiTheme="majorBidi" w:cstheme="majorBidi"/>
        </w:rPr>
        <w:t>score</w:t>
      </w:r>
      <w:r w:rsidR="004A3303" w:rsidRPr="002D410A">
        <w:rPr>
          <w:rFonts w:asciiTheme="majorBidi" w:hAnsiTheme="majorBidi" w:cstheme="majorBidi"/>
        </w:rPr>
        <w:t xml:space="preserve"> </w:t>
      </w:r>
      <w:r w:rsidR="00A30510" w:rsidRPr="002D410A">
        <w:rPr>
          <w:rFonts w:asciiTheme="majorBidi" w:hAnsiTheme="majorBidi" w:cstheme="majorBidi"/>
        </w:rPr>
        <w:t>on the 12 knowledge items was 61.6% ± 39.1%</w:t>
      </w:r>
      <w:r w:rsidR="00F24B75" w:rsidRPr="002D410A">
        <w:rPr>
          <w:rFonts w:asciiTheme="majorBidi" w:hAnsiTheme="majorBidi" w:cstheme="majorBidi"/>
        </w:rPr>
        <w:t xml:space="preserve">, the mean score </w:t>
      </w:r>
      <w:r w:rsidR="00A30510" w:rsidRPr="002D410A">
        <w:rPr>
          <w:rFonts w:asciiTheme="majorBidi" w:hAnsiTheme="majorBidi" w:cstheme="majorBidi"/>
        </w:rPr>
        <w:t xml:space="preserve">on the </w:t>
      </w:r>
      <w:r w:rsidR="00B96DF2" w:rsidRPr="002D410A">
        <w:rPr>
          <w:rFonts w:asciiTheme="majorBidi" w:hAnsiTheme="majorBidi" w:cstheme="majorBidi"/>
        </w:rPr>
        <w:t xml:space="preserve">8 attitude items was </w:t>
      </w:r>
      <w:r w:rsidR="00053810" w:rsidRPr="002D410A">
        <w:rPr>
          <w:rFonts w:asciiTheme="majorBidi" w:hAnsiTheme="majorBidi" w:cstheme="majorBidi"/>
        </w:rPr>
        <w:t>79.4% ± 21.8%,</w:t>
      </w:r>
      <w:r w:rsidR="000429E8" w:rsidRPr="002D410A">
        <w:rPr>
          <w:rFonts w:asciiTheme="majorBidi" w:hAnsiTheme="majorBidi" w:cstheme="majorBidi"/>
        </w:rPr>
        <w:t xml:space="preserve"> the mean score on the 6 opinion/perspective items was 78.9% ± 21.7%,</w:t>
      </w:r>
      <w:r w:rsidR="00765C59" w:rsidRPr="002D410A">
        <w:rPr>
          <w:rFonts w:asciiTheme="majorBidi" w:hAnsiTheme="majorBidi" w:cstheme="majorBidi"/>
        </w:rPr>
        <w:t xml:space="preserve"> the mean score on the combined </w:t>
      </w:r>
      <w:r w:rsidR="00903207" w:rsidRPr="002D410A">
        <w:rPr>
          <w:rFonts w:asciiTheme="majorBidi" w:hAnsiTheme="majorBidi" w:cstheme="majorBidi"/>
        </w:rPr>
        <w:t>14</w:t>
      </w:r>
      <w:r w:rsidR="00765C59" w:rsidRPr="002D410A">
        <w:rPr>
          <w:rFonts w:asciiTheme="majorBidi" w:hAnsiTheme="majorBidi" w:cstheme="majorBidi"/>
        </w:rPr>
        <w:t xml:space="preserve"> </w:t>
      </w:r>
      <w:r w:rsidR="00903207" w:rsidRPr="002D410A">
        <w:rPr>
          <w:rFonts w:asciiTheme="majorBidi" w:hAnsiTheme="majorBidi" w:cstheme="majorBidi"/>
        </w:rPr>
        <w:t>attitude/</w:t>
      </w:r>
      <w:r w:rsidR="00765C59" w:rsidRPr="002D410A">
        <w:rPr>
          <w:rFonts w:asciiTheme="majorBidi" w:hAnsiTheme="majorBidi" w:cstheme="majorBidi"/>
        </w:rPr>
        <w:t>opinion/perspective items</w:t>
      </w:r>
      <w:r w:rsidR="00903207" w:rsidRPr="002D410A">
        <w:rPr>
          <w:rFonts w:asciiTheme="majorBidi" w:hAnsiTheme="majorBidi" w:cstheme="majorBidi"/>
        </w:rPr>
        <w:t xml:space="preserve"> was </w:t>
      </w:r>
      <w:r w:rsidR="00334F5F" w:rsidRPr="002D410A">
        <w:rPr>
          <w:rFonts w:asciiTheme="majorBidi" w:hAnsiTheme="majorBidi" w:cstheme="majorBidi"/>
        </w:rPr>
        <w:t xml:space="preserve">79.2% ± 21.0%, and the mean score on the </w:t>
      </w:r>
      <w:r w:rsidR="003248AB" w:rsidRPr="002D410A">
        <w:rPr>
          <w:rFonts w:asciiTheme="majorBidi" w:hAnsiTheme="majorBidi" w:cstheme="majorBidi"/>
        </w:rPr>
        <w:t>8</w:t>
      </w:r>
      <w:r w:rsidR="00334F5F" w:rsidRPr="002D410A">
        <w:rPr>
          <w:rFonts w:asciiTheme="majorBidi" w:hAnsiTheme="majorBidi" w:cstheme="majorBidi"/>
        </w:rPr>
        <w:t xml:space="preserve"> </w:t>
      </w:r>
      <w:r w:rsidR="003248AB" w:rsidRPr="002D410A">
        <w:rPr>
          <w:rFonts w:asciiTheme="majorBidi" w:hAnsiTheme="majorBidi" w:cstheme="majorBidi"/>
        </w:rPr>
        <w:t>strategies/recommendations</w:t>
      </w:r>
      <w:r w:rsidR="00334F5F" w:rsidRPr="002D410A">
        <w:rPr>
          <w:rFonts w:asciiTheme="majorBidi" w:hAnsiTheme="majorBidi" w:cstheme="majorBidi"/>
        </w:rPr>
        <w:t xml:space="preserve"> items was </w:t>
      </w:r>
      <w:r w:rsidR="00A90F1B" w:rsidRPr="002D410A">
        <w:rPr>
          <w:rFonts w:asciiTheme="majorBidi" w:hAnsiTheme="majorBidi" w:cstheme="majorBidi"/>
        </w:rPr>
        <w:t>80.3%</w:t>
      </w:r>
      <w:r w:rsidR="00575A50" w:rsidRPr="002D410A">
        <w:rPr>
          <w:rFonts w:asciiTheme="majorBidi" w:hAnsiTheme="majorBidi" w:cstheme="majorBidi"/>
        </w:rPr>
        <w:t xml:space="preserve"> ± 21.6%.</w:t>
      </w:r>
      <w:r w:rsidR="00465BFD" w:rsidRPr="002D410A">
        <w:rPr>
          <w:rFonts w:asciiTheme="majorBidi" w:hAnsiTheme="majorBidi" w:cstheme="majorBidi"/>
        </w:rPr>
        <w:t xml:space="preserve"> </w:t>
      </w:r>
      <w:r w:rsidR="003E6247" w:rsidRPr="002D410A">
        <w:rPr>
          <w:rFonts w:asciiTheme="majorBidi" w:hAnsiTheme="majorBidi" w:cstheme="majorBidi"/>
        </w:rPr>
        <w:t>There was a strong and positive correlation between</w:t>
      </w:r>
      <w:r w:rsidR="00742C03" w:rsidRPr="002D410A">
        <w:rPr>
          <w:rFonts w:asciiTheme="majorBidi" w:hAnsiTheme="majorBidi" w:cstheme="majorBidi"/>
        </w:rPr>
        <w:t xml:space="preserve"> knowledge, attitudes, opinions/perspectives, and agreement on the strategies/recommendations scores. </w:t>
      </w:r>
      <w:r w:rsidR="0026003C" w:rsidRPr="002D410A">
        <w:rPr>
          <w:rFonts w:asciiTheme="majorBidi" w:hAnsiTheme="majorBidi" w:cstheme="majorBidi"/>
        </w:rPr>
        <w:t xml:space="preserve">The correlation matrix is shown in Table 5. </w:t>
      </w:r>
      <w:r w:rsidR="00465BFD" w:rsidRPr="002D410A">
        <w:rPr>
          <w:rFonts w:asciiTheme="majorBidi" w:hAnsiTheme="majorBidi" w:cstheme="majorBidi"/>
        </w:rPr>
        <w:t>Bivariate analysis using</w:t>
      </w:r>
      <w:r w:rsidR="002C141E" w:rsidRPr="002D410A">
        <w:rPr>
          <w:rFonts w:asciiTheme="majorBidi" w:hAnsiTheme="majorBidi" w:cstheme="majorBidi"/>
        </w:rPr>
        <w:t xml:space="preserve"> </w:t>
      </w:r>
      <w:r w:rsidR="002C141E" w:rsidRPr="002D410A">
        <w:rPr>
          <w:rFonts w:asciiTheme="majorBidi" w:hAnsiTheme="majorBidi" w:cstheme="majorBidi"/>
          <w:i/>
          <w:iCs/>
        </w:rPr>
        <w:t>t</w:t>
      </w:r>
      <w:r w:rsidR="002C141E" w:rsidRPr="002D410A">
        <w:rPr>
          <w:rFonts w:asciiTheme="majorBidi" w:hAnsiTheme="majorBidi" w:cstheme="majorBidi"/>
        </w:rPr>
        <w:t>-tests showed that knowledge,</w:t>
      </w:r>
      <w:r w:rsidR="004B207A" w:rsidRPr="002D410A">
        <w:rPr>
          <w:rFonts w:asciiTheme="majorBidi" w:hAnsiTheme="majorBidi" w:cstheme="majorBidi"/>
        </w:rPr>
        <w:t xml:space="preserve"> attitude, opinion/perspective, combined attitude/opinion/perspective, and strategies/recommendations scores were</w:t>
      </w:r>
      <w:r w:rsidR="005A42A7" w:rsidRPr="002D410A">
        <w:rPr>
          <w:rFonts w:asciiTheme="majorBidi" w:hAnsiTheme="majorBidi" w:cstheme="majorBidi"/>
        </w:rPr>
        <w:t xml:space="preserve"> </w:t>
      </w:r>
      <w:r w:rsidR="00C37F6A" w:rsidRPr="002D410A">
        <w:rPr>
          <w:rFonts w:asciiTheme="majorBidi" w:hAnsiTheme="majorBidi" w:cstheme="majorBidi"/>
        </w:rPr>
        <w:t xml:space="preserve">significantly higher for </w:t>
      </w:r>
      <w:r w:rsidR="009F19E3" w:rsidRPr="002D410A">
        <w:rPr>
          <w:rFonts w:asciiTheme="majorBidi" w:hAnsiTheme="majorBidi" w:cstheme="majorBidi"/>
        </w:rPr>
        <w:t>the medical students who were in their</w:t>
      </w:r>
      <w:r w:rsidR="006872B7" w:rsidRPr="002D410A">
        <w:rPr>
          <w:rFonts w:asciiTheme="majorBidi" w:hAnsiTheme="majorBidi" w:cstheme="majorBidi"/>
        </w:rPr>
        <w:t xml:space="preserve"> clinical phase (4</w:t>
      </w:r>
      <w:r w:rsidR="006872B7" w:rsidRPr="002D410A">
        <w:rPr>
          <w:rFonts w:asciiTheme="majorBidi" w:hAnsiTheme="majorBidi" w:cstheme="majorBidi"/>
          <w:vertAlign w:val="superscript"/>
        </w:rPr>
        <w:t>th</w:t>
      </w:r>
      <w:r w:rsidR="00143AB6" w:rsidRPr="002D410A">
        <w:rPr>
          <w:rFonts w:asciiTheme="majorBidi" w:hAnsiTheme="majorBidi" w:cstheme="majorBidi"/>
        </w:rPr>
        <w:t xml:space="preserve"> </w:t>
      </w:r>
      <w:r w:rsidR="006872B7" w:rsidRPr="002D410A">
        <w:rPr>
          <w:rFonts w:asciiTheme="majorBidi" w:hAnsiTheme="majorBidi" w:cstheme="majorBidi"/>
        </w:rPr>
        <w:t>to 6</w:t>
      </w:r>
      <w:r w:rsidR="006872B7" w:rsidRPr="002D410A">
        <w:rPr>
          <w:rFonts w:asciiTheme="majorBidi" w:hAnsiTheme="majorBidi" w:cstheme="majorBidi"/>
          <w:vertAlign w:val="superscript"/>
        </w:rPr>
        <w:t>th</w:t>
      </w:r>
      <w:r w:rsidR="006872B7" w:rsidRPr="002D410A">
        <w:rPr>
          <w:rFonts w:asciiTheme="majorBidi" w:hAnsiTheme="majorBidi" w:cstheme="majorBidi"/>
        </w:rPr>
        <w:t xml:space="preserve"> academic/training year),</w:t>
      </w:r>
      <w:r w:rsidR="003008B0" w:rsidRPr="002D410A">
        <w:rPr>
          <w:rFonts w:asciiTheme="majorBidi" w:hAnsiTheme="majorBidi" w:cstheme="majorBidi"/>
        </w:rPr>
        <w:t xml:space="preserve"> who had a GPA of ≥ 3.0</w:t>
      </w:r>
      <w:r w:rsidR="00AA62BA" w:rsidRPr="002D410A">
        <w:rPr>
          <w:rFonts w:asciiTheme="majorBidi" w:hAnsiTheme="majorBidi" w:cstheme="majorBidi"/>
        </w:rPr>
        <w:t>,</w:t>
      </w:r>
      <w:r w:rsidR="009D1DFF" w:rsidRPr="002D410A">
        <w:rPr>
          <w:rFonts w:asciiTheme="majorBidi" w:hAnsiTheme="majorBidi" w:cstheme="majorBidi"/>
        </w:rPr>
        <w:t xml:space="preserve"> who self-rated their satisfaction with academic achievement</w:t>
      </w:r>
      <w:r w:rsidR="00236C48" w:rsidRPr="002D410A">
        <w:rPr>
          <w:rFonts w:asciiTheme="majorBidi" w:hAnsiTheme="majorBidi" w:cstheme="majorBidi"/>
        </w:rPr>
        <w:t xml:space="preserve"> as high,</w:t>
      </w:r>
      <w:r w:rsidR="00E1556C" w:rsidRPr="002D410A">
        <w:rPr>
          <w:rFonts w:asciiTheme="majorBidi" w:hAnsiTheme="majorBidi" w:cstheme="majorBidi"/>
        </w:rPr>
        <w:t xml:space="preserve"> who self-</w:t>
      </w:r>
      <w:r w:rsidR="00E1556C" w:rsidRPr="002D410A">
        <w:rPr>
          <w:rFonts w:asciiTheme="majorBidi" w:hAnsiTheme="majorBidi" w:cstheme="majorBidi"/>
        </w:rPr>
        <w:lastRenderedPageBreak/>
        <w:t>rated satisfaction with their academic writing skills</w:t>
      </w:r>
      <w:r w:rsidR="00FA1F8D" w:rsidRPr="002D410A">
        <w:rPr>
          <w:rFonts w:asciiTheme="majorBidi" w:hAnsiTheme="majorBidi" w:cstheme="majorBidi"/>
        </w:rPr>
        <w:t xml:space="preserve"> as high,</w:t>
      </w:r>
      <w:r w:rsidR="00497561" w:rsidRPr="002D410A">
        <w:rPr>
          <w:rFonts w:asciiTheme="majorBidi" w:hAnsiTheme="majorBidi" w:cstheme="majorBidi"/>
        </w:rPr>
        <w:t xml:space="preserve"> who self-rated satisfaction with </w:t>
      </w:r>
      <w:r w:rsidR="00AA1544" w:rsidRPr="002D410A">
        <w:rPr>
          <w:rFonts w:asciiTheme="majorBidi" w:hAnsiTheme="majorBidi" w:cstheme="majorBidi"/>
        </w:rPr>
        <w:t xml:space="preserve">their </w:t>
      </w:r>
      <w:r w:rsidR="00497561" w:rsidRPr="002D410A">
        <w:rPr>
          <w:rFonts w:asciiTheme="majorBidi" w:hAnsiTheme="majorBidi" w:cstheme="majorBidi"/>
        </w:rPr>
        <w:t>informational skills</w:t>
      </w:r>
      <w:r w:rsidR="00D5161A" w:rsidRPr="002D410A">
        <w:rPr>
          <w:rFonts w:asciiTheme="majorBidi" w:hAnsiTheme="majorBidi" w:cstheme="majorBidi"/>
        </w:rPr>
        <w:t xml:space="preserve"> as high,</w:t>
      </w:r>
      <w:r w:rsidR="00F70990" w:rsidRPr="002D410A">
        <w:rPr>
          <w:rFonts w:asciiTheme="majorBidi" w:hAnsiTheme="majorBidi" w:cstheme="majorBidi"/>
        </w:rPr>
        <w:t xml:space="preserve"> who self-rated satisfaction with their ability to use citation managers</w:t>
      </w:r>
      <w:r w:rsidR="005F6238" w:rsidRPr="002D410A">
        <w:rPr>
          <w:rFonts w:asciiTheme="majorBidi" w:hAnsiTheme="majorBidi" w:cstheme="majorBidi"/>
        </w:rPr>
        <w:t xml:space="preserve"> as high, </w:t>
      </w:r>
      <w:r w:rsidR="00C47726" w:rsidRPr="002D410A">
        <w:rPr>
          <w:rFonts w:asciiTheme="majorBidi" w:hAnsiTheme="majorBidi" w:cstheme="majorBidi"/>
        </w:rPr>
        <w:t>who have had received course</w:t>
      </w:r>
      <w:r w:rsidR="000F6A34" w:rsidRPr="002D410A">
        <w:rPr>
          <w:rFonts w:asciiTheme="majorBidi" w:hAnsiTheme="majorBidi" w:cstheme="majorBidi"/>
        </w:rPr>
        <w:t>s</w:t>
      </w:r>
      <w:r w:rsidR="00C47726" w:rsidRPr="002D410A">
        <w:rPr>
          <w:rFonts w:asciiTheme="majorBidi" w:hAnsiTheme="majorBidi" w:cstheme="majorBidi"/>
        </w:rPr>
        <w:t>/workshop</w:t>
      </w:r>
      <w:r w:rsidR="000F6A34" w:rsidRPr="002D410A">
        <w:rPr>
          <w:rFonts w:asciiTheme="majorBidi" w:hAnsiTheme="majorBidi" w:cstheme="majorBidi"/>
        </w:rPr>
        <w:t>s</w:t>
      </w:r>
      <w:r w:rsidR="00C47726" w:rsidRPr="002D410A">
        <w:rPr>
          <w:rFonts w:asciiTheme="majorBidi" w:hAnsiTheme="majorBidi" w:cstheme="majorBidi"/>
        </w:rPr>
        <w:t>/lecturers on plagiarism</w:t>
      </w:r>
      <w:r w:rsidR="00CB6ADB" w:rsidRPr="002D410A">
        <w:rPr>
          <w:rFonts w:asciiTheme="majorBidi" w:hAnsiTheme="majorBidi" w:cstheme="majorBidi"/>
        </w:rPr>
        <w:t>,</w:t>
      </w:r>
      <w:r w:rsidR="0016513F" w:rsidRPr="002D410A">
        <w:rPr>
          <w:rFonts w:asciiTheme="majorBidi" w:hAnsiTheme="majorBidi" w:cstheme="majorBidi"/>
        </w:rPr>
        <w:t xml:space="preserve"> who have had used </w:t>
      </w:r>
      <w:r w:rsidR="00065043" w:rsidRPr="002D410A">
        <w:rPr>
          <w:rFonts w:asciiTheme="majorBidi" w:hAnsiTheme="majorBidi" w:cstheme="majorBidi"/>
        </w:rPr>
        <w:t>plagiarism</w:t>
      </w:r>
      <w:r w:rsidR="0016513F" w:rsidRPr="002D410A">
        <w:rPr>
          <w:rFonts w:asciiTheme="majorBidi" w:hAnsiTheme="majorBidi" w:cstheme="majorBidi"/>
        </w:rPr>
        <w:t xml:space="preserve"> checking tools, and who </w:t>
      </w:r>
      <w:r w:rsidR="008C5D59" w:rsidRPr="002D410A">
        <w:rPr>
          <w:rFonts w:asciiTheme="majorBidi" w:hAnsiTheme="majorBidi" w:cstheme="majorBidi"/>
        </w:rPr>
        <w:t>have had participated in a scientific paper/graduation thesis writing</w:t>
      </w:r>
      <w:r w:rsidR="00143AB6" w:rsidRPr="002D410A">
        <w:rPr>
          <w:rFonts w:asciiTheme="majorBidi" w:hAnsiTheme="majorBidi" w:cstheme="majorBidi"/>
        </w:rPr>
        <w:t xml:space="preserve">. </w:t>
      </w:r>
      <w:r w:rsidR="0017641B" w:rsidRPr="002D410A">
        <w:rPr>
          <w:rFonts w:asciiTheme="majorBidi" w:hAnsiTheme="majorBidi" w:cstheme="majorBidi"/>
        </w:rPr>
        <w:t xml:space="preserve">Details of these differences are shown in Table </w:t>
      </w:r>
      <w:r w:rsidR="0026003C" w:rsidRPr="002D410A">
        <w:rPr>
          <w:rFonts w:asciiTheme="majorBidi" w:hAnsiTheme="majorBidi" w:cstheme="majorBidi"/>
        </w:rPr>
        <w:t>6</w:t>
      </w:r>
      <w:r w:rsidR="000351F1" w:rsidRPr="002D410A">
        <w:rPr>
          <w:rFonts w:asciiTheme="majorBidi" w:hAnsiTheme="majorBidi" w:cstheme="majorBidi"/>
        </w:rPr>
        <w:t>.</w:t>
      </w:r>
      <w:r w:rsidR="008F489E" w:rsidRPr="002D410A">
        <w:rPr>
          <w:rFonts w:asciiTheme="majorBidi" w:hAnsiTheme="majorBidi" w:cstheme="majorBidi"/>
        </w:rPr>
        <w:t xml:space="preserve"> </w:t>
      </w:r>
    </w:p>
    <w:p w14:paraId="23EE9E98" w14:textId="77777777" w:rsidR="007D1ACA" w:rsidRPr="002D410A" w:rsidRDefault="007D1ACA" w:rsidP="00373149">
      <w:pPr>
        <w:pStyle w:val="Heading1"/>
        <w:rPr>
          <w:sz w:val="24"/>
          <w:szCs w:val="24"/>
        </w:rPr>
      </w:pPr>
      <w:bookmarkStart w:id="2" w:name="_Hlk131319503"/>
      <w:r w:rsidRPr="002D410A">
        <w:rPr>
          <w:sz w:val="24"/>
          <w:szCs w:val="24"/>
        </w:rPr>
        <w:lastRenderedPageBreak/>
        <w:t>Discussion</w:t>
      </w:r>
    </w:p>
    <w:p w14:paraId="144700B1" w14:textId="77777777" w:rsidR="007D1ACA" w:rsidRPr="002D410A" w:rsidRDefault="007D1ACA" w:rsidP="00373149">
      <w:pPr>
        <w:pStyle w:val="Heading2"/>
        <w:rPr>
          <w:sz w:val="24"/>
          <w:szCs w:val="24"/>
        </w:rPr>
      </w:pPr>
      <w:r w:rsidRPr="002D410A">
        <w:rPr>
          <w:sz w:val="24"/>
          <w:szCs w:val="24"/>
        </w:rPr>
        <w:t>Summary of the key findings</w:t>
      </w:r>
    </w:p>
    <w:p w14:paraId="02F2471E" w14:textId="479FC2BB" w:rsidR="007D1ACA" w:rsidRPr="002D410A" w:rsidRDefault="009D0665" w:rsidP="00373149">
      <w:pPr>
        <w:spacing w:line="480" w:lineRule="auto"/>
        <w:jc w:val="both"/>
        <w:rPr>
          <w:rFonts w:asciiTheme="majorBidi" w:hAnsiTheme="majorBidi" w:cstheme="majorBidi"/>
        </w:rPr>
      </w:pPr>
      <w:r w:rsidRPr="002D410A">
        <w:rPr>
          <w:rFonts w:asciiTheme="majorBidi" w:hAnsiTheme="majorBidi" w:cstheme="majorBidi"/>
        </w:rPr>
        <w:t>P</w:t>
      </w:r>
      <w:r w:rsidR="007D1ACA" w:rsidRPr="002D410A">
        <w:rPr>
          <w:rFonts w:asciiTheme="majorBidi" w:hAnsiTheme="majorBidi" w:cstheme="majorBidi"/>
        </w:rPr>
        <w:t>lagiarism continues to threat</w:t>
      </w:r>
      <w:r w:rsidRPr="002D410A">
        <w:rPr>
          <w:rFonts w:asciiTheme="majorBidi" w:hAnsiTheme="majorBidi" w:cstheme="majorBidi"/>
        </w:rPr>
        <w:t>en</w:t>
      </w:r>
      <w:r w:rsidR="007D1ACA" w:rsidRPr="002D410A">
        <w:rPr>
          <w:rFonts w:asciiTheme="majorBidi" w:hAnsiTheme="majorBidi" w:cstheme="majorBidi"/>
        </w:rPr>
        <w:t xml:space="preserve"> academic integrity in different higher education institutions around the world </w:t>
      </w:r>
      <w:r w:rsidR="007D1ACA" w:rsidRPr="002D410A">
        <w:rPr>
          <w:rFonts w:asciiTheme="majorBidi" w:hAnsiTheme="majorBidi" w:cstheme="majorBidi"/>
        </w:rPr>
        <w:fldChar w:fldCharType="begin">
          <w:fldData xml:space="preserve">PEVuZE5vdGU+PENpdGU+PEF1dGhvcj5KdXlhbDwvQXV0aG9yPjxZZWFyPjIwMTU8L1llYXI+PFJl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</w:fldData>
        </w:fldChar>
      </w:r>
      <w:r w:rsidR="007D1ACA" w:rsidRPr="002D410A">
        <w:rPr>
          <w:rFonts w:asciiTheme="majorBidi" w:hAnsiTheme="majorBidi" w:cstheme="majorBidi"/>
        </w:rPr>
        <w:instrText xml:space="preserve"> ADDIN EN.CITE </w:instrText>
      </w:r>
      <w:r w:rsidR="007D1ACA" w:rsidRPr="002D410A">
        <w:rPr>
          <w:rFonts w:asciiTheme="majorBidi" w:hAnsiTheme="majorBidi" w:cstheme="majorBidi"/>
        </w:rPr>
        <w:fldChar w:fldCharType="begin">
          <w:fldData xml:space="preserve">PEVuZE5vdGU+PENpdGU+PEF1dGhvcj5KdXlhbDwvQXV0aG9yPjxZZWFyPjIwMTU8L1llYXI+PFJl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</w:fldData>
        </w:fldChar>
      </w:r>
      <w:r w:rsidR="007D1ACA" w:rsidRPr="002D410A">
        <w:rPr>
          <w:rFonts w:asciiTheme="majorBidi" w:hAnsiTheme="majorBidi" w:cstheme="majorBidi"/>
        </w:rPr>
        <w:instrText xml:space="preserve"> ADDIN EN.CITE.DATA </w:instrText>
      </w:r>
      <w:r w:rsidR="007D1ACA" w:rsidRPr="002D410A">
        <w:rPr>
          <w:rFonts w:asciiTheme="majorBidi" w:hAnsiTheme="majorBidi" w:cstheme="majorBidi"/>
        </w:rPr>
      </w:r>
      <w:r w:rsidR="007D1ACA" w:rsidRPr="002D410A">
        <w:rPr>
          <w:rFonts w:asciiTheme="majorBidi" w:hAnsiTheme="majorBidi" w:cstheme="majorBidi"/>
        </w:rPr>
        <w:fldChar w:fldCharType="end"/>
      </w:r>
      <w:r w:rsidR="007D1ACA" w:rsidRPr="002D410A">
        <w:rPr>
          <w:rFonts w:asciiTheme="majorBidi" w:hAnsiTheme="majorBidi" w:cstheme="majorBidi"/>
        </w:rPr>
      </w:r>
      <w:r w:rsidR="007D1ACA" w:rsidRPr="002D410A">
        <w:rPr>
          <w:rFonts w:asciiTheme="majorBidi" w:hAnsiTheme="majorBidi" w:cstheme="majorBidi"/>
        </w:rPr>
        <w:fldChar w:fldCharType="separate"/>
      </w:r>
      <w:r w:rsidR="007D1ACA" w:rsidRPr="002D410A">
        <w:rPr>
          <w:rFonts w:asciiTheme="majorBidi" w:hAnsiTheme="majorBidi" w:cstheme="majorBidi"/>
          <w:noProof/>
        </w:rPr>
        <w:t>(</w:t>
      </w:r>
      <w:hyperlink w:anchor="_ENREF_2" w:tooltip="Anderson, 2011 #12" w:history="1">
        <w:r w:rsidR="007D1ACA" w:rsidRPr="002D410A">
          <w:rPr>
            <w:rFonts w:asciiTheme="majorBidi" w:hAnsiTheme="majorBidi" w:cstheme="majorBidi"/>
            <w:noProof/>
          </w:rPr>
          <w:t>Anderson &amp; Steneck, 2011</w:t>
        </w:r>
      </w:hyperlink>
      <w:r w:rsidR="007D1ACA" w:rsidRPr="002D410A">
        <w:rPr>
          <w:rFonts w:asciiTheme="majorBidi" w:hAnsiTheme="majorBidi" w:cstheme="majorBidi"/>
          <w:noProof/>
        </w:rPr>
        <w:t xml:space="preserve">; </w:t>
      </w:r>
      <w:hyperlink w:anchor="_ENREF_27" w:tooltip="Ismail, 2018 #14" w:history="1">
        <w:r w:rsidR="007D1ACA" w:rsidRPr="002D410A">
          <w:rPr>
            <w:rFonts w:asciiTheme="majorBidi" w:hAnsiTheme="majorBidi" w:cstheme="majorBidi"/>
            <w:noProof/>
          </w:rPr>
          <w:t>Ismail, 2018</w:t>
        </w:r>
      </w:hyperlink>
      <w:r w:rsidR="007D1ACA" w:rsidRPr="002D410A">
        <w:rPr>
          <w:rFonts w:asciiTheme="majorBidi" w:hAnsiTheme="majorBidi" w:cstheme="majorBidi"/>
          <w:noProof/>
        </w:rPr>
        <w:t xml:space="preserve">; </w:t>
      </w:r>
      <w:hyperlink w:anchor="_ENREF_30" w:tooltip="Javaeed, 2019 #13" w:history="1">
        <w:r w:rsidR="007D1ACA" w:rsidRPr="002D410A">
          <w:rPr>
            <w:rFonts w:asciiTheme="majorBidi" w:hAnsiTheme="majorBidi" w:cstheme="majorBidi"/>
            <w:noProof/>
          </w:rPr>
          <w:t>Javaeed et al., 2019</w:t>
        </w:r>
      </w:hyperlink>
      <w:r w:rsidR="007D1ACA" w:rsidRPr="002D410A">
        <w:rPr>
          <w:rFonts w:asciiTheme="majorBidi" w:hAnsiTheme="majorBidi" w:cstheme="majorBidi"/>
          <w:noProof/>
        </w:rPr>
        <w:t xml:space="preserve">; </w:t>
      </w:r>
      <w:hyperlink w:anchor="_ENREF_33" w:tooltip="Juyal, 2015 #11" w:history="1">
        <w:r w:rsidR="007D1ACA" w:rsidRPr="002D410A">
          <w:rPr>
            <w:rFonts w:asciiTheme="majorBidi" w:hAnsiTheme="majorBidi" w:cstheme="majorBidi"/>
            <w:noProof/>
          </w:rPr>
          <w:t>Juyal et al., 2015</w:t>
        </w:r>
      </w:hyperlink>
      <w:r w:rsidR="007D1ACA" w:rsidRPr="002D410A">
        <w:rPr>
          <w:rFonts w:asciiTheme="majorBidi" w:hAnsiTheme="majorBidi" w:cstheme="majorBidi"/>
          <w:noProof/>
        </w:rPr>
        <w:t>)</w:t>
      </w:r>
      <w:r w:rsidR="007D1ACA" w:rsidRPr="002D410A">
        <w:rPr>
          <w:rFonts w:asciiTheme="majorBidi" w:hAnsiTheme="majorBidi" w:cstheme="majorBidi"/>
        </w:rPr>
        <w:fldChar w:fldCharType="end"/>
      </w:r>
      <w:r w:rsidR="007D1ACA" w:rsidRPr="002D410A">
        <w:rPr>
          <w:rFonts w:asciiTheme="majorBidi" w:hAnsiTheme="majorBidi" w:cstheme="majorBidi"/>
        </w:rPr>
        <w:t xml:space="preserve">. For the first time, knowledge, attitudes, opinions, and perspectives of Palestinian medical students about plagiarism and the strategies/recommendations that can be used to curb this phenomenon were assessed. The key findings of the study included </w:t>
      </w:r>
      <w:r w:rsidRPr="002D410A">
        <w:rPr>
          <w:rFonts w:asciiTheme="majorBidi" w:hAnsiTheme="majorBidi" w:cstheme="majorBidi"/>
        </w:rPr>
        <w:t xml:space="preserve">the </w:t>
      </w:r>
      <w:r w:rsidR="007D1ACA" w:rsidRPr="002D410A">
        <w:rPr>
          <w:rFonts w:asciiTheme="majorBidi" w:hAnsiTheme="majorBidi" w:cstheme="majorBidi"/>
        </w:rPr>
        <w:t xml:space="preserve">identification of gaps in knowledge and </w:t>
      </w:r>
      <w:r w:rsidRPr="002D410A">
        <w:rPr>
          <w:rFonts w:asciiTheme="majorBidi" w:hAnsiTheme="majorBidi" w:cstheme="majorBidi"/>
        </w:rPr>
        <w:t xml:space="preserve">a </w:t>
      </w:r>
      <w:r w:rsidR="007D1ACA" w:rsidRPr="002D410A">
        <w:rPr>
          <w:rFonts w:asciiTheme="majorBidi" w:hAnsiTheme="majorBidi" w:cstheme="majorBidi"/>
        </w:rPr>
        <w:t>less</w:t>
      </w:r>
      <w:r w:rsidRPr="002D410A">
        <w:rPr>
          <w:rFonts w:asciiTheme="majorBidi" w:hAnsiTheme="majorBidi" w:cstheme="majorBidi"/>
        </w:rPr>
        <w:t>-than-</w:t>
      </w:r>
      <w:r w:rsidR="007D1ACA" w:rsidRPr="002D410A">
        <w:rPr>
          <w:rFonts w:asciiTheme="majorBidi" w:hAnsiTheme="majorBidi" w:cstheme="majorBidi"/>
        </w:rPr>
        <w:t xml:space="preserve">optimal attitude toward plagiarism among medical students. The study also reported the strategies/recommendations that the medical students highly agreed with. The study showed that knowledge, attitudes, opinions, perspectives, and agreement scores </w:t>
      </w:r>
      <w:r w:rsidRPr="002D410A">
        <w:rPr>
          <w:rFonts w:asciiTheme="majorBidi" w:hAnsiTheme="majorBidi" w:cstheme="majorBidi"/>
        </w:rPr>
        <w:t xml:space="preserve">were </w:t>
      </w:r>
      <w:r w:rsidR="007D1ACA" w:rsidRPr="002D410A">
        <w:rPr>
          <w:rFonts w:asciiTheme="majorBidi" w:hAnsiTheme="majorBidi" w:cstheme="majorBidi"/>
        </w:rPr>
        <w:t xml:space="preserve">highly and positively correlated. Associations between the demographic and academic variables of the medical students with </w:t>
      </w:r>
      <w:r w:rsidRPr="002D410A">
        <w:rPr>
          <w:rFonts w:asciiTheme="majorBidi" w:hAnsiTheme="majorBidi" w:cstheme="majorBidi"/>
        </w:rPr>
        <w:t xml:space="preserve">the </w:t>
      </w:r>
      <w:r w:rsidR="007D1ACA" w:rsidRPr="002D410A">
        <w:rPr>
          <w:rFonts w:asciiTheme="majorBidi" w:hAnsiTheme="majorBidi" w:cstheme="majorBidi"/>
        </w:rPr>
        <w:t>knowledge, attitudes, opinions, perspectives, and agreement scores were also reported. Educators and decision-makers in higher education and medical schools might use the findings reported in this study to increase awareness of medical students about plagiarism, improve attitudes, and use strategies/recommendations to combat plagiarism.</w:t>
      </w:r>
    </w:p>
    <w:p w14:paraId="239F01F2" w14:textId="77777777" w:rsidR="007D1ACA" w:rsidRPr="002D410A" w:rsidRDefault="007D1ACA" w:rsidP="00373149">
      <w:pPr>
        <w:pStyle w:val="Heading2"/>
        <w:rPr>
          <w:sz w:val="24"/>
          <w:szCs w:val="24"/>
        </w:rPr>
      </w:pPr>
      <w:r w:rsidRPr="002D410A">
        <w:rPr>
          <w:sz w:val="24"/>
          <w:szCs w:val="24"/>
        </w:rPr>
        <w:t>Discussion and interpretation of the main findings</w:t>
      </w:r>
    </w:p>
    <w:p w14:paraId="261A75AA" w14:textId="77777777" w:rsidR="007D1ACA" w:rsidRPr="002D410A" w:rsidRDefault="007D1ACA" w:rsidP="00373149">
      <w:pPr>
        <w:pStyle w:val="Heading2"/>
        <w:rPr>
          <w:sz w:val="24"/>
          <w:szCs w:val="24"/>
        </w:rPr>
      </w:pPr>
      <w:r w:rsidRPr="002D410A">
        <w:rPr>
          <w:sz w:val="24"/>
          <w:szCs w:val="24"/>
        </w:rPr>
        <w:t xml:space="preserve">Knowledge, attitudes, opinions, and perspectives about plagiarism </w:t>
      </w:r>
    </w:p>
    <w:p w14:paraId="6020AF95" w14:textId="34C3EF0F" w:rsidR="007D1ACA" w:rsidRPr="002D410A" w:rsidRDefault="007D1ACA" w:rsidP="00373149">
      <w:pPr>
        <w:spacing w:line="480" w:lineRule="auto"/>
        <w:jc w:val="both"/>
        <w:rPr>
          <w:rFonts w:cstheme="majorBidi"/>
        </w:rPr>
      </w:pPr>
      <w:r w:rsidRPr="002D410A">
        <w:rPr>
          <w:rFonts w:asciiTheme="majorBidi" w:hAnsiTheme="majorBidi" w:cstheme="majorBidi"/>
        </w:rPr>
        <w:t xml:space="preserve">The findings of this study showed that less than half of the medical students did not know that they cannot copy and paste as much as they needed even after citing the source including their previous works, they should </w:t>
      </w:r>
      <w:r w:rsidRPr="002D410A">
        <w:rPr>
          <w:rFonts w:cstheme="majorBidi"/>
        </w:rPr>
        <w:t xml:space="preserve">place quotation marks around the text that was directly quoted, paraphrased, and cite the source, and they </w:t>
      </w:r>
      <w:r w:rsidRPr="002D410A">
        <w:rPr>
          <w:rFonts w:asciiTheme="majorBidi" w:hAnsiTheme="majorBidi" w:cstheme="majorBidi"/>
        </w:rPr>
        <w:t xml:space="preserve">needed to cite what they have heard in talks/lectures/presentations. These findings were consistent with those reported among university students in Croatia, Nigeria, </w:t>
      </w:r>
      <w:r w:rsidRPr="002D410A">
        <w:rPr>
          <w:rFonts w:asciiTheme="majorBidi" w:hAnsiTheme="majorBidi" w:cstheme="majorBidi"/>
        </w:rPr>
        <w:lastRenderedPageBreak/>
        <w:t xml:space="preserve">Rwanda, and Saudi Arabia </w:t>
      </w:r>
      <w:r w:rsidRPr="002D410A">
        <w:rPr>
          <w:rFonts w:asciiTheme="majorBidi" w:hAnsiTheme="majorBidi" w:cstheme="majorBidi"/>
        </w:rPr>
        <w:fldChar w:fldCharType="begin">
          <w:fldData xml:space="preserve">PEVuZE5vdGU+PENpdGU+PEF1dGhvcj5CYcWhacSHPC9BdXRob3I+PFllYXI+MjAxOTwvWWVhcj48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</w:fldData>
        </w:fldChar>
      </w:r>
      <w:r w:rsidRPr="002D410A">
        <w:rPr>
          <w:rFonts w:asciiTheme="majorBidi" w:hAnsiTheme="majorBidi" w:cstheme="majorBidi"/>
        </w:rPr>
        <w:instrText xml:space="preserve"> ADDIN EN.CITE </w:instrText>
      </w:r>
      <w:r w:rsidRPr="002D410A">
        <w:rPr>
          <w:rFonts w:asciiTheme="majorBidi" w:hAnsiTheme="majorBidi" w:cstheme="majorBidi"/>
        </w:rPr>
        <w:fldChar w:fldCharType="begin">
          <w:fldData xml:space="preserve">PEVuZE5vdGU+PENpdGU+PEF1dGhvcj5CYcWhacSHPC9BdXRob3I+PFllYXI+MjAxOTwvWWVhcj48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</w:fldData>
        </w:fldChar>
      </w:r>
      <w:r w:rsidRPr="002D410A">
        <w:rPr>
          <w:rFonts w:asciiTheme="majorBidi" w:hAnsiTheme="majorBidi" w:cstheme="majorBidi"/>
        </w:rPr>
        <w:instrText xml:space="preserve"> ADDIN EN.CITE.DATA </w:instrText>
      </w:r>
      <w:r w:rsidRPr="002D410A">
        <w:rPr>
          <w:rFonts w:asciiTheme="majorBidi" w:hAnsiTheme="majorBidi" w:cstheme="majorBidi"/>
        </w:rPr>
      </w:r>
      <w:r w:rsidRPr="002D410A">
        <w:rPr>
          <w:rFonts w:asciiTheme="majorBidi" w:hAnsiTheme="majorBidi" w:cstheme="majorBidi"/>
        </w:rPr>
        <w:fldChar w:fldCharType="end"/>
      </w:r>
      <w:r w:rsidRPr="002D410A">
        <w:rPr>
          <w:rFonts w:asciiTheme="majorBidi" w:hAnsiTheme="majorBidi" w:cstheme="majorBidi"/>
        </w:rPr>
      </w:r>
      <w:r w:rsidRPr="002D410A">
        <w:rPr>
          <w:rFonts w:asciiTheme="majorBidi" w:hAnsiTheme="majorBidi" w:cstheme="majorBidi"/>
        </w:rPr>
        <w:fldChar w:fldCharType="separate"/>
      </w:r>
      <w:r w:rsidRPr="002D410A">
        <w:rPr>
          <w:rFonts w:asciiTheme="majorBidi" w:hAnsiTheme="majorBidi" w:cstheme="majorBidi"/>
          <w:noProof/>
        </w:rPr>
        <w:t>(</w:t>
      </w:r>
      <w:hyperlink w:anchor="_ENREF_7" w:tooltip="Bašić, 2019 #74" w:history="1">
        <w:r w:rsidRPr="002D410A">
          <w:rPr>
            <w:rFonts w:asciiTheme="majorBidi" w:hAnsiTheme="majorBidi" w:cstheme="majorBidi"/>
            <w:noProof/>
          </w:rPr>
          <w:t>Ž Bašić et al., 2019</w:t>
        </w:r>
      </w:hyperlink>
      <w:r w:rsidRPr="002D410A">
        <w:rPr>
          <w:rFonts w:asciiTheme="majorBidi" w:hAnsiTheme="majorBidi" w:cstheme="majorBidi"/>
          <w:noProof/>
        </w:rPr>
        <w:t xml:space="preserve">; </w:t>
      </w:r>
      <w:hyperlink w:anchor="_ENREF_11" w:tooltip="Clarke, 2023 #76" w:history="1">
        <w:r w:rsidRPr="002D410A">
          <w:rPr>
            <w:rFonts w:asciiTheme="majorBidi" w:hAnsiTheme="majorBidi" w:cstheme="majorBidi"/>
            <w:noProof/>
          </w:rPr>
          <w:t>Clarke, Chan, Bukuru, Logan, &amp; Wong, 2023</w:t>
        </w:r>
      </w:hyperlink>
      <w:r w:rsidRPr="002D410A">
        <w:rPr>
          <w:rFonts w:asciiTheme="majorBidi" w:hAnsiTheme="majorBidi" w:cstheme="majorBidi"/>
          <w:noProof/>
        </w:rPr>
        <w:t xml:space="preserve">; </w:t>
      </w:r>
      <w:hyperlink w:anchor="_ENREF_25" w:tooltip="Ibegbulam, 2015 #75" w:history="1">
        <w:r w:rsidRPr="002D410A">
          <w:rPr>
            <w:rFonts w:asciiTheme="majorBidi" w:hAnsiTheme="majorBidi" w:cstheme="majorBidi"/>
            <w:noProof/>
          </w:rPr>
          <w:t>Ijeoma J Ibegbulam &amp; Jacintha U Eze, 2015</w:t>
        </w:r>
      </w:hyperlink>
      <w:r w:rsidRPr="002D410A">
        <w:rPr>
          <w:rFonts w:asciiTheme="majorBidi" w:hAnsiTheme="majorBidi" w:cstheme="majorBidi"/>
          <w:noProof/>
        </w:rPr>
        <w:t xml:space="preserve">; </w:t>
      </w:r>
      <w:hyperlink w:anchor="_ENREF_28" w:tooltip="Issrani, 2021 #17" w:history="1">
        <w:r w:rsidRPr="002D410A">
          <w:rPr>
            <w:rFonts w:asciiTheme="majorBidi" w:hAnsiTheme="majorBidi" w:cstheme="majorBidi"/>
            <w:noProof/>
          </w:rPr>
          <w:t>Issrani et al., 2021</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w:t>
      </w:r>
      <w:r w:rsidR="009D0665" w:rsidRPr="002D410A">
        <w:rPr>
          <w:rFonts w:asciiTheme="majorBidi" w:hAnsiTheme="majorBidi" w:cstheme="majorBidi"/>
        </w:rPr>
        <w:t>Except for</w:t>
      </w:r>
      <w:r w:rsidRPr="002D410A">
        <w:rPr>
          <w:rFonts w:asciiTheme="majorBidi" w:hAnsiTheme="majorBidi" w:cstheme="majorBidi"/>
        </w:rPr>
        <w:t xml:space="preserve"> knowledge of </w:t>
      </w:r>
      <w:r w:rsidRPr="002D410A">
        <w:rPr>
          <w:rFonts w:cstheme="majorBidi"/>
        </w:rPr>
        <w:t xml:space="preserve">placing quotation marks around the text that was directly quoted, paraphrased, and citing the source, </w:t>
      </w:r>
      <w:r w:rsidR="009D0665" w:rsidRPr="002D410A">
        <w:rPr>
          <w:rFonts w:cstheme="majorBidi"/>
        </w:rPr>
        <w:t xml:space="preserve">the </w:t>
      </w:r>
      <w:r w:rsidRPr="002D410A">
        <w:rPr>
          <w:rFonts w:cstheme="majorBidi"/>
        </w:rPr>
        <w:t xml:space="preserve">knowledge of the medical students who participated in this study was higher in these areas </w:t>
      </w:r>
      <w:r w:rsidRPr="002D410A">
        <w:rPr>
          <w:rFonts w:cstheme="majorBidi"/>
        </w:rPr>
        <w:fldChar w:fldCharType="begin">
          <w:fldData xml:space="preserve">PEVuZE5vdGU+PENpdGU+PEF1dGhvcj5CYcWhacSHPC9BdXRob3I+PFllYXI+MjAxOTwvWWVhcj48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</w:fldData>
        </w:fldChar>
      </w:r>
      <w:r w:rsidRPr="002D410A">
        <w:rPr>
          <w:rFonts w:cstheme="majorBidi"/>
        </w:rPr>
        <w:instrText xml:space="preserve"> ADDIN EN.CITE </w:instrText>
      </w:r>
      <w:r w:rsidRPr="002D410A">
        <w:rPr>
          <w:rFonts w:cstheme="majorBidi"/>
        </w:rPr>
        <w:fldChar w:fldCharType="begin">
          <w:fldData xml:space="preserve">PEVuZE5vdGU+PENpdGU+PEF1dGhvcj5CYcWhacSHPC9BdXRob3I+PFllYXI+MjAxOTwvWWVhcj48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</w:fldData>
        </w:fldChar>
      </w:r>
      <w:r w:rsidRPr="002D410A">
        <w:rPr>
          <w:rFonts w:cstheme="majorBidi"/>
        </w:rPr>
        <w:instrText xml:space="preserve"> ADDIN EN.CITE.DATA </w:instrText>
      </w:r>
      <w:r w:rsidRPr="002D410A">
        <w:rPr>
          <w:rFonts w:cstheme="majorBidi"/>
        </w:rPr>
      </w:r>
      <w:r w:rsidRPr="002D410A">
        <w:rPr>
          <w:rFonts w:cstheme="majorBidi"/>
        </w:rPr>
        <w:fldChar w:fldCharType="end"/>
      </w:r>
      <w:r w:rsidRPr="002D410A">
        <w:rPr>
          <w:rFonts w:cstheme="majorBidi"/>
        </w:rPr>
      </w:r>
      <w:r w:rsidRPr="002D410A">
        <w:rPr>
          <w:rFonts w:cstheme="majorBidi"/>
        </w:rPr>
        <w:fldChar w:fldCharType="separate"/>
      </w:r>
      <w:r w:rsidRPr="002D410A">
        <w:rPr>
          <w:rFonts w:cstheme="majorBidi"/>
          <w:noProof/>
        </w:rPr>
        <w:t>(</w:t>
      </w:r>
      <w:hyperlink w:anchor="_ENREF_7" w:tooltip="Bašić, 2019 #74" w:history="1">
        <w:r w:rsidRPr="002D410A">
          <w:rPr>
            <w:rFonts w:cstheme="majorBidi"/>
            <w:noProof/>
          </w:rPr>
          <w:t>Ž Bašić et al., 2019</w:t>
        </w:r>
      </w:hyperlink>
      <w:r w:rsidRPr="002D410A">
        <w:rPr>
          <w:rFonts w:cstheme="majorBidi"/>
          <w:noProof/>
        </w:rPr>
        <w:t>)</w:t>
      </w:r>
      <w:r w:rsidRPr="002D410A">
        <w:rPr>
          <w:rFonts w:cstheme="majorBidi"/>
        </w:rPr>
        <w:fldChar w:fldCharType="end"/>
      </w:r>
      <w:r w:rsidRPr="002D410A">
        <w:rPr>
          <w:rFonts w:cstheme="majorBidi"/>
        </w:rPr>
        <w:t>. On the other hand, students in Croatia had higher knowledge about using graphs, tables, and/or pictures and using sources found on the internet.</w:t>
      </w:r>
    </w:p>
    <w:p w14:paraId="60FCC324" w14:textId="520AF248" w:rsidR="007D1ACA" w:rsidRPr="002D410A" w:rsidRDefault="007D1ACA" w:rsidP="00373149">
      <w:pPr>
        <w:spacing w:line="480" w:lineRule="auto"/>
        <w:jc w:val="both"/>
        <w:rPr>
          <w:rFonts w:cstheme="majorBidi"/>
        </w:rPr>
      </w:pPr>
      <w:r w:rsidRPr="002D410A">
        <w:rPr>
          <w:rFonts w:asciiTheme="majorBidi" w:hAnsiTheme="majorBidi" w:cstheme="majorBidi"/>
        </w:rPr>
        <w:t xml:space="preserve">Commitment to ethical writing and publishing principles implied giving credit where credit was due </w:t>
      </w:r>
      <w:r w:rsidRPr="002D410A">
        <w:rPr>
          <w:rFonts w:asciiTheme="majorBidi" w:hAnsiTheme="majorBidi" w:cstheme="majorBidi"/>
        </w:rPr>
        <w:fldChar w:fldCharType="begin">
          <w:fldData xml:space="preserve">PEVuZE5vdGU+PENpdGU+PEF1dGhvcj5TZWxmPC9BdXRob3I+PFllYXI+MjAwODwvWWVhcj48UmVj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</w:fldData>
        </w:fldChar>
      </w:r>
      <w:r w:rsidRPr="002D410A">
        <w:rPr>
          <w:rFonts w:asciiTheme="majorBidi" w:hAnsiTheme="majorBidi" w:cstheme="majorBidi"/>
        </w:rPr>
        <w:instrText xml:space="preserve"> ADDIN EN.CITE </w:instrText>
      </w:r>
      <w:r w:rsidRPr="002D410A">
        <w:rPr>
          <w:rFonts w:asciiTheme="majorBidi" w:hAnsiTheme="majorBidi" w:cstheme="majorBidi"/>
        </w:rPr>
        <w:fldChar w:fldCharType="begin">
          <w:fldData xml:space="preserve">PEVuZE5vdGU+PENpdGU+PEF1dGhvcj5TZWxmPC9BdXRob3I+PFllYXI+MjAwODwvWWVhcj48UmVj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</w:fldData>
        </w:fldChar>
      </w:r>
      <w:r w:rsidRPr="002D410A">
        <w:rPr>
          <w:rFonts w:asciiTheme="majorBidi" w:hAnsiTheme="majorBidi" w:cstheme="majorBidi"/>
        </w:rPr>
        <w:instrText xml:space="preserve"> ADDIN EN.CITE.DATA </w:instrText>
      </w:r>
      <w:r w:rsidRPr="002D410A">
        <w:rPr>
          <w:rFonts w:asciiTheme="majorBidi" w:hAnsiTheme="majorBidi" w:cstheme="majorBidi"/>
        </w:rPr>
      </w:r>
      <w:r w:rsidRPr="002D410A">
        <w:rPr>
          <w:rFonts w:asciiTheme="majorBidi" w:hAnsiTheme="majorBidi" w:cstheme="majorBidi"/>
        </w:rPr>
        <w:fldChar w:fldCharType="end"/>
      </w:r>
      <w:r w:rsidRPr="002D410A">
        <w:rPr>
          <w:rFonts w:asciiTheme="majorBidi" w:hAnsiTheme="majorBidi" w:cstheme="majorBidi"/>
        </w:rPr>
      </w:r>
      <w:r w:rsidRPr="002D410A">
        <w:rPr>
          <w:rFonts w:asciiTheme="majorBidi" w:hAnsiTheme="majorBidi" w:cstheme="majorBidi"/>
        </w:rPr>
        <w:fldChar w:fldCharType="separate"/>
      </w:r>
      <w:r w:rsidRPr="002D410A">
        <w:rPr>
          <w:rFonts w:asciiTheme="majorBidi" w:hAnsiTheme="majorBidi" w:cstheme="majorBidi"/>
          <w:noProof/>
        </w:rPr>
        <w:t>(</w:t>
      </w:r>
      <w:hyperlink w:anchor="_ENREF_13" w:tooltip="Davis, 2015 #32" w:history="1">
        <w:r w:rsidRPr="002D410A">
          <w:rPr>
            <w:rFonts w:asciiTheme="majorBidi" w:hAnsiTheme="majorBidi" w:cstheme="majorBidi"/>
            <w:noProof/>
          </w:rPr>
          <w:t>Davis &amp; Polatajko, 2015</w:t>
        </w:r>
      </w:hyperlink>
      <w:r w:rsidRPr="002D410A">
        <w:rPr>
          <w:rFonts w:asciiTheme="majorBidi" w:hAnsiTheme="majorBidi" w:cstheme="majorBidi"/>
          <w:noProof/>
        </w:rPr>
        <w:t xml:space="preserve">; </w:t>
      </w:r>
      <w:hyperlink w:anchor="_ENREF_52" w:tooltip="Self, 2008 #31" w:history="1">
        <w:r w:rsidRPr="002D410A">
          <w:rPr>
            <w:rFonts w:asciiTheme="majorBidi" w:hAnsiTheme="majorBidi" w:cstheme="majorBidi"/>
            <w:noProof/>
          </w:rPr>
          <w:t>Self &amp; Brown, 2008</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This would also apply when one wants to use what they have heard in lectures, talks, and/or presentations as well as when paraphrasing parts of the original text. In addition to citing the primary sources/authors, using pictures and graphs might also need written permission from the copyright holders </w:t>
      </w:r>
      <w:r w:rsidRPr="002D410A">
        <w:rPr>
          <w:rFonts w:asciiTheme="majorBidi" w:hAnsiTheme="majorBidi" w:cstheme="majorBidi"/>
        </w:rPr>
        <w:fldChar w:fldCharType="begin">
          <w:fldData xml:space="preserve">PEVuZE5vdGU+PENpdGU+PEF1dGhvcj5GcmFuemJsYXU8L0F1dGhvcj48WWVhcj4yMDEyPC9ZZWFy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</w:fldData>
        </w:fldChar>
      </w:r>
      <w:r w:rsidRPr="002D410A">
        <w:rPr>
          <w:rFonts w:asciiTheme="majorBidi" w:hAnsiTheme="majorBidi" w:cstheme="majorBidi"/>
        </w:rPr>
        <w:instrText xml:space="preserve"> ADDIN EN.CITE </w:instrText>
      </w:r>
      <w:r w:rsidRPr="002D410A">
        <w:rPr>
          <w:rFonts w:asciiTheme="majorBidi" w:hAnsiTheme="majorBidi" w:cstheme="majorBidi"/>
        </w:rPr>
        <w:fldChar w:fldCharType="begin">
          <w:fldData xml:space="preserve">PEVuZE5vdGU+PENpdGU+PEF1dGhvcj5GcmFuemJsYXU8L0F1dGhvcj48WWVhcj4yMDEyPC9ZZWFy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</w:fldData>
        </w:fldChar>
      </w:r>
      <w:r w:rsidRPr="002D410A">
        <w:rPr>
          <w:rFonts w:asciiTheme="majorBidi" w:hAnsiTheme="majorBidi" w:cstheme="majorBidi"/>
        </w:rPr>
        <w:instrText xml:space="preserve"> ADDIN EN.CITE.DATA </w:instrText>
      </w:r>
      <w:r w:rsidRPr="002D410A">
        <w:rPr>
          <w:rFonts w:asciiTheme="majorBidi" w:hAnsiTheme="majorBidi" w:cstheme="majorBidi"/>
        </w:rPr>
      </w:r>
      <w:r w:rsidRPr="002D410A">
        <w:rPr>
          <w:rFonts w:asciiTheme="majorBidi" w:hAnsiTheme="majorBidi" w:cstheme="majorBidi"/>
        </w:rPr>
        <w:fldChar w:fldCharType="end"/>
      </w:r>
      <w:r w:rsidRPr="002D410A">
        <w:rPr>
          <w:rFonts w:asciiTheme="majorBidi" w:hAnsiTheme="majorBidi" w:cstheme="majorBidi"/>
        </w:rPr>
      </w:r>
      <w:r w:rsidRPr="002D410A">
        <w:rPr>
          <w:rFonts w:asciiTheme="majorBidi" w:hAnsiTheme="majorBidi" w:cstheme="majorBidi"/>
        </w:rPr>
        <w:fldChar w:fldCharType="separate"/>
      </w:r>
      <w:r w:rsidRPr="002D410A">
        <w:rPr>
          <w:rFonts w:asciiTheme="majorBidi" w:hAnsiTheme="majorBidi" w:cstheme="majorBidi"/>
          <w:noProof/>
        </w:rPr>
        <w:t>(</w:t>
      </w:r>
      <w:hyperlink w:anchor="_ENREF_17" w:tooltip="Franzblau, 2012 #33" w:history="1">
        <w:r w:rsidRPr="002D410A">
          <w:rPr>
            <w:rFonts w:asciiTheme="majorBidi" w:hAnsiTheme="majorBidi" w:cstheme="majorBidi"/>
            <w:noProof/>
          </w:rPr>
          <w:t>Franzblau &amp; Chung, 2012</w:t>
        </w:r>
      </w:hyperlink>
      <w:r w:rsidRPr="002D410A">
        <w:rPr>
          <w:rFonts w:asciiTheme="majorBidi" w:hAnsiTheme="majorBidi" w:cstheme="majorBidi"/>
          <w:noProof/>
        </w:rPr>
        <w:t xml:space="preserve">; </w:t>
      </w:r>
      <w:hyperlink w:anchor="_ENREF_29" w:tooltip="Jambor, 2021 #34" w:history="1">
        <w:r w:rsidRPr="002D410A">
          <w:rPr>
            <w:rFonts w:asciiTheme="majorBidi" w:hAnsiTheme="majorBidi" w:cstheme="majorBidi"/>
            <w:noProof/>
          </w:rPr>
          <w:t>Jambor et al., 2021</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This would also apply to the images and figures that can be accessed through the internet. Taken together, these findings indicate that students should become aware of avoiding excessive copying and pasting from the works of others even when citing the authors or sources including those that can be found on the internet.     </w:t>
      </w:r>
    </w:p>
    <w:p w14:paraId="5BD71804" w14:textId="3DCA2AC1" w:rsidR="007D1ACA" w:rsidRPr="002D410A" w:rsidRDefault="007D1ACA" w:rsidP="00373149">
      <w:pPr>
        <w:spacing w:line="480" w:lineRule="auto"/>
        <w:jc w:val="both"/>
        <w:rPr>
          <w:rFonts w:asciiTheme="majorBidi" w:hAnsiTheme="majorBidi" w:cstheme="majorBidi"/>
        </w:rPr>
      </w:pPr>
      <w:r w:rsidRPr="002D410A">
        <w:t xml:space="preserve">The findings of this study showed that the medical students reported less than optimally positive attitudes toward avoiding plagiarism as indicated by the extent of their agreement on the items. University students in Croatia reported </w:t>
      </w:r>
      <w:r w:rsidR="009D0665" w:rsidRPr="002D410A">
        <w:t xml:space="preserve">a </w:t>
      </w:r>
      <w:r w:rsidRPr="002D410A">
        <w:t>comparable extent of agreement on some of these items including using systems to detect plagiarism, not citing the source</w:t>
      </w:r>
      <w:r w:rsidR="009D0665" w:rsidRPr="002D410A">
        <w:t>s</w:t>
      </w:r>
      <w:r w:rsidRPr="002D410A">
        <w:t xml:space="preserve"> used in their academic writing, and that one would learn less by verbatim copying the works of others </w:t>
      </w:r>
      <w:r w:rsidRPr="002D410A">
        <w:fldChar w:fldCharType="begin">
          <w:fldData xml:space="preserve">PEVuZE5vdGU+PENpdGU+PEF1dGhvcj5CYcWhacSHPC9BdXRob3I+PFllYXI+MjAxOTwvWWVhcj48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</w:fldData>
        </w:fldChar>
      </w:r>
      <w:r w:rsidRPr="002D410A">
        <w:instrText xml:space="preserve"> ADDIN EN.CITE </w:instrText>
      </w:r>
      <w:r w:rsidRPr="002D410A">
        <w:fldChar w:fldCharType="begin">
          <w:fldData xml:space="preserve">PEVuZE5vdGU+PENpdGU+PEF1dGhvcj5CYcWhacSHPC9BdXRob3I+PFllYXI+MjAxOTwvWWVhcj48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</w:fldData>
        </w:fldChar>
      </w:r>
      <w:r w:rsidRPr="002D410A">
        <w:instrText xml:space="preserve"> ADDIN EN.CITE.DATA </w:instrText>
      </w:r>
      <w:r w:rsidRPr="002D410A">
        <w:fldChar w:fldCharType="end"/>
      </w:r>
      <w:r w:rsidRPr="002D410A">
        <w:fldChar w:fldCharType="separate"/>
      </w:r>
      <w:r w:rsidRPr="002D410A">
        <w:rPr>
          <w:noProof/>
        </w:rPr>
        <w:t>(</w:t>
      </w:r>
      <w:hyperlink w:anchor="_ENREF_7" w:tooltip="Bašić, 2019 #74" w:history="1">
        <w:r w:rsidRPr="002D410A">
          <w:rPr>
            <w:noProof/>
          </w:rPr>
          <w:t>Ž Bašić et al., 2019</w:t>
        </w:r>
      </w:hyperlink>
      <w:r w:rsidRPr="002D410A">
        <w:rPr>
          <w:noProof/>
        </w:rPr>
        <w:t>)</w:t>
      </w:r>
      <w:r w:rsidRPr="002D410A">
        <w:fldChar w:fldCharType="end"/>
      </w:r>
      <w:r w:rsidRPr="002D410A">
        <w:t xml:space="preserve">. On the other hand, the medical students who participated in this study reported </w:t>
      </w:r>
      <w:r w:rsidR="00AE4010" w:rsidRPr="002D410A">
        <w:t xml:space="preserve">a </w:t>
      </w:r>
      <w:r w:rsidRPr="002D410A">
        <w:t xml:space="preserve">higher tendency to seek the help of their supervisors/advisors when having doubts about citation, citing primary sources, and seeking more knowledge about plagiarism compared to Croatian students. However, </w:t>
      </w:r>
      <w:r w:rsidRPr="002D410A">
        <w:lastRenderedPageBreak/>
        <w:t xml:space="preserve">Croatian students had higher positive attitudes towards considering plagiarism as </w:t>
      </w:r>
      <w:r w:rsidR="00AE4010" w:rsidRPr="002D410A">
        <w:t xml:space="preserve">the </w:t>
      </w:r>
      <w:r w:rsidRPr="002D410A">
        <w:t xml:space="preserve">theft of someone's ideas and works. </w:t>
      </w:r>
      <w:r w:rsidRPr="002D410A">
        <w:rPr>
          <w:rFonts w:asciiTheme="majorBidi" w:hAnsiTheme="majorBidi" w:cstheme="majorBidi"/>
        </w:rPr>
        <w:t xml:space="preserve">The findings of this study indicated that the attitudes of medical students concerning considering plagiarism as theft of the ideas/works of others and as dishonesty need to be corrected </w:t>
      </w:r>
      <w:r w:rsidRPr="002D410A">
        <w:rPr>
          <w:rFonts w:asciiTheme="majorBidi" w:hAnsiTheme="majorBidi" w:cstheme="majorBidi"/>
        </w:rPr>
        <w:fldChar w:fldCharType="begin">
          <w:fldData xml:space="preserve">PEVuZE5vdGU+PENpdGU+PEF1dGhvcj5BbGhhZGxhcTwvQXV0aG9yPjxZZWFyPjIwMjA8L1llYXI+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</w:fldData>
        </w:fldChar>
      </w:r>
      <w:r w:rsidRPr="002D410A">
        <w:rPr>
          <w:rFonts w:asciiTheme="majorBidi" w:hAnsiTheme="majorBidi" w:cstheme="majorBidi"/>
        </w:rPr>
        <w:instrText xml:space="preserve"> ADDIN EN.CITE </w:instrText>
      </w:r>
      <w:r w:rsidRPr="002D410A">
        <w:rPr>
          <w:rFonts w:asciiTheme="majorBidi" w:hAnsiTheme="majorBidi" w:cstheme="majorBidi"/>
        </w:rPr>
        <w:fldChar w:fldCharType="begin">
          <w:fldData xml:space="preserve">PEVuZE5vdGU+PENpdGU+PEF1dGhvcj5BbGhhZGxhcTwvQXV0aG9yPjxZZWFyPjIwMjA8L1llYXI+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</w:fldData>
        </w:fldChar>
      </w:r>
      <w:r w:rsidRPr="002D410A">
        <w:rPr>
          <w:rFonts w:asciiTheme="majorBidi" w:hAnsiTheme="majorBidi" w:cstheme="majorBidi"/>
        </w:rPr>
        <w:instrText xml:space="preserve"> ADDIN EN.CITE.DATA </w:instrText>
      </w:r>
      <w:r w:rsidRPr="002D410A">
        <w:rPr>
          <w:rFonts w:asciiTheme="majorBidi" w:hAnsiTheme="majorBidi" w:cstheme="majorBidi"/>
        </w:rPr>
      </w:r>
      <w:r w:rsidRPr="002D410A">
        <w:rPr>
          <w:rFonts w:asciiTheme="majorBidi" w:hAnsiTheme="majorBidi" w:cstheme="majorBidi"/>
        </w:rPr>
        <w:fldChar w:fldCharType="end"/>
      </w:r>
      <w:r w:rsidRPr="002D410A">
        <w:rPr>
          <w:rFonts w:asciiTheme="majorBidi" w:hAnsiTheme="majorBidi" w:cstheme="majorBidi"/>
        </w:rPr>
      </w:r>
      <w:r w:rsidRPr="002D410A">
        <w:rPr>
          <w:rFonts w:asciiTheme="majorBidi" w:hAnsiTheme="majorBidi" w:cstheme="majorBidi"/>
        </w:rPr>
        <w:fldChar w:fldCharType="separate"/>
      </w:r>
      <w:r w:rsidRPr="002D410A">
        <w:rPr>
          <w:rFonts w:asciiTheme="majorBidi" w:hAnsiTheme="majorBidi" w:cstheme="majorBidi"/>
          <w:noProof/>
        </w:rPr>
        <w:t>(</w:t>
      </w:r>
      <w:hyperlink w:anchor="_ENREF_1" w:tooltip="Alhadlaq, 2020 #36" w:history="1">
        <w:r w:rsidRPr="002D410A">
          <w:rPr>
            <w:rFonts w:asciiTheme="majorBidi" w:hAnsiTheme="majorBidi" w:cstheme="majorBidi"/>
            <w:noProof/>
          </w:rPr>
          <w:t>Alhadlaq, Dahmash, &amp; Alshomer, 2020</w:t>
        </w:r>
      </w:hyperlink>
      <w:r w:rsidRPr="002D410A">
        <w:rPr>
          <w:rFonts w:asciiTheme="majorBidi" w:hAnsiTheme="majorBidi" w:cstheme="majorBidi"/>
          <w:noProof/>
        </w:rPr>
        <w:t xml:space="preserve">; </w:t>
      </w:r>
      <w:hyperlink w:anchor="_ENREF_53" w:tooltip="Shirazi, 2010 #15" w:history="1">
        <w:r w:rsidRPr="002D410A">
          <w:rPr>
            <w:rFonts w:asciiTheme="majorBidi" w:hAnsiTheme="majorBidi" w:cstheme="majorBidi"/>
            <w:noProof/>
          </w:rPr>
          <w:t>Shirazi et al., 2010</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Probably, addressing these negative attitudes might help students avoid plagiarism and would improve their use of appropriate citations and giving credit where credit was due </w:t>
      </w:r>
      <w:r w:rsidRPr="002D410A">
        <w:rPr>
          <w:rFonts w:asciiTheme="majorBidi" w:hAnsiTheme="majorBidi" w:cstheme="majorBidi"/>
        </w:rPr>
        <w:fldChar w:fldCharType="begin">
          <w:fldData xml:space="preserve">PEVuZE5vdGU+PENpdGU+PEF1dGhvcj5TZWxmPC9BdXRob3I+PFllYXI+MjAwODwvWWVhcj48UmVj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</w:fldData>
        </w:fldChar>
      </w:r>
      <w:r w:rsidRPr="002D410A">
        <w:rPr>
          <w:rFonts w:asciiTheme="majorBidi" w:hAnsiTheme="majorBidi" w:cstheme="majorBidi"/>
        </w:rPr>
        <w:instrText xml:space="preserve"> ADDIN EN.CITE </w:instrText>
      </w:r>
      <w:r w:rsidRPr="002D410A">
        <w:rPr>
          <w:rFonts w:asciiTheme="majorBidi" w:hAnsiTheme="majorBidi" w:cstheme="majorBidi"/>
        </w:rPr>
        <w:fldChar w:fldCharType="begin">
          <w:fldData xml:space="preserve">PEVuZE5vdGU+PENpdGU+PEF1dGhvcj5TZWxmPC9BdXRob3I+PFllYXI+MjAwODwvWWVhcj48UmVj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</w:fldData>
        </w:fldChar>
      </w:r>
      <w:r w:rsidRPr="002D410A">
        <w:rPr>
          <w:rFonts w:asciiTheme="majorBidi" w:hAnsiTheme="majorBidi" w:cstheme="majorBidi"/>
        </w:rPr>
        <w:instrText xml:space="preserve"> ADDIN EN.CITE.DATA </w:instrText>
      </w:r>
      <w:r w:rsidRPr="002D410A">
        <w:rPr>
          <w:rFonts w:asciiTheme="majorBidi" w:hAnsiTheme="majorBidi" w:cstheme="majorBidi"/>
        </w:rPr>
      </w:r>
      <w:r w:rsidRPr="002D410A">
        <w:rPr>
          <w:rFonts w:asciiTheme="majorBidi" w:hAnsiTheme="majorBidi" w:cstheme="majorBidi"/>
        </w:rPr>
        <w:fldChar w:fldCharType="end"/>
      </w:r>
      <w:r w:rsidRPr="002D410A">
        <w:rPr>
          <w:rFonts w:asciiTheme="majorBidi" w:hAnsiTheme="majorBidi" w:cstheme="majorBidi"/>
        </w:rPr>
      </w:r>
      <w:r w:rsidRPr="002D410A">
        <w:rPr>
          <w:rFonts w:asciiTheme="majorBidi" w:hAnsiTheme="majorBidi" w:cstheme="majorBidi"/>
        </w:rPr>
        <w:fldChar w:fldCharType="separate"/>
      </w:r>
      <w:r w:rsidRPr="002D410A">
        <w:rPr>
          <w:rFonts w:asciiTheme="majorBidi" w:hAnsiTheme="majorBidi" w:cstheme="majorBidi"/>
          <w:noProof/>
        </w:rPr>
        <w:t>(</w:t>
      </w:r>
      <w:hyperlink w:anchor="_ENREF_13" w:tooltip="Davis, 2015 #32" w:history="1">
        <w:r w:rsidRPr="002D410A">
          <w:rPr>
            <w:rFonts w:asciiTheme="majorBidi" w:hAnsiTheme="majorBidi" w:cstheme="majorBidi"/>
            <w:noProof/>
          </w:rPr>
          <w:t>Davis &amp; Polatajko, 2015</w:t>
        </w:r>
      </w:hyperlink>
      <w:r w:rsidRPr="002D410A">
        <w:rPr>
          <w:rFonts w:asciiTheme="majorBidi" w:hAnsiTheme="majorBidi" w:cstheme="majorBidi"/>
          <w:noProof/>
        </w:rPr>
        <w:t xml:space="preserve">; </w:t>
      </w:r>
      <w:hyperlink w:anchor="_ENREF_52" w:tooltip="Self, 2008 #31" w:history="1">
        <w:r w:rsidRPr="002D410A">
          <w:rPr>
            <w:rFonts w:asciiTheme="majorBidi" w:hAnsiTheme="majorBidi" w:cstheme="majorBidi"/>
            <w:noProof/>
          </w:rPr>
          <w:t>Self &amp; Brown, 2008</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w:t>
      </w:r>
    </w:p>
    <w:p w14:paraId="65C1266B" w14:textId="3EAFF6E9" w:rsidR="007D1ACA" w:rsidRPr="002D410A" w:rsidRDefault="007D1ACA" w:rsidP="00373149">
      <w:pPr>
        <w:spacing w:line="480" w:lineRule="auto"/>
        <w:jc w:val="both"/>
        <w:rPr>
          <w:rFonts w:asciiTheme="majorBidi" w:hAnsiTheme="majorBidi" w:cstheme="majorBidi"/>
        </w:rPr>
      </w:pPr>
      <w:r w:rsidRPr="002D410A">
        <w:rPr>
          <w:rFonts w:asciiTheme="majorBidi" w:hAnsiTheme="majorBidi" w:cstheme="majorBidi"/>
        </w:rPr>
        <w:t xml:space="preserve">Knowledge scores positively correlated with attitudes, opinions, and perspectives scores. Previous studies have shown that knowledge of a certain phenomenon helped individuals develop more positive attitudes toward that phenomenon </w:t>
      </w:r>
      <w:r w:rsidRPr="002D410A">
        <w:rPr>
          <w:rFonts w:asciiTheme="majorBidi" w:hAnsiTheme="majorBidi" w:cstheme="majorBidi"/>
        </w:rPr>
        <w:fldChar w:fldCharType="begin">
          <w:fldData xml:space="preserve">PEVuZE5vdGU+PENpdGU+PEF1dGhvcj5kdSBSb2NoZXI8L0F1dGhvcj48WWVhcj4yMDIwPC9ZZWFy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</w:fldData>
        </w:fldChar>
      </w:r>
      <w:r w:rsidRPr="002D410A">
        <w:rPr>
          <w:rFonts w:asciiTheme="majorBidi" w:hAnsiTheme="majorBidi" w:cstheme="majorBidi"/>
        </w:rPr>
        <w:instrText xml:space="preserve"> ADDIN EN.CITE </w:instrText>
      </w:r>
      <w:r w:rsidRPr="002D410A">
        <w:rPr>
          <w:rFonts w:asciiTheme="majorBidi" w:hAnsiTheme="majorBidi" w:cstheme="majorBidi"/>
        </w:rPr>
        <w:fldChar w:fldCharType="begin">
          <w:fldData xml:space="preserve">PEVuZE5vdGU+PENpdGU+PEF1dGhvcj5kdSBSb2NoZXI8L0F1dGhvcj48WWVhcj4yMDIwPC9ZZWFy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</w:fldData>
        </w:fldChar>
      </w:r>
      <w:r w:rsidRPr="002D410A">
        <w:rPr>
          <w:rFonts w:asciiTheme="majorBidi" w:hAnsiTheme="majorBidi" w:cstheme="majorBidi"/>
        </w:rPr>
        <w:instrText xml:space="preserve"> ADDIN EN.CITE.DATA </w:instrText>
      </w:r>
      <w:r w:rsidRPr="002D410A">
        <w:rPr>
          <w:rFonts w:asciiTheme="majorBidi" w:hAnsiTheme="majorBidi" w:cstheme="majorBidi"/>
        </w:rPr>
      </w:r>
      <w:r w:rsidRPr="002D410A">
        <w:rPr>
          <w:rFonts w:asciiTheme="majorBidi" w:hAnsiTheme="majorBidi" w:cstheme="majorBidi"/>
        </w:rPr>
        <w:fldChar w:fldCharType="end"/>
      </w:r>
      <w:r w:rsidRPr="002D410A">
        <w:rPr>
          <w:rFonts w:asciiTheme="majorBidi" w:hAnsiTheme="majorBidi" w:cstheme="majorBidi"/>
        </w:rPr>
      </w:r>
      <w:r w:rsidRPr="002D410A">
        <w:rPr>
          <w:rFonts w:asciiTheme="majorBidi" w:hAnsiTheme="majorBidi" w:cstheme="majorBidi"/>
        </w:rPr>
        <w:fldChar w:fldCharType="separate"/>
      </w:r>
      <w:r w:rsidRPr="002D410A">
        <w:rPr>
          <w:rFonts w:asciiTheme="majorBidi" w:hAnsiTheme="majorBidi" w:cstheme="majorBidi"/>
          <w:noProof/>
        </w:rPr>
        <w:t>(</w:t>
      </w:r>
      <w:hyperlink w:anchor="_ENREF_1" w:tooltip="Alhadlaq, 2020 #36" w:history="1">
        <w:r w:rsidRPr="002D410A">
          <w:rPr>
            <w:rFonts w:asciiTheme="majorBidi" w:hAnsiTheme="majorBidi" w:cstheme="majorBidi"/>
            <w:noProof/>
          </w:rPr>
          <w:t>Alhadlaq et al., 2020</w:t>
        </w:r>
      </w:hyperlink>
      <w:r w:rsidRPr="002D410A">
        <w:rPr>
          <w:rFonts w:asciiTheme="majorBidi" w:hAnsiTheme="majorBidi" w:cstheme="majorBidi"/>
          <w:noProof/>
        </w:rPr>
        <w:t xml:space="preserve">; </w:t>
      </w:r>
      <w:hyperlink w:anchor="_ENREF_14" w:tooltip="du Rocher, 2020 #40" w:history="1">
        <w:r w:rsidRPr="002D410A">
          <w:rPr>
            <w:rFonts w:asciiTheme="majorBidi" w:hAnsiTheme="majorBidi" w:cstheme="majorBidi"/>
            <w:noProof/>
          </w:rPr>
          <w:t>du Rocher, 2020</w:t>
        </w:r>
      </w:hyperlink>
      <w:r w:rsidRPr="002D410A">
        <w:rPr>
          <w:rFonts w:asciiTheme="majorBidi" w:hAnsiTheme="majorBidi" w:cstheme="majorBidi"/>
          <w:noProof/>
        </w:rPr>
        <w:t xml:space="preserve">; </w:t>
      </w:r>
      <w:hyperlink w:anchor="_ENREF_47" w:tooltip="Poorolajal, 2012 #41" w:history="1">
        <w:r w:rsidRPr="002D410A">
          <w:rPr>
            <w:rFonts w:asciiTheme="majorBidi" w:hAnsiTheme="majorBidi" w:cstheme="majorBidi"/>
            <w:noProof/>
          </w:rPr>
          <w:t>Poorolajal, Cheraghi, Irani, Cheraghi, &amp; Mirfakhraei, 2012</w:t>
        </w:r>
      </w:hyperlink>
      <w:r w:rsidRPr="002D410A">
        <w:rPr>
          <w:rFonts w:asciiTheme="majorBidi" w:hAnsiTheme="majorBidi" w:cstheme="majorBidi"/>
          <w:noProof/>
        </w:rPr>
        <w:t xml:space="preserve">; </w:t>
      </w:r>
      <w:hyperlink w:anchor="_ENREF_53" w:tooltip="Shirazi, 2010 #15" w:history="1">
        <w:r w:rsidRPr="002D410A">
          <w:rPr>
            <w:rFonts w:asciiTheme="majorBidi" w:hAnsiTheme="majorBidi" w:cstheme="majorBidi"/>
            <w:noProof/>
          </w:rPr>
          <w:t>Shirazi et al., 2010</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The findings of this study showed that knowledge, attitudes, opinions, and perspectives scores were positively associated with academic/training year, GPA, satisfaction with academic achievements, writing skills, informational skills, using citation managers, receiving courses/workshops/lecturers on plagiarism, using plagiarism checking tools, and participating in a scientific paper/graduation thesis writing. The findings of this study were not surprising as medical students are expected to learn more and develop positive attitudes toward plagiarism as they advance further in their medical education/training and more engagements in research activities and/or complet</w:t>
      </w:r>
      <w:r w:rsidR="00AE4010" w:rsidRPr="002D410A">
        <w:rPr>
          <w:rFonts w:asciiTheme="majorBidi" w:hAnsiTheme="majorBidi" w:cstheme="majorBidi"/>
        </w:rPr>
        <w:t>e</w:t>
      </w:r>
      <w:r w:rsidRPr="002D410A">
        <w:rPr>
          <w:rFonts w:asciiTheme="majorBidi" w:hAnsiTheme="majorBidi" w:cstheme="majorBidi"/>
        </w:rPr>
        <w:t xml:space="preserve"> more written assignments </w:t>
      </w:r>
      <w:r w:rsidRPr="002D410A">
        <w:rPr>
          <w:rFonts w:asciiTheme="majorBidi" w:hAnsiTheme="majorBidi" w:cstheme="majorBidi"/>
        </w:rPr>
        <w:fldChar w:fldCharType="begin">
          <w:fldData xml:space="preserve">PEVuZE5vdGU+PENpdGU+PEF1dGhvcj5IZWNrbGVyPC9BdXRob3I+PFllYXI+MjAxMzwvWWVhcj48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</w:fldData>
        </w:fldChar>
      </w:r>
      <w:r w:rsidRPr="002D410A">
        <w:rPr>
          <w:rFonts w:asciiTheme="majorBidi" w:hAnsiTheme="majorBidi" w:cstheme="majorBidi"/>
        </w:rPr>
        <w:instrText xml:space="preserve"> ADDIN EN.CITE </w:instrText>
      </w:r>
      <w:r w:rsidRPr="002D410A">
        <w:rPr>
          <w:rFonts w:asciiTheme="majorBidi" w:hAnsiTheme="majorBidi" w:cstheme="majorBidi"/>
        </w:rPr>
        <w:fldChar w:fldCharType="begin">
          <w:fldData xml:space="preserve">PEVuZE5vdGU+PENpdGU+PEF1dGhvcj5IZWNrbGVyPC9BdXRob3I+PFllYXI+MjAxMzwvWWVhcj48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</w:fldData>
        </w:fldChar>
      </w:r>
      <w:r w:rsidRPr="002D410A">
        <w:rPr>
          <w:rFonts w:asciiTheme="majorBidi" w:hAnsiTheme="majorBidi" w:cstheme="majorBidi"/>
        </w:rPr>
        <w:instrText xml:space="preserve"> ADDIN EN.CITE.DATA </w:instrText>
      </w:r>
      <w:r w:rsidRPr="002D410A">
        <w:rPr>
          <w:rFonts w:asciiTheme="majorBidi" w:hAnsiTheme="majorBidi" w:cstheme="majorBidi"/>
        </w:rPr>
      </w:r>
      <w:r w:rsidRPr="002D410A">
        <w:rPr>
          <w:rFonts w:asciiTheme="majorBidi" w:hAnsiTheme="majorBidi" w:cstheme="majorBidi"/>
        </w:rPr>
        <w:fldChar w:fldCharType="end"/>
      </w:r>
      <w:r w:rsidRPr="002D410A">
        <w:rPr>
          <w:rFonts w:asciiTheme="majorBidi" w:hAnsiTheme="majorBidi" w:cstheme="majorBidi"/>
        </w:rPr>
      </w:r>
      <w:r w:rsidRPr="002D410A">
        <w:rPr>
          <w:rFonts w:asciiTheme="majorBidi" w:hAnsiTheme="majorBidi" w:cstheme="majorBidi"/>
        </w:rPr>
        <w:fldChar w:fldCharType="separate"/>
      </w:r>
      <w:r w:rsidRPr="002D410A">
        <w:rPr>
          <w:rFonts w:asciiTheme="majorBidi" w:hAnsiTheme="majorBidi" w:cstheme="majorBidi"/>
          <w:noProof/>
        </w:rPr>
        <w:t>(</w:t>
      </w:r>
      <w:hyperlink w:anchor="_ENREF_16" w:tooltip="Fazilatfar, 2018 #43" w:history="1">
        <w:r w:rsidRPr="002D410A">
          <w:rPr>
            <w:rFonts w:asciiTheme="majorBidi" w:hAnsiTheme="majorBidi" w:cstheme="majorBidi"/>
            <w:noProof/>
          </w:rPr>
          <w:t>Fazilatfar, Elhambakhsh, &amp; Allami, 2018</w:t>
        </w:r>
      </w:hyperlink>
      <w:r w:rsidRPr="002D410A">
        <w:rPr>
          <w:rFonts w:asciiTheme="majorBidi" w:hAnsiTheme="majorBidi" w:cstheme="majorBidi"/>
          <w:noProof/>
        </w:rPr>
        <w:t xml:space="preserve">; </w:t>
      </w:r>
      <w:hyperlink w:anchor="_ENREF_23" w:tooltip="Heckler, 2013 #42" w:history="1">
        <w:r w:rsidRPr="002D410A">
          <w:rPr>
            <w:rFonts w:asciiTheme="majorBidi" w:hAnsiTheme="majorBidi" w:cstheme="majorBidi"/>
            <w:noProof/>
          </w:rPr>
          <w:t>Heckler, Forde, &amp; Bryan, 2013</w:t>
        </w:r>
      </w:hyperlink>
      <w:r w:rsidRPr="002D410A">
        <w:rPr>
          <w:rFonts w:asciiTheme="majorBidi" w:hAnsiTheme="majorBidi" w:cstheme="majorBidi"/>
          <w:noProof/>
        </w:rPr>
        <w:t xml:space="preserve">; </w:t>
      </w:r>
      <w:hyperlink w:anchor="_ENREF_46" w:tooltip="Phyo, 2022 #18" w:history="1">
        <w:r w:rsidRPr="002D410A">
          <w:rPr>
            <w:rFonts w:asciiTheme="majorBidi" w:hAnsiTheme="majorBidi" w:cstheme="majorBidi"/>
            <w:noProof/>
          </w:rPr>
          <w:t>Phyo et al., 2022</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Additionally, the medical students who expressed high satisfaction with their writing skills, informational skills, used citation managers</w:t>
      </w:r>
      <w:r w:rsidR="00AE4010" w:rsidRPr="002D410A">
        <w:rPr>
          <w:rFonts w:asciiTheme="majorBidi" w:hAnsiTheme="majorBidi" w:cstheme="majorBidi"/>
        </w:rPr>
        <w:t>,</w:t>
      </w:r>
      <w:r w:rsidRPr="002D410A">
        <w:rPr>
          <w:rFonts w:asciiTheme="majorBidi" w:hAnsiTheme="majorBidi" w:cstheme="majorBidi"/>
        </w:rPr>
        <w:t xml:space="preserve"> and used plagiarism-checking tools should have </w:t>
      </w:r>
      <w:r w:rsidR="00AE4010" w:rsidRPr="002D410A">
        <w:rPr>
          <w:rFonts w:asciiTheme="majorBidi" w:hAnsiTheme="majorBidi" w:cstheme="majorBidi"/>
        </w:rPr>
        <w:t xml:space="preserve">the </w:t>
      </w:r>
      <w:r w:rsidRPr="002D410A">
        <w:rPr>
          <w:rFonts w:asciiTheme="majorBidi" w:hAnsiTheme="majorBidi" w:cstheme="majorBidi"/>
        </w:rPr>
        <w:t xml:space="preserve">required skills to avoid plagiarism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Landau&lt;/Author&gt;&lt;Year&gt;2002&lt;/Year&gt;&lt;RecNum&gt;44&lt;/RecNum&gt;&lt;DisplayText&gt;(Landau, Druen, &amp;amp; Arcuri, 2002)&lt;/DisplayText&gt;&lt;record&gt;&lt;rec-number&gt;44&lt;/rec-number&gt;&lt;foreign-keys&gt;&lt;key app="EN" db-id="95avd9ts6arwswe5sxc5922bart2ftt592a2" timestamp="1680425388"&gt;44&lt;/key&gt;&lt;/foreign-keys&gt;&lt;ref-type name="Journal Article"&gt;17&lt;/ref-type&gt;&lt;contributors&gt;&lt;authors&gt;&lt;author&gt;Landau, Joshua D.&lt;/author&gt;&lt;author&gt;Druen, Perri B.&lt;/author&gt;&lt;author&gt;Arcuri, Jennifer A.&lt;/author&gt;&lt;/authors&gt;&lt;/contributors&gt;&lt;titles&gt;&lt;title&gt;Methods for Helping Students Avoid Plagiarism&lt;/title&gt;&lt;secondary-title&gt;Teaching of Psychology&lt;/secondary-title&gt;&lt;/titles&gt;&lt;periodical&gt;&lt;full-title&gt;Teaching of Psychology&lt;/full-title&gt;&lt;/periodical&gt;&lt;pages&gt;112-115&lt;/pages&gt;&lt;volume&gt;29&lt;/volume&gt;&lt;number&gt;2&lt;/number&gt;&lt;dates&gt;&lt;year&gt;2002&lt;/year&gt;&lt;/dates&gt;&lt;urls&gt;&lt;related-urls&gt;&lt;url&gt;https://journals.sagepub.com/doi/abs/10.1207/S15328023TOP2902_06&lt;/url&gt;&lt;/related-urls&gt;&lt;/urls&gt;&lt;electronic-resource-num&gt;10.1207/s15328023top2902_06&lt;/electronic-resource-num&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35" w:tooltip="Landau, 2002 #44" w:history="1">
        <w:r w:rsidRPr="002D410A">
          <w:rPr>
            <w:rFonts w:asciiTheme="majorBidi" w:hAnsiTheme="majorBidi" w:cstheme="majorBidi"/>
            <w:noProof/>
          </w:rPr>
          <w:t>Landau, Druen, &amp; Arcuri, 2002</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Moreover, it was not surprising that the medical students who have received courses/workshops/lecturers on </w:t>
      </w:r>
      <w:r w:rsidRPr="002D410A">
        <w:rPr>
          <w:rFonts w:asciiTheme="majorBidi" w:hAnsiTheme="majorBidi" w:cstheme="majorBidi"/>
        </w:rPr>
        <w:lastRenderedPageBreak/>
        <w:t xml:space="preserve">plagiarism and those who have participated in a scientific paper/graduation thesis writing had higher knowledge and attitude scores compared to their peers who did not receive courses and those who did not participate in a scientific paper/graduation thesis writing. Previous studies have shown that courses/workshops/lecturers on plagiarism and training sessions on using plagiarism-checking tools might help students avoid plagiarism </w:t>
      </w:r>
      <w:r w:rsidRPr="002D410A">
        <w:rPr>
          <w:rFonts w:asciiTheme="majorBidi" w:hAnsiTheme="majorBidi" w:cstheme="majorBidi"/>
        </w:rPr>
        <w:fldChar w:fldCharType="begin">
          <w:fldData xml:space="preserve">PEVuZE5vdGU+PENpdGU+PEF1dGhvcj5EdWZmPC9BdXRob3I+PFllYXI+MjAwNjwvWWVhcj48UmVj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=
</w:fldData>
        </w:fldChar>
      </w:r>
      <w:r w:rsidRPr="002D410A">
        <w:rPr>
          <w:rFonts w:asciiTheme="majorBidi" w:hAnsiTheme="majorBidi" w:cstheme="majorBidi"/>
        </w:rPr>
        <w:instrText xml:space="preserve"> ADDIN EN.CITE </w:instrText>
      </w:r>
      <w:r w:rsidRPr="002D410A">
        <w:rPr>
          <w:rFonts w:asciiTheme="majorBidi" w:hAnsiTheme="majorBidi" w:cstheme="majorBidi"/>
        </w:rPr>
        <w:fldChar w:fldCharType="begin">
          <w:fldData xml:space="preserve">PEVuZE5vdGU+PENpdGU+PEF1dGhvcj5EdWZmPC9BdXRob3I+PFllYXI+MjAwNjwvWWVhcj48UmVj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=
</w:fldData>
        </w:fldChar>
      </w:r>
      <w:r w:rsidRPr="002D410A">
        <w:rPr>
          <w:rFonts w:asciiTheme="majorBidi" w:hAnsiTheme="majorBidi" w:cstheme="majorBidi"/>
        </w:rPr>
        <w:instrText xml:space="preserve"> ADDIN EN.CITE.DATA </w:instrText>
      </w:r>
      <w:r w:rsidRPr="002D410A">
        <w:rPr>
          <w:rFonts w:asciiTheme="majorBidi" w:hAnsiTheme="majorBidi" w:cstheme="majorBidi"/>
        </w:rPr>
      </w:r>
      <w:r w:rsidRPr="002D410A">
        <w:rPr>
          <w:rFonts w:asciiTheme="majorBidi" w:hAnsiTheme="majorBidi" w:cstheme="majorBidi"/>
        </w:rPr>
        <w:fldChar w:fldCharType="end"/>
      </w:r>
      <w:r w:rsidRPr="002D410A">
        <w:rPr>
          <w:rFonts w:asciiTheme="majorBidi" w:hAnsiTheme="majorBidi" w:cstheme="majorBidi"/>
        </w:rPr>
      </w:r>
      <w:r w:rsidRPr="002D410A">
        <w:rPr>
          <w:rFonts w:asciiTheme="majorBidi" w:hAnsiTheme="majorBidi" w:cstheme="majorBidi"/>
        </w:rPr>
        <w:fldChar w:fldCharType="separate"/>
      </w:r>
      <w:r w:rsidRPr="002D410A">
        <w:rPr>
          <w:rFonts w:asciiTheme="majorBidi" w:hAnsiTheme="majorBidi" w:cstheme="majorBidi"/>
          <w:noProof/>
        </w:rPr>
        <w:t>(</w:t>
      </w:r>
      <w:hyperlink w:anchor="_ENREF_15" w:tooltip="Duff, 2006 #45" w:history="1">
        <w:r w:rsidRPr="002D410A">
          <w:rPr>
            <w:rFonts w:asciiTheme="majorBidi" w:hAnsiTheme="majorBidi" w:cstheme="majorBidi"/>
            <w:noProof/>
          </w:rPr>
          <w:t>Duff, Rogers, &amp; Harris, 2006</w:t>
        </w:r>
      </w:hyperlink>
      <w:r w:rsidRPr="002D410A">
        <w:rPr>
          <w:rFonts w:asciiTheme="majorBidi" w:hAnsiTheme="majorBidi" w:cstheme="majorBidi"/>
          <w:noProof/>
        </w:rPr>
        <w:t xml:space="preserve">; </w:t>
      </w:r>
      <w:hyperlink w:anchor="_ENREF_20" w:tooltip="Gunnarsson, 2014 #35" w:history="1">
        <w:r w:rsidRPr="002D410A">
          <w:rPr>
            <w:rFonts w:asciiTheme="majorBidi" w:hAnsiTheme="majorBidi" w:cstheme="majorBidi"/>
            <w:noProof/>
          </w:rPr>
          <w:t>Gunnarsson, Kulesza, &amp; Pettersson, 2014</w:t>
        </w:r>
      </w:hyperlink>
      <w:r w:rsidRPr="002D410A">
        <w:rPr>
          <w:rFonts w:asciiTheme="majorBidi" w:hAnsiTheme="majorBidi" w:cstheme="majorBidi"/>
          <w:noProof/>
        </w:rPr>
        <w:t xml:space="preserve">; </w:t>
      </w:r>
      <w:hyperlink w:anchor="_ENREF_43" w:tooltip="Naithani, 2022 #46" w:history="1">
        <w:r w:rsidRPr="002D410A">
          <w:rPr>
            <w:rFonts w:asciiTheme="majorBidi" w:hAnsiTheme="majorBidi" w:cstheme="majorBidi"/>
            <w:noProof/>
          </w:rPr>
          <w:t>Naithani et al., 2022</w:t>
        </w:r>
      </w:hyperlink>
      <w:r w:rsidRPr="002D410A">
        <w:rPr>
          <w:rFonts w:asciiTheme="majorBidi" w:hAnsiTheme="majorBidi" w:cstheme="majorBidi"/>
          <w:noProof/>
        </w:rPr>
        <w:t xml:space="preserve">; </w:t>
      </w:r>
      <w:hyperlink w:anchor="_ENREF_48" w:tooltip="Raj, 2022 #47" w:history="1">
        <w:r w:rsidRPr="002D410A">
          <w:rPr>
            <w:rFonts w:asciiTheme="majorBidi" w:hAnsiTheme="majorBidi" w:cstheme="majorBidi"/>
            <w:noProof/>
          </w:rPr>
          <w:t>Raj, Venkatachalam, Amaravati, &amp; Baburajan, 2022</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The findings of this study showed that the medical students believed that plagiarism had impacted </w:t>
      </w:r>
      <w:r w:rsidR="00AE4010" w:rsidRPr="002D410A">
        <w:rPr>
          <w:rFonts w:asciiTheme="majorBidi" w:hAnsiTheme="majorBidi" w:cstheme="majorBidi"/>
        </w:rPr>
        <w:t xml:space="preserve">the </w:t>
      </w:r>
      <w:r w:rsidRPr="002D410A">
        <w:rPr>
          <w:rFonts w:asciiTheme="majorBidi" w:hAnsiTheme="majorBidi" w:cstheme="majorBidi"/>
        </w:rPr>
        <w:t xml:space="preserve">works/ideas of other members of the scientific/academic community and their knowledge-seeking behavior about plagiarism. These findings indicate that medical students might benefit from more courses/workshops/lecturers on plagiarism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Gunnarsson&lt;/Author&gt;&lt;Year&gt;2014&lt;/Year&gt;&lt;RecNum&gt;35&lt;/RecNum&gt;&lt;DisplayText&gt;(Gunnarsson et al., 2014)&lt;/DisplayText&gt;&lt;record&gt;&lt;rec-number&gt;35&lt;/rec-number&gt;&lt;foreign-keys&gt;&lt;key app="EN" db-id="95avd9ts6arwswe5sxc5922bart2ftt592a2" timestamp="1680425388"&gt;35&lt;/key&gt;&lt;/foreign-keys&gt;&lt;ref-type name="Journal Article"&gt;17&lt;/ref-type&gt;&lt;contributors&gt;&lt;authors&gt;&lt;author&gt;Gunnarsson, Jenny&lt;/author&gt;&lt;author&gt;Kulesza, Wlodek J.&lt;/author&gt;&lt;author&gt;Pettersson, Anette&lt;/author&gt;&lt;/authors&gt;&lt;/contributors&gt;&lt;titles&gt;&lt;title&gt;Teaching International Students How to Avoid Plagiarism: Librarians and Faculty in Collaboration&lt;/title&gt;&lt;secondary-title&gt;The Journal of Academic Librarianship&lt;/secondary-title&gt;&lt;/titles&gt;&lt;periodical&gt;&lt;full-title&gt;The Journal of Academic Librarianship&lt;/full-title&gt;&lt;/periodical&gt;&lt;pages&gt;413-417&lt;/pages&gt;&lt;volume&gt;40&lt;/volume&gt;&lt;number&gt;3&lt;/number&gt;&lt;keywords&gt;&lt;keyword&gt;Academic honesty&lt;/keyword&gt;&lt;keyword&gt;Academic libraries&lt;/keyword&gt;&lt;keyword&gt;Engineering education&lt;/keyword&gt;&lt;keyword&gt;Plagiarism&lt;/keyword&gt;&lt;keyword&gt;Faculty-librarian collaboration&lt;/keyword&gt;&lt;keyword&gt;Curriculum integration&lt;/keyword&gt;&lt;/keywords&gt;&lt;dates&gt;&lt;year&gt;2014&lt;/year&gt;&lt;pub-dates&gt;&lt;date&gt;2014/05/01/&lt;/date&gt;&lt;/pub-dates&gt;&lt;/dates&gt;&lt;isbn&gt;0099-1333&lt;/isbn&gt;&lt;urls&gt;&lt;related-urls&gt;&lt;url&gt;https://www.sciencedirect.com/science/article/pii/S0099133314000603&lt;/url&gt;&lt;/related-urls&gt;&lt;/urls&gt;&lt;electronic-resource-num&gt;https://doi.org/10.1016/j.acalib.2014.04.006&lt;/electronic-resource-num&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20" w:tooltip="Gunnarsson, 2014 #35" w:history="1">
        <w:r w:rsidRPr="002D410A">
          <w:rPr>
            <w:rFonts w:asciiTheme="majorBidi" w:hAnsiTheme="majorBidi" w:cstheme="majorBidi"/>
            <w:noProof/>
          </w:rPr>
          <w:t>Gunnarsson et al., 2014</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It is noteworthy mentioning that some interventions were not effective to reduce plagiarism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Lynch&lt;/Author&gt;&lt;Year&gt;2017&lt;/Year&gt;&lt;RecNum&gt;38&lt;/RecNum&gt;&lt;DisplayText&gt;(Lynch et al., 2017)&lt;/DisplayText&gt;&lt;record&gt;&lt;rec-number&gt;38&lt;/rec-number&gt;&lt;foreign-keys&gt;&lt;key app="EN" db-id="95avd9ts6arwswe5sxc5922bart2ftt592a2" timestamp="1680425388"&gt;38&lt;/key&gt;&lt;/foreign-keys&gt;&lt;ref-type name="Journal Article"&gt;17&lt;/ref-type&gt;&lt;contributors&gt;&lt;authors&gt;&lt;author&gt;Lynch, J.&lt;/author&gt;&lt;author&gt;Everett, B.&lt;/author&gt;&lt;author&gt;Ramjan, L. M.&lt;/author&gt;&lt;author&gt;Callins, R.&lt;/author&gt;&lt;author&gt;Glew, P.&lt;/author&gt;&lt;author&gt;Salamonson, Y.&lt;/author&gt;&lt;/authors&gt;&lt;/contributors&gt;&lt;auth-address&gt;School of Nursing and Midwifery, Western Sydney University, Penrith, NSW, Australia.&amp;#xD;Centre for Applied Nursing Research (CANR), Ingham Institute for Applied Medical Research, Liverpool BC, NSW, Australia.&lt;/auth-address&gt;&lt;titles&gt;&lt;title&gt;Plagiarism in nursing education: an integrative review&lt;/title&gt;&lt;secondary-title&gt;J Clin Nurs&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2845-2864&lt;/pages&gt;&lt;volume&gt;26&lt;/volume&gt;&lt;number&gt;19-20&lt;/number&gt;&lt;edition&gt;2016/11/04&lt;/edition&gt;&lt;keywords&gt;&lt;keyword&gt;*Education, Nursing, Baccalaureate&lt;/keyword&gt;&lt;keyword&gt;*Ethics, Nursing&lt;/keyword&gt;&lt;keyword&gt;Humans&lt;/keyword&gt;&lt;keyword&gt;Interviews as Topic&lt;/keyword&gt;&lt;keyword&gt;*Plagiarism&lt;/keyword&gt;&lt;keyword&gt;Prevalence&lt;/keyword&gt;&lt;/keywords&gt;&lt;dates&gt;&lt;year&gt;2017&lt;/year&gt;&lt;pub-dates&gt;&lt;date&gt;Oct&lt;/date&gt;&lt;/pub-dates&gt;&lt;/dates&gt;&lt;isbn&gt;0962-1067&lt;/isbn&gt;&lt;accession-num&gt;27808468&lt;/accession-num&gt;&lt;urls&gt;&lt;/urls&gt;&lt;electronic-resource-num&gt;10.1111/jocn.13629&lt;/electronic-resource-num&gt;&lt;remote-database-provider&gt;Nlm&lt;/remote-database-provider&gt;&lt;language&gt;eng&lt;/language&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40" w:tooltip="Lynch, 2017 #38" w:history="1">
        <w:r w:rsidRPr="002D410A">
          <w:rPr>
            <w:rFonts w:asciiTheme="majorBidi" w:hAnsiTheme="majorBidi" w:cstheme="majorBidi"/>
            <w:noProof/>
          </w:rPr>
          <w:t>Lynch et al., 2017</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Probably, these futile interventions were hampered by a lack of understanding of what constituted plagiarism, inadequate skills in using plagiarism detection tools and citation managers, and perceived pressures to publish to secure future residency opportunities, tenured positions, and promotions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Azam&lt;/Author&gt;&lt;Year&gt;2022&lt;/Year&gt;&lt;RecNum&gt;39&lt;/RecNum&gt;&lt;DisplayText&gt;(Azam &amp;amp; Naeem, 2022)&lt;/DisplayText&gt;&lt;record&gt;&lt;rec-number&gt;39&lt;/rec-number&gt;&lt;foreign-keys&gt;&lt;key app="EN" db-id="95avd9ts6arwswe5sxc5922bart2ftt592a2" timestamp="1680425388"&gt;39&lt;/key&gt;&lt;/foreign-keys&gt;&lt;ref-type name="Journal Article"&gt;17&lt;/ref-type&gt;&lt;contributors&gt;&lt;authors&gt;&lt;author&gt;Azam, M.&lt;/author&gt;&lt;author&gt;Naeem, S. B.&lt;/author&gt;&lt;/authors&gt;&lt;/contributors&gt;&lt;auth-address&gt;Department of Library &amp;amp; Information Science, The Islamia University of Bahawalpur, Bahawalpur, Pakistan.&lt;/auth-address&gt;&lt;titles&gt;&lt;title&gt;Academic integrity among medical students and postgraduate trainees in the teaching hospitals of South Punjab Pakistan&lt;/title&gt;&lt;secondary-title&gt;Health Info Libr J&lt;/secondary-title&gt;&lt;alt-title&gt;Health information and libraries journal&lt;/alt-title&gt;&lt;/titles&gt;&lt;periodical&gt;&lt;full-title&gt;Health Info Libr J&lt;/full-title&gt;&lt;abbr-1&gt;Health information and libraries journal&lt;/abbr-1&gt;&lt;/periodical&gt;&lt;alt-periodical&gt;&lt;full-title&gt;Health Info Libr J&lt;/full-title&gt;&lt;abbr-1&gt;Health information and libraries journal&lt;/abbr-1&gt;&lt;/alt-periodical&gt;&lt;pages&gt;377-384&lt;/pages&gt;&lt;volume&gt;39&lt;/volume&gt;&lt;number&gt;4&lt;/number&gt;&lt;edition&gt;2022/10/15&lt;/edition&gt;&lt;keywords&gt;&lt;keyword&gt;Humans&lt;/keyword&gt;&lt;keyword&gt;*Students, Medical&lt;/keyword&gt;&lt;keyword&gt;Cross-Sectional Studies&lt;/keyword&gt;&lt;keyword&gt;Pakistan&lt;/keyword&gt;&lt;keyword&gt;Plagiarism&lt;/keyword&gt;&lt;keyword&gt;Hospitals, Teaching&lt;/keyword&gt;&lt;/keywords&gt;&lt;dates&gt;&lt;year&gt;2022&lt;/year&gt;&lt;pub-dates&gt;&lt;date&gt;Dec&lt;/date&gt;&lt;/pub-dates&gt;&lt;/dates&gt;&lt;isbn&gt;1471-1834&lt;/isbn&gt;&lt;accession-num&gt;36239300&lt;/accession-num&gt;&lt;urls&gt;&lt;/urls&gt;&lt;electronic-resource-num&gt;10.1111/hir.12458&lt;/electronic-resource-num&gt;&lt;remote-database-provider&gt;Nlm&lt;/remote-database-provider&gt;&lt;language&gt;eng&lt;/language&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3" w:tooltip="Azam, 2022 #39" w:history="1">
        <w:r w:rsidRPr="002D410A">
          <w:rPr>
            <w:rFonts w:asciiTheme="majorBidi" w:hAnsiTheme="majorBidi" w:cstheme="majorBidi"/>
            <w:noProof/>
          </w:rPr>
          <w:t>Azam &amp; Naeem, 2022</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w:t>
      </w:r>
      <w:r w:rsidRPr="002D410A">
        <w:t xml:space="preserve"> </w:t>
      </w:r>
      <w:r w:rsidRPr="002D410A">
        <w:rPr>
          <w:rFonts w:asciiTheme="majorBidi" w:hAnsiTheme="majorBidi" w:cstheme="majorBidi"/>
        </w:rPr>
        <w:t>Taken together, these findings indicate that efforts to increase awareness about plagiarism should be coupled with improving scientific writing skills.</w:t>
      </w:r>
      <w:r w:rsidR="004A6800" w:rsidRPr="002D410A">
        <w:rPr>
          <w:rFonts w:asciiTheme="majorBidi" w:hAnsiTheme="majorBidi" w:cstheme="majorBidi"/>
        </w:rPr>
        <w:t xml:space="preserve"> </w:t>
      </w:r>
      <w:r w:rsidR="002F28F9" w:rsidRPr="002D410A">
        <w:rPr>
          <w:rFonts w:asciiTheme="majorBidi" w:hAnsiTheme="majorBidi" w:cstheme="majorBidi"/>
        </w:rPr>
        <w:t>Medical schools might organize tailored</w:t>
      </w:r>
      <w:r w:rsidR="00C9125A" w:rsidRPr="002D410A">
        <w:rPr>
          <w:rFonts w:asciiTheme="majorBidi" w:hAnsiTheme="majorBidi" w:cstheme="majorBidi"/>
        </w:rPr>
        <w:t xml:space="preserve"> training sessions on scientific writing,</w:t>
      </w:r>
      <w:r w:rsidR="00027EF5" w:rsidRPr="002D410A">
        <w:rPr>
          <w:rFonts w:asciiTheme="majorBidi" w:hAnsiTheme="majorBidi" w:cstheme="majorBidi"/>
        </w:rPr>
        <w:t xml:space="preserve"> </w:t>
      </w:r>
      <w:r w:rsidR="002F28F9" w:rsidRPr="002D410A">
        <w:rPr>
          <w:rFonts w:asciiTheme="majorBidi" w:hAnsiTheme="majorBidi" w:cstheme="majorBidi"/>
        </w:rPr>
        <w:t xml:space="preserve">using citation managers, using tools of information technology, </w:t>
      </w:r>
      <w:r w:rsidR="00027EF5" w:rsidRPr="002D410A">
        <w:rPr>
          <w:rFonts w:asciiTheme="majorBidi" w:hAnsiTheme="majorBidi" w:cstheme="majorBidi"/>
        </w:rPr>
        <w:t xml:space="preserve">and </w:t>
      </w:r>
      <w:r w:rsidR="002F28F9" w:rsidRPr="002D410A">
        <w:rPr>
          <w:rFonts w:asciiTheme="majorBidi" w:hAnsiTheme="majorBidi" w:cstheme="majorBidi"/>
        </w:rPr>
        <w:t>using plagiarism</w:t>
      </w:r>
      <w:r w:rsidR="00AE4010" w:rsidRPr="002D410A">
        <w:rPr>
          <w:rFonts w:asciiTheme="majorBidi" w:hAnsiTheme="majorBidi" w:cstheme="majorBidi"/>
        </w:rPr>
        <w:t>-</w:t>
      </w:r>
      <w:r w:rsidR="002F28F9" w:rsidRPr="002D410A">
        <w:rPr>
          <w:rFonts w:asciiTheme="majorBidi" w:hAnsiTheme="majorBidi" w:cstheme="majorBidi"/>
        </w:rPr>
        <w:t>checking tools</w:t>
      </w:r>
      <w:r w:rsidR="00CE735B" w:rsidRPr="002D410A">
        <w:rPr>
          <w:rFonts w:asciiTheme="majorBidi" w:hAnsiTheme="majorBidi" w:cstheme="majorBidi"/>
        </w:rPr>
        <w:t>.</w:t>
      </w:r>
      <w:r w:rsidR="00D211B2" w:rsidRPr="002D410A">
        <w:rPr>
          <w:rFonts w:asciiTheme="majorBidi" w:hAnsiTheme="majorBidi" w:cstheme="majorBidi"/>
        </w:rPr>
        <w:t xml:space="preserve"> </w:t>
      </w:r>
      <w:r w:rsidR="00AE4010" w:rsidRPr="002D410A">
        <w:rPr>
          <w:rFonts w:asciiTheme="majorBidi" w:hAnsiTheme="majorBidi" w:cstheme="majorBidi"/>
        </w:rPr>
        <w:t>M</w:t>
      </w:r>
      <w:r w:rsidR="00D211B2" w:rsidRPr="002D410A">
        <w:rPr>
          <w:rFonts w:asciiTheme="majorBidi" w:hAnsiTheme="majorBidi" w:cstheme="majorBidi"/>
        </w:rPr>
        <w:t>edical students might also benefit from</w:t>
      </w:r>
      <w:r w:rsidR="00120170" w:rsidRPr="002D410A">
        <w:rPr>
          <w:rFonts w:asciiTheme="majorBidi" w:hAnsiTheme="majorBidi" w:cstheme="majorBidi"/>
        </w:rPr>
        <w:t xml:space="preserve"> courses/workshops/lecturers on how to avoid plagiarism. </w:t>
      </w:r>
      <w:r w:rsidR="00F40816" w:rsidRPr="002D410A">
        <w:rPr>
          <w:rFonts w:asciiTheme="majorBidi" w:hAnsiTheme="majorBidi" w:cstheme="majorBidi"/>
        </w:rPr>
        <w:t xml:space="preserve">Moreover, </w:t>
      </w:r>
      <w:r w:rsidR="00A0034F" w:rsidRPr="002D410A">
        <w:rPr>
          <w:rFonts w:asciiTheme="majorBidi" w:hAnsiTheme="majorBidi" w:cstheme="majorBidi"/>
        </w:rPr>
        <w:t xml:space="preserve">medical schools are recommended to </w:t>
      </w:r>
      <w:r w:rsidR="000F3CF0" w:rsidRPr="002D410A">
        <w:rPr>
          <w:rFonts w:asciiTheme="majorBidi" w:hAnsiTheme="majorBidi" w:cstheme="majorBidi"/>
        </w:rPr>
        <w:t xml:space="preserve">encourage students to engage in </w:t>
      </w:r>
      <w:r w:rsidR="007D1FAE" w:rsidRPr="002D410A">
        <w:rPr>
          <w:rFonts w:asciiTheme="majorBidi" w:hAnsiTheme="majorBidi" w:cstheme="majorBidi"/>
        </w:rPr>
        <w:t xml:space="preserve">conducting research and writing </w:t>
      </w:r>
      <w:r w:rsidR="005A578E" w:rsidRPr="002D410A">
        <w:rPr>
          <w:rFonts w:asciiTheme="majorBidi" w:hAnsiTheme="majorBidi" w:cstheme="majorBidi"/>
        </w:rPr>
        <w:t>scientific paper</w:t>
      </w:r>
      <w:r w:rsidR="007D1FAE" w:rsidRPr="002D410A">
        <w:rPr>
          <w:rFonts w:asciiTheme="majorBidi" w:hAnsiTheme="majorBidi" w:cstheme="majorBidi"/>
        </w:rPr>
        <w:t>s.</w:t>
      </w:r>
      <w:r w:rsidR="00A525CF" w:rsidRPr="002D410A">
        <w:rPr>
          <w:rFonts w:asciiTheme="majorBidi" w:hAnsiTheme="majorBidi" w:cstheme="majorBidi"/>
        </w:rPr>
        <w:t xml:space="preserve"> </w:t>
      </w:r>
      <w:r w:rsidRPr="002D410A">
        <w:rPr>
          <w:rFonts w:asciiTheme="majorBidi" w:hAnsiTheme="majorBidi" w:cstheme="majorBidi"/>
        </w:rPr>
        <w:t xml:space="preserve">These efforts might help students avoid plagiarism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Kattimani&lt;/Author&gt;&lt;Year&gt;2022&lt;/Year&gt;&lt;RecNum&gt;37&lt;/RecNum&gt;&lt;DisplayText&gt;(Kattimani, Kujur, Nagarajan, &amp;amp; Zayabalaradjane, 2022)&lt;/DisplayText&gt;&lt;record&gt;&lt;rec-number&gt;37&lt;/rec-number&gt;&lt;foreign-keys&gt;&lt;key app="EN" db-id="95avd9ts6arwswe5sxc5922bart2ftt592a2" timestamp="1680425388"&gt;37&lt;/key&gt;&lt;/foreign-keys&gt;&lt;ref-type name="Journal Article"&gt;17&lt;/ref-type&gt;&lt;contributors&gt;&lt;authors&gt;&lt;author&gt;Kattimani, Shivanand&lt;/author&gt;&lt;author&gt;Kujur, Anamika&lt;/author&gt;&lt;author&gt;Nagarajan, Padmavathi&lt;/author&gt;&lt;author&gt;Zayabalaradjane, Zayapragassarazan&lt;/author&gt;&lt;/authors&gt;&lt;/contributors&gt;&lt;titles&gt;&lt;title&gt;Attitude toward Plagiarism among Postgraduate Students of a Medical Institute in South India&lt;/title&gt;&lt;secondary-title&gt;Journal of Psychiatry Spectrum&lt;/secondary-title&gt;&lt;/titles&gt;&lt;periodical&gt;&lt;full-title&gt;Journal of Psychiatry Spectrum&lt;/full-title&gt;&lt;/periodical&gt;&lt;volume&gt;1&lt;/volume&gt;&lt;number&gt;2&lt;/number&gt;&lt;keywords&gt;&lt;keyword&gt;Attitudes and beliefs&lt;/keyword&gt;&lt;keyword&gt;education&lt;/keyword&gt;&lt;keyword&gt;ethics&lt;/keyword&gt;&lt;keyword&gt;plagiarism&lt;/keyword&gt;&lt;keyword&gt;postgraduate students&lt;/keyword&gt;&lt;/keywords&gt;&lt;dates&gt;&lt;year&gt;2022&lt;/year&gt;&lt;/dates&gt;&lt;isbn&gt;2949-6950&lt;/isbn&gt;&lt;urls&gt;&lt;related-urls&gt;&lt;url&gt;https://journals.lww.com/jops/Fulltext/2022/07000/Attitude_toward_Plagiarism_among_Postgraduate.8.aspx&lt;/url&gt;&lt;/related-urls&gt;&lt;/urls&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34" w:tooltip="Kattimani, 2022 #37" w:history="1">
        <w:r w:rsidRPr="002D410A">
          <w:rPr>
            <w:rFonts w:asciiTheme="majorBidi" w:hAnsiTheme="majorBidi" w:cstheme="majorBidi"/>
            <w:noProof/>
          </w:rPr>
          <w:t>Kattimani, Kujur, Nagarajan, &amp; Zayabalaradjane, 2022</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w:t>
      </w:r>
    </w:p>
    <w:p w14:paraId="3DEBD653" w14:textId="77777777" w:rsidR="007D1ACA" w:rsidRPr="002D410A" w:rsidRDefault="007D1ACA" w:rsidP="00373149">
      <w:pPr>
        <w:pStyle w:val="Heading2"/>
        <w:rPr>
          <w:sz w:val="24"/>
          <w:szCs w:val="24"/>
        </w:rPr>
      </w:pPr>
      <w:r w:rsidRPr="002D410A">
        <w:rPr>
          <w:sz w:val="24"/>
          <w:szCs w:val="24"/>
        </w:rPr>
        <w:lastRenderedPageBreak/>
        <w:t xml:space="preserve">Strategies/recommendations to curb plagiarism </w:t>
      </w:r>
    </w:p>
    <w:bookmarkEnd w:id="2"/>
    <w:p w14:paraId="1B8A06DF" w14:textId="48ACBC4E" w:rsidR="007D1ACA" w:rsidRPr="002D410A" w:rsidRDefault="007D1ACA" w:rsidP="00373149">
      <w:pPr>
        <w:spacing w:line="480" w:lineRule="auto"/>
        <w:jc w:val="both"/>
        <w:rPr>
          <w:rFonts w:asciiTheme="majorBidi" w:hAnsiTheme="majorBidi" w:cstheme="majorBidi"/>
        </w:rPr>
      </w:pPr>
      <w:r w:rsidRPr="002D410A">
        <w:rPr>
          <w:rFonts w:asciiTheme="majorBidi" w:hAnsiTheme="majorBidi" w:cstheme="majorBidi"/>
        </w:rPr>
        <w:t xml:space="preserve">In this study, the majority of the medical students agreed that students should receive lectures/training on good study/research habits and skills. The extent of agreement on this strategy/recommendation was lower than that reported among students in Nigeria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Ibegbulam&lt;/Author&gt;&lt;Year&gt;2015&lt;/Year&gt;&lt;RecNum&gt;54&lt;/RecNum&gt;&lt;DisplayText&gt;(Ijeoma J Ibegbulam &amp;amp; Jacintha U Eze, 2015)&lt;/DisplayText&gt;&lt;record&gt;&lt;rec-number&gt;54&lt;/rec-number&gt;&lt;foreign-keys&gt;&lt;key app="EN" db-id="95avd9ts6arwswe5sxc5922bart2ftt592a2" timestamp="1680425559"&gt;54&lt;/key&gt;&lt;/foreign-keys&gt;&lt;ref-type name="Journal Article"&gt;17&lt;/ref-type&gt;&lt;contributors&gt;&lt;authors&gt;&lt;author&gt;Ibegbulam, Ijeoma J&lt;/author&gt;&lt;author&gt;Eze, Jacintha U&lt;/author&gt;&lt;/authors&gt;&lt;/contributors&gt;&lt;titles&gt;&lt;title&gt;Knowledge, perception and attitude of Nigerian students to plagiarism: A case study&lt;/title&gt;&lt;secondary-title&gt;IFLA journal&lt;/secondary-title&gt;&lt;/titles&gt;&lt;periodical&gt;&lt;full-title&gt;IFLA Journal&lt;/full-title&gt;&lt;/periodical&gt;&lt;pages&gt;120-128&lt;/pages&gt;&lt;volume&gt;41&lt;/volume&gt;&lt;number&gt;2&lt;/number&gt;&lt;dates&gt;&lt;year&gt;2015&lt;/year&gt;&lt;/dates&gt;&lt;isbn&gt;0340-0352&lt;/isbn&gt;&lt;urls&gt;&lt;/urls&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25" w:tooltip="Ibegbulam, 2015 #75" w:history="1">
        <w:r w:rsidRPr="002D410A">
          <w:rPr>
            <w:rFonts w:asciiTheme="majorBidi" w:hAnsiTheme="majorBidi" w:cstheme="majorBidi"/>
            <w:noProof/>
          </w:rPr>
          <w:t>Ijeoma J Ibegbulam &amp; Jacintha U Eze, 2015</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Similarly, the majority of the medical students in this study agreed that educators/trainers should punish all cases of plagiarism. The extent of agreement on this strategy/recommendation was higher than that reported among students in Nigeria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Ibegbulam&lt;/Author&gt;&lt;Year&gt;2015&lt;/Year&gt;&lt;RecNum&gt;54&lt;/RecNum&gt;&lt;DisplayText&gt;(Ijeoma J Ibegbulam &amp;amp; Jacintha U Eze, 2015)&lt;/DisplayText&gt;&lt;record&gt;&lt;rec-number&gt;54&lt;/rec-number&gt;&lt;foreign-keys&gt;&lt;key app="EN" db-id="95avd9ts6arwswe5sxc5922bart2ftt592a2" timestamp="1680425559"&gt;54&lt;/key&gt;&lt;/foreign-keys&gt;&lt;ref-type name="Journal Article"&gt;17&lt;/ref-type&gt;&lt;contributors&gt;&lt;authors&gt;&lt;author&gt;Ibegbulam, Ijeoma J&lt;/author&gt;&lt;author&gt;Eze, Jacintha U&lt;/author&gt;&lt;/authors&gt;&lt;/contributors&gt;&lt;titles&gt;&lt;title&gt;Knowledge, perception and attitude of Nigerian students to plagiarism: A case study&lt;/title&gt;&lt;secondary-title&gt;IFLA journal&lt;/secondary-title&gt;&lt;/titles&gt;&lt;periodical&gt;&lt;full-title&gt;IFLA Journal&lt;/full-title&gt;&lt;/periodical&gt;&lt;pages&gt;120-128&lt;/pages&gt;&lt;volume&gt;41&lt;/volume&gt;&lt;number&gt;2&lt;/number&gt;&lt;dates&gt;&lt;year&gt;2015&lt;/year&gt;&lt;/dates&gt;&lt;isbn&gt;0340-0352&lt;/isbn&gt;&lt;urls&gt;&lt;/urls&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25" w:tooltip="Ibegbulam, 2015 #75" w:history="1">
        <w:r w:rsidRPr="002D410A">
          <w:rPr>
            <w:rFonts w:asciiTheme="majorBidi" w:hAnsiTheme="majorBidi" w:cstheme="majorBidi"/>
            <w:noProof/>
          </w:rPr>
          <w:t>Ijeoma J Ibegbulam &amp; Jacintha U Eze, 2015</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Introductory lectures/seminars/workshops might be introduced during freshmen orientation programs. In a previous systematic review, lack of knowledge/awareness of research ethics, inadequate writing skills, and pressure to publish were identified as factors leading to plagiarism in academic writing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Guraya&lt;/Author&gt;&lt;Year&gt;2017&lt;/Year&gt;&lt;RecNum&gt;48&lt;/RecNum&gt;&lt;DisplayText&gt;(Guraya &amp;amp; Guraya, 2017)&lt;/DisplayText&gt;&lt;record&gt;&lt;rec-number&gt;48&lt;/rec-number&gt;&lt;foreign-keys&gt;&lt;key app="EN" db-id="95avd9ts6arwswe5sxc5922bart2ftt592a2" timestamp="1680425388"&gt;48&lt;/key&gt;&lt;/foreign-keys&gt;&lt;ref-type name="Journal Article"&gt;17&lt;/ref-type&gt;&lt;contributors&gt;&lt;authors&gt;&lt;author&gt;Guraya, S. Y.&lt;/author&gt;&lt;author&gt;Guraya, S. S.&lt;/author&gt;&lt;/authors&gt;&lt;/contributors&gt;&lt;auth-address&gt;Department of Surgery, College of Medicine, Taibah University, Almadinah Almunawwarah, Kingdom of Saudi Arabia.&amp;#xD;Department of Radiology, College of Medicine, Taibah University, Almadinah Almunawwarah, Kingdom of Saudi Arabia.&lt;/auth-address&gt;&lt;titles&gt;&lt;title&gt;The confounding factors leading to plagiarism in academic writing and some suggested remedies: A systematic review&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767-772&lt;/pages&gt;&lt;volume&gt;67&lt;/volume&gt;&lt;number&gt;5&lt;/number&gt;&lt;edition&gt;2017/05/17&lt;/edition&gt;&lt;keywords&gt;&lt;keyword&gt;Humans&lt;/keyword&gt;&lt;keyword&gt;*Plagiarism&lt;/keyword&gt;&lt;keyword&gt;*Professional Misconduct&lt;/keyword&gt;&lt;keyword&gt;*Software&lt;/keyword&gt;&lt;keyword&gt;Writing&lt;/keyword&gt;&lt;/keywords&gt;&lt;dates&gt;&lt;year&gt;2017&lt;/year&gt;&lt;pub-dates&gt;&lt;date&gt;May&lt;/date&gt;&lt;/pub-dates&gt;&lt;/dates&gt;&lt;isbn&gt;0030-9982 (Print)&amp;#xD;0030-9982&lt;/isbn&gt;&lt;accession-num&gt;28507368&lt;/accession-num&gt;&lt;urls&gt;&lt;/urls&gt;&lt;remote-database-provider&gt;Nlm&lt;/remote-database-provider&gt;&lt;language&gt;eng&lt;/language&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22" w:tooltip="Guraya, 2017 #48" w:history="1">
        <w:r w:rsidRPr="002D410A">
          <w:rPr>
            <w:rFonts w:asciiTheme="majorBidi" w:hAnsiTheme="majorBidi" w:cstheme="majorBidi"/>
            <w:noProof/>
          </w:rPr>
          <w:t>Guraya &amp; Guraya, 2017</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Therefore, promoting knowledge/awareness and using rigorous plagiarism detection tools might help students avoid plagiarism. In this study, the medical students who received courses/lectures about plagiarism and those who reported using plagiarism-checking tools had significantly higher knowledge scores compared to the students who did not receive courses/lectures and those who did not use plagiarism-checking tools. </w:t>
      </w:r>
    </w:p>
    <w:p w14:paraId="19364EE3" w14:textId="4BD22E04" w:rsidR="007D1ACA" w:rsidRPr="002D410A" w:rsidRDefault="007D1ACA" w:rsidP="00373149">
      <w:pPr>
        <w:spacing w:line="480" w:lineRule="auto"/>
        <w:jc w:val="both"/>
        <w:rPr>
          <w:rFonts w:asciiTheme="majorBidi" w:hAnsiTheme="majorBidi" w:cstheme="majorBidi"/>
        </w:rPr>
      </w:pPr>
      <w:r w:rsidRPr="002D410A">
        <w:rPr>
          <w:rFonts w:asciiTheme="majorBidi" w:hAnsiTheme="majorBidi" w:cstheme="majorBidi"/>
        </w:rPr>
        <w:t xml:space="preserve">Previous studies have suggested balancing prevention and detection strategies with sanctioning policies can help curb plagiarism </w:t>
      </w:r>
      <w:r w:rsidRPr="002D410A">
        <w:rPr>
          <w:rFonts w:asciiTheme="majorBidi" w:hAnsiTheme="majorBidi" w:cstheme="majorBidi"/>
        </w:rPr>
        <w:fldChar w:fldCharType="begin">
          <w:fldData xml:space="preserve">PEVuZE5vdGU+PENpdGU+PEF1dGhvcj5kdSBSb2NoZXI8L0F1dGhvcj48WWVhcj4yMDIwPC9ZZWFy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</w:fldData>
        </w:fldChar>
      </w:r>
      <w:r w:rsidRPr="002D410A">
        <w:rPr>
          <w:rFonts w:asciiTheme="majorBidi" w:hAnsiTheme="majorBidi" w:cstheme="majorBidi"/>
        </w:rPr>
        <w:instrText xml:space="preserve"> ADDIN EN.CITE </w:instrText>
      </w:r>
      <w:r w:rsidRPr="002D410A">
        <w:rPr>
          <w:rFonts w:asciiTheme="majorBidi" w:hAnsiTheme="majorBidi" w:cstheme="majorBidi"/>
        </w:rPr>
        <w:fldChar w:fldCharType="begin">
          <w:fldData xml:space="preserve">PEVuZE5vdGU+PENpdGU+PEF1dGhvcj5kdSBSb2NoZXI8L0F1dGhvcj48WWVhcj4yMDIwPC9ZZWFy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</w:fldData>
        </w:fldChar>
      </w:r>
      <w:r w:rsidRPr="002D410A">
        <w:rPr>
          <w:rFonts w:asciiTheme="majorBidi" w:hAnsiTheme="majorBidi" w:cstheme="majorBidi"/>
        </w:rPr>
        <w:instrText xml:space="preserve"> ADDIN EN.CITE.DATA </w:instrText>
      </w:r>
      <w:r w:rsidRPr="002D410A">
        <w:rPr>
          <w:rFonts w:asciiTheme="majorBidi" w:hAnsiTheme="majorBidi" w:cstheme="majorBidi"/>
        </w:rPr>
      </w:r>
      <w:r w:rsidRPr="002D410A">
        <w:rPr>
          <w:rFonts w:asciiTheme="majorBidi" w:hAnsiTheme="majorBidi" w:cstheme="majorBidi"/>
        </w:rPr>
        <w:fldChar w:fldCharType="end"/>
      </w:r>
      <w:r w:rsidRPr="002D410A">
        <w:rPr>
          <w:rFonts w:asciiTheme="majorBidi" w:hAnsiTheme="majorBidi" w:cstheme="majorBidi"/>
        </w:rPr>
      </w:r>
      <w:r w:rsidRPr="002D410A">
        <w:rPr>
          <w:rFonts w:asciiTheme="majorBidi" w:hAnsiTheme="majorBidi" w:cstheme="majorBidi"/>
        </w:rPr>
        <w:fldChar w:fldCharType="separate"/>
      </w:r>
      <w:r w:rsidRPr="002D410A">
        <w:rPr>
          <w:rFonts w:asciiTheme="majorBidi" w:hAnsiTheme="majorBidi" w:cstheme="majorBidi"/>
          <w:noProof/>
        </w:rPr>
        <w:t>(</w:t>
      </w:r>
      <w:hyperlink w:anchor="_ENREF_12" w:tooltip="Dahl, 2007 #49" w:history="1">
        <w:r w:rsidRPr="002D410A">
          <w:rPr>
            <w:rFonts w:asciiTheme="majorBidi" w:hAnsiTheme="majorBidi" w:cstheme="majorBidi"/>
            <w:noProof/>
          </w:rPr>
          <w:t>Dahl, 2007</w:t>
        </w:r>
      </w:hyperlink>
      <w:r w:rsidRPr="002D410A">
        <w:rPr>
          <w:rFonts w:asciiTheme="majorBidi" w:hAnsiTheme="majorBidi" w:cstheme="majorBidi"/>
          <w:noProof/>
        </w:rPr>
        <w:t xml:space="preserve">; </w:t>
      </w:r>
      <w:hyperlink w:anchor="_ENREF_14" w:tooltip="du Rocher, 2020 #40" w:history="1">
        <w:r w:rsidRPr="002D410A">
          <w:rPr>
            <w:rFonts w:asciiTheme="majorBidi" w:hAnsiTheme="majorBidi" w:cstheme="majorBidi"/>
            <w:noProof/>
          </w:rPr>
          <w:t>du Rocher, 2020</w:t>
        </w:r>
      </w:hyperlink>
      <w:r w:rsidRPr="002D410A">
        <w:rPr>
          <w:rFonts w:asciiTheme="majorBidi" w:hAnsiTheme="majorBidi" w:cstheme="majorBidi"/>
          <w:noProof/>
        </w:rPr>
        <w:t xml:space="preserve">; </w:t>
      </w:r>
      <w:hyperlink w:anchor="_ENREF_22" w:tooltip="Guraya, 2017 #48" w:history="1">
        <w:r w:rsidRPr="002D410A">
          <w:rPr>
            <w:rFonts w:asciiTheme="majorBidi" w:hAnsiTheme="majorBidi" w:cstheme="majorBidi"/>
            <w:noProof/>
          </w:rPr>
          <w:t>Guraya &amp; Guraya, 2017</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In this study, more than half of the medical students agreed that students who were caught plagiarizing should fail the subject. The Dundee Polyprofessionalism Inventory was developed to identify the perceptions of faculty and medical students about the appropriate sanctions when lapses of academic integrity occur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Roff&lt;/Author&gt;&lt;Year&gt;2010&lt;/Year&gt;&lt;RecNum&gt;50&lt;/RecNum&gt;&lt;DisplayText&gt;(Roff, Chandratilake, McAleer, Dherwan, &amp;amp; Gibson, 2010)&lt;/DisplayText&gt;&lt;record&gt;&lt;rec-number&gt;50&lt;/rec-number&gt;&lt;foreign-keys&gt;&lt;key app="EN" db-id="95avd9ts6arwswe5sxc5922bart2ftt592a2" timestamp="1680425388"&gt;50&lt;/key&gt;&lt;/foreign-keys&gt;&lt;ref-type name="Journal Article"&gt;17&lt;/ref-type&gt;&lt;contributors&gt;&lt;authors&gt;&lt;author&gt;Roff, S&lt;/author&gt;&lt;author&gt;Chandratilake, M&lt;/author&gt;&lt;author&gt;McAleer, S&lt;/author&gt;&lt;author&gt;Dherwan, K&lt;/author&gt;&lt;author&gt;Gibson, J&lt;/author&gt;&lt;/authors&gt;&lt;/contributors&gt;&lt;titles&gt;&lt;title&gt;Dundee polyprofessionalism inventories for academic integrity and protoclinical learning&lt;/title&gt;&lt;secondary-title&gt;MEDEV Newsletter&lt;/secondary-title&gt;&lt;/titles&gt;&lt;periodical&gt;&lt;full-title&gt;MEDEV Newsletter&lt;/full-title&gt;&lt;/periodical&gt;&lt;pages&gt;14&lt;/pages&gt;&lt;volume&gt;2010&lt;/volume&gt;&lt;number&gt;21 Jan&lt;/number&gt;&lt;dates&gt;&lt;year&gt;2010&lt;/year&gt;&lt;/dates&gt;&lt;urls&gt;&lt;/urls&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50" w:tooltip="Roff, 2010 #50" w:history="1">
        <w:r w:rsidRPr="002D410A">
          <w:rPr>
            <w:rFonts w:asciiTheme="majorBidi" w:hAnsiTheme="majorBidi" w:cstheme="majorBidi"/>
            <w:noProof/>
          </w:rPr>
          <w:t>Roff, Chandratilake, McAleer, Dherwan, &amp; Gibson, 2010</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The inventory was used among medical students in different countries and variabilities in </w:t>
      </w:r>
      <w:r w:rsidRPr="002D410A">
        <w:rPr>
          <w:rFonts w:asciiTheme="majorBidi" w:hAnsiTheme="majorBidi" w:cstheme="majorBidi"/>
        </w:rPr>
        <w:lastRenderedPageBreak/>
        <w:t xml:space="preserve">understanding professionalism and academic integrity were reported </w:t>
      </w:r>
      <w:r w:rsidRPr="002D410A">
        <w:rPr>
          <w:rFonts w:asciiTheme="majorBidi" w:hAnsiTheme="majorBidi" w:cstheme="majorBidi"/>
        </w:rPr>
        <w:fldChar w:fldCharType="begin">
          <w:fldData xml:space="preserve">PEVuZE5vdGU+PENpdGU+PEF1dGhvcj5HdXJheWE8L0F1dGhvcj48WWVhcj4yMDE4PC9ZZWFyPjxS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</w:fldData>
        </w:fldChar>
      </w:r>
      <w:r w:rsidRPr="002D410A">
        <w:rPr>
          <w:rFonts w:asciiTheme="majorBidi" w:hAnsiTheme="majorBidi" w:cstheme="majorBidi"/>
        </w:rPr>
        <w:instrText xml:space="preserve"> ADDIN EN.CITE </w:instrText>
      </w:r>
      <w:r w:rsidRPr="002D410A">
        <w:rPr>
          <w:rFonts w:asciiTheme="majorBidi" w:hAnsiTheme="majorBidi" w:cstheme="majorBidi"/>
        </w:rPr>
        <w:fldChar w:fldCharType="begin">
          <w:fldData xml:space="preserve">PEVuZE5vdGU+PENpdGU+PEF1dGhvcj5HdXJheWE8L0F1dGhvcj48WWVhcj4yMDE4PC9ZZWFyPjxS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</w:fldData>
        </w:fldChar>
      </w:r>
      <w:r w:rsidRPr="002D410A">
        <w:rPr>
          <w:rFonts w:asciiTheme="majorBidi" w:hAnsiTheme="majorBidi" w:cstheme="majorBidi"/>
        </w:rPr>
        <w:instrText xml:space="preserve"> ADDIN EN.CITE.DATA </w:instrText>
      </w:r>
      <w:r w:rsidRPr="002D410A">
        <w:rPr>
          <w:rFonts w:asciiTheme="majorBidi" w:hAnsiTheme="majorBidi" w:cstheme="majorBidi"/>
        </w:rPr>
      </w:r>
      <w:r w:rsidRPr="002D410A">
        <w:rPr>
          <w:rFonts w:asciiTheme="majorBidi" w:hAnsiTheme="majorBidi" w:cstheme="majorBidi"/>
        </w:rPr>
        <w:fldChar w:fldCharType="end"/>
      </w:r>
      <w:r w:rsidRPr="002D410A">
        <w:rPr>
          <w:rFonts w:asciiTheme="majorBidi" w:hAnsiTheme="majorBidi" w:cstheme="majorBidi"/>
        </w:rPr>
      </w:r>
      <w:r w:rsidRPr="002D410A">
        <w:rPr>
          <w:rFonts w:asciiTheme="majorBidi" w:hAnsiTheme="majorBidi" w:cstheme="majorBidi"/>
        </w:rPr>
        <w:fldChar w:fldCharType="separate"/>
      </w:r>
      <w:r w:rsidRPr="002D410A">
        <w:rPr>
          <w:rFonts w:asciiTheme="majorBidi" w:hAnsiTheme="majorBidi" w:cstheme="majorBidi"/>
          <w:noProof/>
        </w:rPr>
        <w:t>(</w:t>
      </w:r>
      <w:hyperlink w:anchor="_ENREF_5" w:tooltip="Babelli, 2015 #52" w:history="1">
        <w:r w:rsidRPr="002D410A">
          <w:rPr>
            <w:rFonts w:asciiTheme="majorBidi" w:hAnsiTheme="majorBidi" w:cstheme="majorBidi"/>
            <w:noProof/>
          </w:rPr>
          <w:t>Babelli, Chandratilake, &amp; Roff, 2015</w:t>
        </w:r>
      </w:hyperlink>
      <w:r w:rsidRPr="002D410A">
        <w:rPr>
          <w:rFonts w:asciiTheme="majorBidi" w:hAnsiTheme="majorBidi" w:cstheme="majorBidi"/>
          <w:noProof/>
        </w:rPr>
        <w:t xml:space="preserve">; </w:t>
      </w:r>
      <w:hyperlink w:anchor="_ENREF_21" w:tooltip="Guraya, 2018 #51" w:history="1">
        <w:r w:rsidRPr="002D410A">
          <w:rPr>
            <w:rFonts w:asciiTheme="majorBidi" w:hAnsiTheme="majorBidi" w:cstheme="majorBidi"/>
            <w:noProof/>
          </w:rPr>
          <w:t>Guraya, 2018</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These variabilities resonated with background and cultural differences. Therefore, researchers have called for a unified code that might help preserve academic integrity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Guraya&lt;/Author&gt;&lt;Year&gt;2018&lt;/Year&gt;&lt;RecNum&gt;51&lt;/RecNum&gt;&lt;DisplayText&gt;(Guraya, 2018)&lt;/DisplayText&gt;&lt;record&gt;&lt;rec-number&gt;51&lt;/rec-number&gt;&lt;foreign-keys&gt;&lt;key app="EN" db-id="95avd9ts6arwswe5sxc5922bart2ftt592a2" timestamp="1680425389"&gt;51&lt;/key&gt;&lt;/foreign-keys&gt;&lt;ref-type name="Journal Article"&gt;17&lt;/ref-type&gt;&lt;contributors&gt;&lt;authors&gt;&lt;author&gt;Guraya, S. Y.&lt;/author&gt;&lt;/authors&gt;&lt;/contributors&gt;&lt;auth-address&gt;Vice Dean College of Medicine, Clinical Sciences Department, University of Sharjah United Arab Emirates. Electronic address: salmanguraya@gmail.com.&lt;/auth-address&gt;&lt;titles&gt;&lt;title&gt;Comparing recommended sanctions for lapses of academic integrity as measured by Dundee Polyprofessionalism Inventory I: Academic integrity from a Saudi and a UK medical school&lt;/title&gt;&lt;secondary-title&gt;J Chin Med Assoc&lt;/secondary-title&gt;&lt;alt-title&gt;Journal of the Chinese Medical Association : JCMA&lt;/alt-title&gt;&lt;/titles&gt;&lt;periodical&gt;&lt;full-title&gt;J Chin Med Assoc&lt;/full-title&gt;&lt;abbr-1&gt;Journal of the Chinese Medical Association : JCMA&lt;/abbr-1&gt;&lt;/periodical&gt;&lt;alt-periodical&gt;&lt;full-title&gt;J Chin Med Assoc&lt;/full-title&gt;&lt;abbr-1&gt;Journal of the Chinese Medical Association : JCMA&lt;/abbr-1&gt;&lt;/alt-periodical&gt;&lt;pages&gt;787-795&lt;/pages&gt;&lt;volume&gt;81&lt;/volume&gt;&lt;number&gt;9&lt;/number&gt;&lt;edition&gt;2018/09/04&lt;/edition&gt;&lt;keywords&gt;&lt;keyword&gt;Faculty, Medical/*psychology&lt;/keyword&gt;&lt;keyword&gt;Humans&lt;/keyword&gt;&lt;keyword&gt;*Professionalism&lt;/keyword&gt;&lt;keyword&gt;Saudi Arabia&lt;/keyword&gt;&lt;keyword&gt;*Schools, Medical&lt;/keyword&gt;&lt;keyword&gt;Students, Medical/*psychology&lt;/keyword&gt;&lt;keyword&gt;United Kingdom&lt;/keyword&gt;&lt;/keywords&gt;&lt;dates&gt;&lt;year&gt;2018&lt;/year&gt;&lt;pub-dates&gt;&lt;date&gt;Sep&lt;/date&gt;&lt;/pub-dates&gt;&lt;/dates&gt;&lt;isbn&gt;1726-4901&lt;/isbn&gt;&lt;accession-num&gt;30173724&lt;/accession-num&gt;&lt;urls&gt;&lt;/urls&gt;&lt;electronic-resource-num&gt;10.1016/j.jcma.2018.04.001&lt;/electronic-resource-num&gt;&lt;remote-database-provider&gt;Nlm&lt;/remote-database-provider&gt;&lt;language&gt;eng&lt;/language&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21" w:tooltip="Guraya, 2018 #51" w:history="1">
        <w:r w:rsidRPr="002D410A">
          <w:rPr>
            <w:rFonts w:asciiTheme="majorBidi" w:hAnsiTheme="majorBidi" w:cstheme="majorBidi"/>
            <w:noProof/>
          </w:rPr>
          <w:t>Guraya, 2018</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The findings of this study were consistent with those reported in previous studies on the zero-tolerance policies followed in many medical schools and higher education institutions on plagiarism </w:t>
      </w:r>
      <w:r w:rsidRPr="002D410A">
        <w:rPr>
          <w:rFonts w:asciiTheme="majorBidi" w:hAnsiTheme="majorBidi" w:cstheme="majorBidi"/>
        </w:rPr>
        <w:fldChar w:fldCharType="begin">
          <w:fldData xml:space="preserve">PEVuZE5vdGU+PENpdGU+PEF1dGhvcj5TaGlyYXppPC9BdXRob3I+PFllYXI+MjAxMDwvWWVhcj48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</w:fldData>
        </w:fldChar>
      </w:r>
      <w:r w:rsidRPr="002D410A">
        <w:rPr>
          <w:rFonts w:asciiTheme="majorBidi" w:hAnsiTheme="majorBidi" w:cstheme="majorBidi"/>
        </w:rPr>
        <w:instrText xml:space="preserve"> ADDIN EN.CITE </w:instrText>
      </w:r>
      <w:r w:rsidRPr="002D410A">
        <w:rPr>
          <w:rFonts w:asciiTheme="majorBidi" w:hAnsiTheme="majorBidi" w:cstheme="majorBidi"/>
        </w:rPr>
        <w:fldChar w:fldCharType="begin">
          <w:fldData xml:space="preserve">PEVuZE5vdGU+PENpdGU+PEF1dGhvcj5TaGlyYXppPC9BdXRob3I+PFllYXI+MjAxMDwvWWVhcj48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</w:fldData>
        </w:fldChar>
      </w:r>
      <w:r w:rsidRPr="002D410A">
        <w:rPr>
          <w:rFonts w:asciiTheme="majorBidi" w:hAnsiTheme="majorBidi" w:cstheme="majorBidi"/>
        </w:rPr>
        <w:instrText xml:space="preserve"> ADDIN EN.CITE.DATA </w:instrText>
      </w:r>
      <w:r w:rsidRPr="002D410A">
        <w:rPr>
          <w:rFonts w:asciiTheme="majorBidi" w:hAnsiTheme="majorBidi" w:cstheme="majorBidi"/>
        </w:rPr>
      </w:r>
      <w:r w:rsidRPr="002D410A">
        <w:rPr>
          <w:rFonts w:asciiTheme="majorBidi" w:hAnsiTheme="majorBidi" w:cstheme="majorBidi"/>
        </w:rPr>
        <w:fldChar w:fldCharType="end"/>
      </w:r>
      <w:r w:rsidRPr="002D410A">
        <w:rPr>
          <w:rFonts w:asciiTheme="majorBidi" w:hAnsiTheme="majorBidi" w:cstheme="majorBidi"/>
        </w:rPr>
      </w:r>
      <w:r w:rsidRPr="002D410A">
        <w:rPr>
          <w:rFonts w:asciiTheme="majorBidi" w:hAnsiTheme="majorBidi" w:cstheme="majorBidi"/>
        </w:rPr>
        <w:fldChar w:fldCharType="separate"/>
      </w:r>
      <w:r w:rsidRPr="002D410A">
        <w:rPr>
          <w:rFonts w:asciiTheme="majorBidi" w:hAnsiTheme="majorBidi" w:cstheme="majorBidi"/>
          <w:noProof/>
        </w:rPr>
        <w:t>(</w:t>
      </w:r>
      <w:hyperlink w:anchor="_ENREF_37" w:tooltip="Li, 2012 #16" w:history="1">
        <w:r w:rsidRPr="002D410A">
          <w:rPr>
            <w:rFonts w:asciiTheme="majorBidi" w:hAnsiTheme="majorBidi" w:cstheme="majorBidi"/>
            <w:noProof/>
          </w:rPr>
          <w:t>Li &amp; Casanave, 2012</w:t>
        </w:r>
      </w:hyperlink>
      <w:r w:rsidRPr="002D410A">
        <w:rPr>
          <w:rFonts w:asciiTheme="majorBidi" w:hAnsiTheme="majorBidi" w:cstheme="majorBidi"/>
          <w:noProof/>
        </w:rPr>
        <w:t xml:space="preserve">; </w:t>
      </w:r>
      <w:hyperlink w:anchor="_ENREF_53" w:tooltip="Shirazi, 2010 #15" w:history="1">
        <w:r w:rsidRPr="002D410A">
          <w:rPr>
            <w:rFonts w:asciiTheme="majorBidi" w:hAnsiTheme="majorBidi" w:cstheme="majorBidi"/>
            <w:noProof/>
          </w:rPr>
          <w:t>Shirazi et al., 2010</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However, a considerable percentage of students were reported to believe that self-plagiarism should not be sanctioned in the same degree as plagiarizing from others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Babelghaith&lt;/Author&gt;&lt;Year&gt;2022&lt;/Year&gt;&lt;RecNum&gt;53&lt;/RecNum&gt;&lt;DisplayText&gt;(Babelghaith &amp;amp; Wajid, 2022)&lt;/DisplayText&gt;&lt;record&gt;&lt;rec-number&gt;53&lt;/rec-number&gt;&lt;foreign-keys&gt;&lt;key app="EN" db-id="95avd9ts6arwswe5sxc5922bart2ftt592a2" timestamp="1680425389"&gt;53&lt;/key&gt;&lt;/foreign-keys&gt;&lt;ref-type name="Journal Article"&gt;17&lt;/ref-type&gt;&lt;contributors&gt;&lt;authors&gt;&lt;author&gt;Babelghaith, S. D.&lt;/author&gt;&lt;author&gt;Wajid, S.&lt;/author&gt;&lt;/authors&gt;&lt;/contributors&gt;&lt;auth-address&gt;Department of Clinical Pharmacy, King Saud University, Riyadh 11451, Saudi Arabia.&lt;/auth-address&gt;&lt;titles&gt;&lt;title&gt;Exploring the Attitudes of Pharmacy Students in Saudi Arabia towards Plagiarism Evidence from a Cross-Sectional Study&lt;/title&gt;&lt;/titles&gt;&lt;volume&gt;19&lt;/volume&gt;&lt;number&gt;22&lt;/number&gt;&lt;dates&gt;&lt;year&gt;2022&lt;/year&gt;&lt;pub-dates&gt;&lt;date&gt;Nov 10&lt;/date&gt;&lt;/pub-dates&gt;&lt;/dates&gt;&lt;isbn&gt;1661-7827 (Print)&amp;#xD;1660-4601&lt;/isbn&gt;&lt;accession-num&gt;36429529&lt;/accession-num&gt;&lt;urls&gt;&lt;/urls&gt;&lt;electronic-resource-num&gt;10.3390/ijerph192214811&lt;/electronic-resource-num&gt;&lt;remote-database-provider&gt;Nlm&lt;/remote-database-provider&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4" w:tooltip="Babelghaith, 2022 #53" w:history="1">
        <w:r w:rsidRPr="002D410A">
          <w:rPr>
            <w:rFonts w:asciiTheme="majorBidi" w:hAnsiTheme="majorBidi" w:cstheme="majorBidi"/>
            <w:noProof/>
          </w:rPr>
          <w:t>Babelghaith &amp; Wajid, 2022</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Therefore, detailed information on how to avoid plagiarism, including self-plagiarism, should be disseminated to the students. On the other hand, educators/trainers should attempt to balance workloads on students to allow them more time to do in-depth research. Previous studies reported that perceived pressures to publish to secure future residency opportunities, tenured positions, and promotions were identified as factors leading to plagiarism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Azam&lt;/Author&gt;&lt;Year&gt;2022&lt;/Year&gt;&lt;RecNum&gt;39&lt;/RecNum&gt;&lt;DisplayText&gt;(Azam &amp;amp; Naeem, 2022)&lt;/DisplayText&gt;&lt;record&gt;&lt;rec-number&gt;39&lt;/rec-number&gt;&lt;foreign-keys&gt;&lt;key app="EN" db-id="95avd9ts6arwswe5sxc5922bart2ftt592a2" timestamp="1680425388"&gt;39&lt;/key&gt;&lt;/foreign-keys&gt;&lt;ref-type name="Journal Article"&gt;17&lt;/ref-type&gt;&lt;contributors&gt;&lt;authors&gt;&lt;author&gt;Azam, M.&lt;/author&gt;&lt;author&gt;Naeem, S. B.&lt;/author&gt;&lt;/authors&gt;&lt;/contributors&gt;&lt;auth-address&gt;Department of Library &amp;amp; Information Science, The Islamia University of Bahawalpur, Bahawalpur, Pakistan.&lt;/auth-address&gt;&lt;titles&gt;&lt;title&gt;Academic integrity among medical students and postgraduate trainees in the teaching hospitals of South Punjab Pakistan&lt;/title&gt;&lt;secondary-title&gt;Health Info Libr J&lt;/secondary-title&gt;&lt;alt-title&gt;Health information and libraries journal&lt;/alt-title&gt;&lt;/titles&gt;&lt;periodical&gt;&lt;full-title&gt;Health Info Libr J&lt;/full-title&gt;&lt;abbr-1&gt;Health information and libraries journal&lt;/abbr-1&gt;&lt;/periodical&gt;&lt;alt-periodical&gt;&lt;full-title&gt;Health Info Libr J&lt;/full-title&gt;&lt;abbr-1&gt;Health information and libraries journal&lt;/abbr-1&gt;&lt;/alt-periodical&gt;&lt;pages&gt;377-384&lt;/pages&gt;&lt;volume&gt;39&lt;/volume&gt;&lt;number&gt;4&lt;/number&gt;&lt;edition&gt;2022/10/15&lt;/edition&gt;&lt;keywords&gt;&lt;keyword&gt;Humans&lt;/keyword&gt;&lt;keyword&gt;*Students, Medical&lt;/keyword&gt;&lt;keyword&gt;Cross-Sectional Studies&lt;/keyword&gt;&lt;keyword&gt;Pakistan&lt;/keyword&gt;&lt;keyword&gt;Plagiarism&lt;/keyword&gt;&lt;keyword&gt;Hospitals, Teaching&lt;/keyword&gt;&lt;/keywords&gt;&lt;dates&gt;&lt;year&gt;2022&lt;/year&gt;&lt;pub-dates&gt;&lt;date&gt;Dec&lt;/date&gt;&lt;/pub-dates&gt;&lt;/dates&gt;&lt;isbn&gt;1471-1834&lt;/isbn&gt;&lt;accession-num&gt;36239300&lt;/accession-num&gt;&lt;urls&gt;&lt;/urls&gt;&lt;electronic-resource-num&gt;10.1111/hir.12458&lt;/electronic-resource-num&gt;&lt;remote-database-provider&gt;Nlm&lt;/remote-database-provider&gt;&lt;language&gt;eng&lt;/language&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3" w:tooltip="Azam, 2022 #39" w:history="1">
        <w:r w:rsidRPr="002D410A">
          <w:rPr>
            <w:rFonts w:asciiTheme="majorBidi" w:hAnsiTheme="majorBidi" w:cstheme="majorBidi"/>
            <w:noProof/>
          </w:rPr>
          <w:t>Azam &amp; Naeem, 2022</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 xml:space="preserve">. Arguably, providing the students with sufficient time to conduct in-depth research might help them avoid plagiarism </w:t>
      </w:r>
      <w:r w:rsidRPr="002D410A">
        <w:rPr>
          <w:rFonts w:asciiTheme="majorBidi" w:hAnsiTheme="majorBidi" w:cstheme="majorBidi"/>
        </w:rPr>
        <w:fldChar w:fldCharType="begin"/>
      </w:r>
      <w:r w:rsidRPr="002D410A">
        <w:rPr>
          <w:rFonts w:asciiTheme="majorBidi" w:hAnsiTheme="majorBidi" w:cstheme="majorBidi"/>
        </w:rPr>
        <w:instrText xml:space="preserve"> ADDIN EN.CITE &lt;EndNote&gt;&lt;Cite&gt;&lt;Author&gt;Guraya&lt;/Author&gt;&lt;Year&gt;2017&lt;/Year&gt;&lt;RecNum&gt;48&lt;/RecNum&gt;&lt;DisplayText&gt;(Guraya &amp;amp; Guraya, 2017)&lt;/DisplayText&gt;&lt;record&gt;&lt;rec-number&gt;48&lt;/rec-number&gt;&lt;foreign-keys&gt;&lt;key app="EN" db-id="95avd9ts6arwswe5sxc5922bart2ftt592a2" timestamp="1680425388"&gt;48&lt;/key&gt;&lt;/foreign-keys&gt;&lt;ref-type name="Journal Article"&gt;17&lt;/ref-type&gt;&lt;contributors&gt;&lt;authors&gt;&lt;author&gt;Guraya, S. Y.&lt;/author&gt;&lt;author&gt;Guraya, S. S.&lt;/author&gt;&lt;/authors&gt;&lt;/contributors&gt;&lt;auth-address&gt;Department of Surgery, College of Medicine, Taibah University, Almadinah Almunawwarah, Kingdom of Saudi Arabia.&amp;#xD;Department of Radiology, College of Medicine, Taibah University, Almadinah Almunawwarah, Kingdom of Saudi Arabia.&lt;/auth-address&gt;&lt;titles&gt;&lt;title&gt;The confounding factors leading to plagiarism in academic writing and some suggested remedies: A systematic review&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767-772&lt;/pages&gt;&lt;volume&gt;67&lt;/volume&gt;&lt;number&gt;5&lt;/number&gt;&lt;edition&gt;2017/05/17&lt;/edition&gt;&lt;keywords&gt;&lt;keyword&gt;Humans&lt;/keyword&gt;&lt;keyword&gt;*Plagiarism&lt;/keyword&gt;&lt;keyword&gt;*Professional Misconduct&lt;/keyword&gt;&lt;keyword&gt;*Software&lt;/keyword&gt;&lt;keyword&gt;Writing&lt;/keyword&gt;&lt;/keywords&gt;&lt;dates&gt;&lt;year&gt;2017&lt;/year&gt;&lt;pub-dates&gt;&lt;date&gt;May&lt;/date&gt;&lt;/pub-dates&gt;&lt;/dates&gt;&lt;isbn&gt;0030-9982 (Print)&amp;#xD;0030-9982&lt;/isbn&gt;&lt;accession-num&gt;28507368&lt;/accession-num&gt;&lt;urls&gt;&lt;/urls&gt;&lt;remote-database-provider&gt;Nlm&lt;/remote-database-provider&gt;&lt;language&gt;eng&lt;/language&gt;&lt;/record&gt;&lt;/Cite&gt;&lt;/EndNote&gt;</w:instrText>
      </w:r>
      <w:r w:rsidRPr="002D410A">
        <w:rPr>
          <w:rFonts w:asciiTheme="majorBidi" w:hAnsiTheme="majorBidi" w:cstheme="majorBidi"/>
        </w:rPr>
        <w:fldChar w:fldCharType="separate"/>
      </w:r>
      <w:r w:rsidRPr="002D410A">
        <w:rPr>
          <w:rFonts w:asciiTheme="majorBidi" w:hAnsiTheme="majorBidi" w:cstheme="majorBidi"/>
          <w:noProof/>
        </w:rPr>
        <w:t>(</w:t>
      </w:r>
      <w:hyperlink w:anchor="_ENREF_22" w:tooltip="Guraya, 2017 #48" w:history="1">
        <w:r w:rsidRPr="002D410A">
          <w:rPr>
            <w:rFonts w:asciiTheme="majorBidi" w:hAnsiTheme="majorBidi" w:cstheme="majorBidi"/>
            <w:noProof/>
          </w:rPr>
          <w:t>Guraya &amp; Guraya, 2017</w:t>
        </w:r>
      </w:hyperlink>
      <w:r w:rsidRPr="002D410A">
        <w:rPr>
          <w:rFonts w:asciiTheme="majorBidi" w:hAnsiTheme="majorBidi" w:cstheme="majorBidi"/>
          <w:noProof/>
        </w:rPr>
        <w:t>)</w:t>
      </w:r>
      <w:r w:rsidRPr="002D410A">
        <w:rPr>
          <w:rFonts w:asciiTheme="majorBidi" w:hAnsiTheme="majorBidi" w:cstheme="majorBidi"/>
        </w:rPr>
        <w:fldChar w:fldCharType="end"/>
      </w:r>
      <w:r w:rsidRPr="002D410A">
        <w:rPr>
          <w:rFonts w:asciiTheme="majorBidi" w:hAnsiTheme="majorBidi" w:cstheme="majorBidi"/>
        </w:rPr>
        <w:t>.</w:t>
      </w:r>
    </w:p>
    <w:p w14:paraId="537D24F1" w14:textId="5B231659" w:rsidR="007D1ACA" w:rsidRPr="002D410A" w:rsidRDefault="007D1ACA" w:rsidP="00373149">
      <w:pPr>
        <w:spacing w:line="480" w:lineRule="auto"/>
        <w:jc w:val="both"/>
        <w:rPr>
          <w:rFonts w:asciiTheme="majorBidi" w:hAnsiTheme="majorBidi" w:cstheme="majorBidi"/>
        </w:rPr>
      </w:pPr>
      <w:r w:rsidRPr="002D410A">
        <w:rPr>
          <w:rFonts w:asciiTheme="majorBidi" w:hAnsiTheme="majorBidi" w:cstheme="majorBidi"/>
        </w:rPr>
        <w:t xml:space="preserve">In summary and based on the findings of this study, higher education institutions might combat plagiarism by providing periodic educational/training sessions on good research habits/skills for undergraduate and postgraduate students. </w:t>
      </w:r>
      <w:r w:rsidRPr="002D410A">
        <w:t xml:space="preserve">Introductory lectures/seminars/workshops should also be included in freshmen orientation programs. The </w:t>
      </w:r>
      <w:r w:rsidRPr="002D410A">
        <w:rPr>
          <w:rFonts w:asciiTheme="majorBidi" w:hAnsiTheme="majorBidi" w:cstheme="majorBidi"/>
        </w:rPr>
        <w:t xml:space="preserve">educational/training sessions should provide adequately detailed information on how to avoid plagiarism. </w:t>
      </w:r>
      <w:r w:rsidR="00222255" w:rsidRPr="002D410A">
        <w:rPr>
          <w:rFonts w:asciiTheme="majorBidi" w:hAnsiTheme="majorBidi" w:cstheme="majorBidi"/>
        </w:rPr>
        <w:t>H</w:t>
      </w:r>
      <w:r w:rsidRPr="002D410A">
        <w:rPr>
          <w:rFonts w:asciiTheme="majorBidi" w:hAnsiTheme="majorBidi" w:cstheme="majorBidi"/>
        </w:rPr>
        <w:t xml:space="preserve">igher education institutions should also use </w:t>
      </w:r>
      <w:r w:rsidRPr="002D410A">
        <w:t xml:space="preserve">rigorous plagiarism detection tools to check all submitted academic materials for plagiarism. </w:t>
      </w:r>
      <w:r w:rsidR="00222255" w:rsidRPr="002D410A">
        <w:t>The s</w:t>
      </w:r>
      <w:r w:rsidRPr="002D410A">
        <w:t xml:space="preserve">imilarity might be returned to the students with feedback on how to avoid plagiarism. Educators/trainers in higher educational institutions should balance workloads and </w:t>
      </w:r>
      <w:r w:rsidRPr="002D410A">
        <w:lastRenderedPageBreak/>
        <w:t xml:space="preserve">provide them with sufficient time to do in-depth research. Institutional policies should be adopted to deter plagiarism and promote scientific and academic integrity. </w:t>
      </w:r>
    </w:p>
    <w:p w14:paraId="02FF2086" w14:textId="77777777" w:rsidR="007D1ACA" w:rsidRPr="002D410A" w:rsidRDefault="007D1ACA" w:rsidP="00373149">
      <w:pPr>
        <w:pStyle w:val="Heading2"/>
        <w:rPr>
          <w:sz w:val="24"/>
          <w:szCs w:val="24"/>
        </w:rPr>
      </w:pPr>
      <w:r w:rsidRPr="002D410A">
        <w:rPr>
          <w:sz w:val="24"/>
          <w:szCs w:val="24"/>
        </w:rPr>
        <w:t>Strengths of the study</w:t>
      </w:r>
    </w:p>
    <w:p w14:paraId="108F6889" w14:textId="414CC117" w:rsidR="007D1ACA" w:rsidRPr="002D410A" w:rsidRDefault="007D1ACA" w:rsidP="00373149">
      <w:pPr>
        <w:spacing w:line="480" w:lineRule="auto"/>
        <w:jc w:val="both"/>
        <w:rPr>
          <w:rFonts w:asciiTheme="majorBidi" w:hAnsiTheme="majorBidi" w:cstheme="majorBidi"/>
        </w:rPr>
      </w:pPr>
      <w:r w:rsidRPr="002D410A">
        <w:rPr>
          <w:rFonts w:asciiTheme="majorBidi" w:hAnsiTheme="majorBidi" w:cstheme="majorBidi"/>
        </w:rPr>
        <w:t xml:space="preserve">The findings of this study should be interpreted considering several strength points. First, this is the first study to assess the knowledge, attitudes, opinions, and perspectives of Palestinian medical students on plagiarism in scientific writing. Additionally, the study also collected </w:t>
      </w:r>
      <w:r w:rsidR="00222255" w:rsidRPr="002D410A">
        <w:rPr>
          <w:rFonts w:asciiTheme="majorBidi" w:hAnsiTheme="majorBidi" w:cstheme="majorBidi"/>
        </w:rPr>
        <w:t xml:space="preserve">the </w:t>
      </w:r>
      <w:r w:rsidRPr="002D410A">
        <w:rPr>
          <w:rFonts w:asciiTheme="majorBidi" w:hAnsiTheme="majorBidi" w:cstheme="majorBidi"/>
        </w:rPr>
        <w:t xml:space="preserve">opinions of medical students on the strategies that can be used to curb plagiarism. The study also identified the demographic and academic variables that were associated with high knowledge scores. The findings of this study could be informative to educators/trainers and other decision-makers in academia. Second, this was a multicenter study that was conducted in all medical schools in Palestine. It has been argued that findings reported from multicenter studies are superior to those reported from single-center studies. Third, the sample size used in this study was larger than the sample size needed for this study. Fourth, the sample included in this study was diverse in terms of demographic and academic variables. Taken together, this diversity and the large sample size should have improved the representativeness of the entire population of medical students in Palestine and the external validity of the findings of this study. Fifth, the tool used in this study was pilot tested for reliability using the test-retest method and Cronbach’s alpha statistics. This should have ensured the suitability of the tool used in this study. </w:t>
      </w:r>
    </w:p>
    <w:p w14:paraId="68A9F78F" w14:textId="77777777" w:rsidR="007D1ACA" w:rsidRPr="002D410A" w:rsidRDefault="007D1ACA" w:rsidP="00373149">
      <w:pPr>
        <w:pStyle w:val="Heading2"/>
        <w:rPr>
          <w:rFonts w:asciiTheme="majorBidi" w:hAnsiTheme="majorBidi" w:cstheme="majorBidi"/>
          <w:sz w:val="24"/>
          <w:szCs w:val="24"/>
        </w:rPr>
      </w:pPr>
      <w:r w:rsidRPr="002D410A">
        <w:rPr>
          <w:sz w:val="24"/>
          <w:szCs w:val="24"/>
        </w:rPr>
        <w:t>Limitations of the study</w:t>
      </w:r>
      <w:r w:rsidRPr="002D410A">
        <w:rPr>
          <w:rFonts w:asciiTheme="majorBidi" w:hAnsiTheme="majorBidi" w:cstheme="majorBidi"/>
          <w:sz w:val="24"/>
          <w:szCs w:val="24"/>
        </w:rPr>
        <w:t xml:space="preserve"> </w:t>
      </w:r>
    </w:p>
    <w:p w14:paraId="5B8B04BC" w14:textId="13C9F1A5" w:rsidR="007D1ACA" w:rsidRPr="002D410A" w:rsidRDefault="007D1ACA" w:rsidP="00373149">
      <w:pPr>
        <w:spacing w:line="480" w:lineRule="auto"/>
        <w:jc w:val="both"/>
        <w:rPr>
          <w:rFonts w:asciiTheme="majorBidi" w:hAnsiTheme="majorBidi" w:cstheme="majorBidi"/>
        </w:rPr>
      </w:pPr>
      <w:r w:rsidRPr="002D410A">
        <w:rPr>
          <w:rFonts w:asciiTheme="majorBidi" w:hAnsiTheme="majorBidi" w:cstheme="majorBidi"/>
        </w:rPr>
        <w:t xml:space="preserve">On the other hand, this study had some limitations. First, this study was conducted in a cross-sectional design. The findings reported from cross-sectional studies are reflective of the time window in which they were conducted. Second, this was an observational study. In this study, no intervention was used to improve knowledge or correct the attitudes of medical students toward </w:t>
      </w:r>
      <w:r w:rsidRPr="002D410A">
        <w:rPr>
          <w:rFonts w:asciiTheme="majorBidi" w:hAnsiTheme="majorBidi" w:cstheme="majorBidi"/>
        </w:rPr>
        <w:lastRenderedPageBreak/>
        <w:t xml:space="preserve">plagiarism. Third, desirability bias should be expected in this study as the medical students might have provided more positive views, especially on the attitude and opinion section. Fourth, not all demographic and academic variables were associated with high knowledge about plagiarism. Finally, this study assessed </w:t>
      </w:r>
      <w:r w:rsidR="00222255" w:rsidRPr="002D410A">
        <w:rPr>
          <w:rFonts w:asciiTheme="majorBidi" w:hAnsiTheme="majorBidi" w:cstheme="majorBidi"/>
        </w:rPr>
        <w:t xml:space="preserve">the </w:t>
      </w:r>
      <w:r w:rsidRPr="002D410A">
        <w:rPr>
          <w:rFonts w:asciiTheme="majorBidi" w:hAnsiTheme="majorBidi" w:cstheme="majorBidi"/>
        </w:rPr>
        <w:t xml:space="preserve">knowledge, attitude, opinion, perspective, and agreement of Palestinian medical students on strategies/recommendations to curb plagiarism. The multiple objectives aimed </w:t>
      </w:r>
      <w:r w:rsidR="00222255" w:rsidRPr="002D410A">
        <w:rPr>
          <w:rFonts w:asciiTheme="majorBidi" w:hAnsiTheme="majorBidi" w:cstheme="majorBidi"/>
        </w:rPr>
        <w:t>at</w:t>
      </w:r>
      <w:r w:rsidRPr="002D410A">
        <w:rPr>
          <w:rFonts w:asciiTheme="majorBidi" w:hAnsiTheme="majorBidi" w:cstheme="majorBidi"/>
        </w:rPr>
        <w:t xml:space="preserve"> this study might have negatively affected the depth </w:t>
      </w:r>
      <w:r w:rsidR="00222255" w:rsidRPr="002D410A">
        <w:rPr>
          <w:rFonts w:asciiTheme="majorBidi" w:hAnsiTheme="majorBidi" w:cstheme="majorBidi"/>
        </w:rPr>
        <w:t>of</w:t>
      </w:r>
      <w:r w:rsidRPr="002D410A">
        <w:rPr>
          <w:rFonts w:asciiTheme="majorBidi" w:hAnsiTheme="majorBidi" w:cstheme="majorBidi"/>
        </w:rPr>
        <w:t xml:space="preserve"> studying each construct. Future studies might be conducted to study each construct separately. This might allow </w:t>
      </w:r>
      <w:r w:rsidR="00222255" w:rsidRPr="002D410A">
        <w:rPr>
          <w:rFonts w:asciiTheme="majorBidi" w:hAnsiTheme="majorBidi" w:cstheme="majorBidi"/>
        </w:rPr>
        <w:t xml:space="preserve">a </w:t>
      </w:r>
      <w:r w:rsidRPr="002D410A">
        <w:rPr>
          <w:rFonts w:asciiTheme="majorBidi" w:hAnsiTheme="majorBidi" w:cstheme="majorBidi"/>
        </w:rPr>
        <w:t xml:space="preserve">better understanding of each construct. </w:t>
      </w:r>
    </w:p>
    <w:p w14:paraId="7F418DB0" w14:textId="77777777" w:rsidR="007D1ACA" w:rsidRPr="002D410A" w:rsidRDefault="007D1ACA" w:rsidP="00373149">
      <w:pPr>
        <w:pStyle w:val="Heading1"/>
        <w:rPr>
          <w:sz w:val="24"/>
          <w:szCs w:val="24"/>
        </w:rPr>
      </w:pPr>
      <w:r w:rsidRPr="002D410A">
        <w:rPr>
          <w:sz w:val="24"/>
          <w:szCs w:val="24"/>
        </w:rPr>
        <w:t>Conclusion</w:t>
      </w:r>
    </w:p>
    <w:p w14:paraId="10E5A0A3" w14:textId="77777777" w:rsidR="007D1ACA" w:rsidRPr="002D410A" w:rsidRDefault="007D1ACA" w:rsidP="00373149">
      <w:pPr>
        <w:spacing w:line="480" w:lineRule="auto"/>
        <w:jc w:val="both"/>
        <w:rPr>
          <w:rFonts w:asciiTheme="majorBidi" w:hAnsiTheme="majorBidi" w:cstheme="majorBidi"/>
        </w:rPr>
      </w:pPr>
      <w:bookmarkStart w:id="3" w:name="_Hlk124079749"/>
      <w:r w:rsidRPr="002D410A">
        <w:rPr>
          <w:rFonts w:asciiTheme="majorBidi" w:hAnsiTheme="majorBidi" w:cstheme="majorBidi"/>
        </w:rPr>
        <w:t>Gaps in knowledge about plagiarism were identified among Palestinian medical students.</w:t>
      </w:r>
      <w:bookmarkStart w:id="4" w:name="_Hlk124079739"/>
      <w:r w:rsidRPr="002D410A">
        <w:rPr>
          <w:rFonts w:asciiTheme="majorBidi" w:hAnsiTheme="majorBidi" w:cstheme="majorBidi"/>
        </w:rPr>
        <w:t xml:space="preserve"> The medical students who were in their clinical phase, had higher GPA, were satisfied with their academic achievement, writing and informational skills, used citation managers, received courses/workshops/lecturers on plagiarism, used plagiarism checking tools, and participated in scientific paper/graduation thesis writing were more likely to score higher in the knowledge test about plagiarism. Educators/trainers and other decision-makers in medical schools and higher academic institutions might use the strategies on which the students agreed to curb plagiarism. Future studies are still needed to determine if using these strategies could help curb plagiarism.</w:t>
      </w:r>
      <w:bookmarkEnd w:id="4"/>
    </w:p>
    <w:bookmarkEnd w:id="3"/>
    <w:p w14:paraId="025AB5F9" w14:textId="33523CD0" w:rsidR="00D71B0E" w:rsidRPr="002D410A" w:rsidRDefault="000E44A3" w:rsidP="00373149">
      <w:pPr>
        <w:spacing w:line="480" w:lineRule="auto"/>
        <w:jc w:val="both"/>
        <w:rPr>
          <w:rFonts w:asciiTheme="majorBidi" w:hAnsiTheme="majorBidi" w:cstheme="majorBidi"/>
          <w:b/>
          <w:bCs/>
        </w:rPr>
      </w:pPr>
      <w:r w:rsidRPr="002D410A">
        <w:rPr>
          <w:rFonts w:asciiTheme="majorBidi" w:hAnsiTheme="majorBidi" w:cstheme="majorBidi"/>
        </w:rPr>
        <w:br w:type="page"/>
      </w:r>
      <w:r w:rsidR="00D71B0E" w:rsidRPr="002D410A">
        <w:rPr>
          <w:rFonts w:asciiTheme="majorBidi" w:hAnsiTheme="majorBidi" w:cstheme="majorBidi"/>
          <w:b/>
          <w:bCs/>
        </w:rPr>
        <w:lastRenderedPageBreak/>
        <w:t>References</w:t>
      </w:r>
    </w:p>
    <w:p w14:paraId="1EC70EB5" w14:textId="77777777" w:rsidR="007D1ACA" w:rsidRPr="002D410A" w:rsidRDefault="0025608A" w:rsidP="00373149">
      <w:pPr>
        <w:pStyle w:val="EndNoteBibliography"/>
        <w:spacing w:after="0" w:line="480" w:lineRule="auto"/>
        <w:ind w:left="720" w:hanging="720"/>
        <w:rPr>
          <w:sz w:val="24"/>
          <w:szCs w:val="24"/>
        </w:rPr>
      </w:pPr>
      <w:r w:rsidRPr="002D410A">
        <w:rPr>
          <w:rFonts w:asciiTheme="majorBidi" w:hAnsiTheme="majorBidi" w:cstheme="majorBidi"/>
          <w:sz w:val="24"/>
          <w:szCs w:val="24"/>
        </w:rPr>
        <w:fldChar w:fldCharType="begin"/>
      </w:r>
      <w:r w:rsidRPr="002D410A">
        <w:rPr>
          <w:rFonts w:asciiTheme="majorBidi" w:hAnsiTheme="majorBidi" w:cstheme="majorBidi"/>
          <w:sz w:val="24"/>
          <w:szCs w:val="24"/>
        </w:rPr>
        <w:instrText xml:space="preserve"> ADDIN EN.REFLIST </w:instrText>
      </w:r>
      <w:r w:rsidRPr="002D410A">
        <w:rPr>
          <w:rFonts w:asciiTheme="majorBidi" w:hAnsiTheme="majorBidi" w:cstheme="majorBidi"/>
          <w:sz w:val="24"/>
          <w:szCs w:val="24"/>
        </w:rPr>
        <w:fldChar w:fldCharType="separate"/>
      </w:r>
      <w:bookmarkStart w:id="5" w:name="_ENREF_1"/>
      <w:r w:rsidR="007D1ACA" w:rsidRPr="002D410A">
        <w:rPr>
          <w:sz w:val="24"/>
          <w:szCs w:val="24"/>
        </w:rPr>
        <w:t xml:space="preserve">Alhadlaq, A. S., Dahmash, A. B., &amp; Alshomer, F. (2020). Plagiarism Perceptions and Attitudes Among Medical Students in Saudi Arabia. </w:t>
      </w:r>
      <w:r w:rsidR="007D1ACA" w:rsidRPr="002D410A">
        <w:rPr>
          <w:i/>
          <w:sz w:val="24"/>
          <w:szCs w:val="24"/>
        </w:rPr>
        <w:t>Sultan Qaboos Univ Med J, 20</w:t>
      </w:r>
      <w:r w:rsidR="007D1ACA" w:rsidRPr="002D410A">
        <w:rPr>
          <w:sz w:val="24"/>
          <w:szCs w:val="24"/>
        </w:rPr>
        <w:t>(1), e77-e82. doi: 10.18295/squmj.2020.20.01.011</w:t>
      </w:r>
      <w:bookmarkEnd w:id="5"/>
    </w:p>
    <w:p w14:paraId="5F94A738" w14:textId="77777777" w:rsidR="007D1ACA" w:rsidRPr="002D410A" w:rsidRDefault="007D1ACA" w:rsidP="00373149">
      <w:pPr>
        <w:pStyle w:val="EndNoteBibliography"/>
        <w:spacing w:after="0" w:line="480" w:lineRule="auto"/>
        <w:ind w:left="720" w:hanging="720"/>
        <w:rPr>
          <w:sz w:val="24"/>
          <w:szCs w:val="24"/>
        </w:rPr>
      </w:pPr>
      <w:bookmarkStart w:id="6" w:name="_ENREF_2"/>
      <w:r w:rsidRPr="002D410A">
        <w:rPr>
          <w:sz w:val="24"/>
          <w:szCs w:val="24"/>
        </w:rPr>
        <w:t xml:space="preserve">Anderson, M. S., &amp; Steneck, N. H. (2011). The problem of plagiarism. </w:t>
      </w:r>
      <w:r w:rsidRPr="002D410A">
        <w:rPr>
          <w:i/>
          <w:sz w:val="24"/>
          <w:szCs w:val="24"/>
        </w:rPr>
        <w:t>Urol Oncol, 29</w:t>
      </w:r>
      <w:r w:rsidRPr="002D410A">
        <w:rPr>
          <w:sz w:val="24"/>
          <w:szCs w:val="24"/>
        </w:rPr>
        <w:t>(1), 90-94. doi: 10.1016/j.urolonc.2010.09.013</w:t>
      </w:r>
      <w:bookmarkEnd w:id="6"/>
    </w:p>
    <w:p w14:paraId="67416866" w14:textId="77777777" w:rsidR="007D1ACA" w:rsidRPr="002D410A" w:rsidRDefault="007D1ACA" w:rsidP="00373149">
      <w:pPr>
        <w:pStyle w:val="EndNoteBibliography"/>
        <w:spacing w:after="0" w:line="480" w:lineRule="auto"/>
        <w:ind w:left="720" w:hanging="720"/>
        <w:rPr>
          <w:sz w:val="24"/>
          <w:szCs w:val="24"/>
        </w:rPr>
      </w:pPr>
      <w:bookmarkStart w:id="7" w:name="_ENREF_3"/>
      <w:r w:rsidRPr="002D410A">
        <w:rPr>
          <w:sz w:val="24"/>
          <w:szCs w:val="24"/>
        </w:rPr>
        <w:t xml:space="preserve">Azam, M., &amp; Naeem, S. B. (2022). Academic integrity among medical students and postgraduate trainees in the teaching hospitals of South Punjab Pakistan. </w:t>
      </w:r>
      <w:r w:rsidRPr="002D410A">
        <w:rPr>
          <w:i/>
          <w:sz w:val="24"/>
          <w:szCs w:val="24"/>
        </w:rPr>
        <w:t>Health Info Libr J, 39</w:t>
      </w:r>
      <w:r w:rsidRPr="002D410A">
        <w:rPr>
          <w:sz w:val="24"/>
          <w:szCs w:val="24"/>
        </w:rPr>
        <w:t>(4), 377-384. doi: 10.1111/hir.12458</w:t>
      </w:r>
      <w:bookmarkEnd w:id="7"/>
    </w:p>
    <w:p w14:paraId="18424616" w14:textId="77777777" w:rsidR="007D1ACA" w:rsidRPr="002D410A" w:rsidRDefault="007D1ACA" w:rsidP="00373149">
      <w:pPr>
        <w:pStyle w:val="EndNoteBibliography"/>
        <w:spacing w:after="0" w:line="480" w:lineRule="auto"/>
        <w:ind w:left="720" w:hanging="720"/>
        <w:rPr>
          <w:sz w:val="24"/>
          <w:szCs w:val="24"/>
        </w:rPr>
      </w:pPr>
      <w:bookmarkStart w:id="8" w:name="_ENREF_4"/>
      <w:r w:rsidRPr="002D410A">
        <w:rPr>
          <w:sz w:val="24"/>
          <w:szCs w:val="24"/>
        </w:rPr>
        <w:t>Babelghaith, S. D., &amp; Wajid, S. (2022). Exploring the Attitudes of Pharmacy Students in Saudi Arabia towards Plagiarism Evidence from a Cross-Sectional Study.</w:t>
      </w:r>
      <w:r w:rsidRPr="002D410A">
        <w:rPr>
          <w:i/>
          <w:sz w:val="24"/>
          <w:szCs w:val="24"/>
        </w:rPr>
        <w:t xml:space="preserve"> 19</w:t>
      </w:r>
      <w:r w:rsidRPr="002D410A">
        <w:rPr>
          <w:sz w:val="24"/>
          <w:szCs w:val="24"/>
        </w:rPr>
        <w:t>(22). doi: 10.3390/ijerph192214811</w:t>
      </w:r>
      <w:bookmarkEnd w:id="8"/>
    </w:p>
    <w:p w14:paraId="54EC707A" w14:textId="77777777" w:rsidR="007D1ACA" w:rsidRPr="002D410A" w:rsidRDefault="007D1ACA" w:rsidP="00373149">
      <w:pPr>
        <w:pStyle w:val="EndNoteBibliography"/>
        <w:spacing w:after="0" w:line="480" w:lineRule="auto"/>
        <w:ind w:left="720" w:hanging="720"/>
        <w:rPr>
          <w:sz w:val="24"/>
          <w:szCs w:val="24"/>
        </w:rPr>
      </w:pPr>
      <w:bookmarkStart w:id="9" w:name="_ENREF_5"/>
      <w:r w:rsidRPr="002D410A">
        <w:rPr>
          <w:sz w:val="24"/>
          <w:szCs w:val="24"/>
        </w:rPr>
        <w:t xml:space="preserve">Babelli, S., Chandratilake, M., &amp; Roff, S. (2015). Egyptian medical students' recommended responses to the Dundee Polyprofessionalism Inventory I: Academic Integrity. </w:t>
      </w:r>
      <w:r w:rsidRPr="002D410A">
        <w:rPr>
          <w:i/>
          <w:sz w:val="24"/>
          <w:szCs w:val="24"/>
        </w:rPr>
        <w:t>Med Teach, 37</w:t>
      </w:r>
      <w:r w:rsidRPr="002D410A">
        <w:rPr>
          <w:sz w:val="24"/>
          <w:szCs w:val="24"/>
        </w:rPr>
        <w:t>(3), 277-280. doi: 10.3109/0142159x.2014.947932</w:t>
      </w:r>
      <w:bookmarkEnd w:id="9"/>
    </w:p>
    <w:p w14:paraId="71F8E0E3" w14:textId="77777777" w:rsidR="007D1ACA" w:rsidRPr="002D410A" w:rsidRDefault="007D1ACA" w:rsidP="00373149">
      <w:pPr>
        <w:pStyle w:val="EndNoteBibliography"/>
        <w:spacing w:after="0" w:line="480" w:lineRule="auto"/>
        <w:ind w:left="720" w:hanging="720"/>
        <w:rPr>
          <w:sz w:val="24"/>
          <w:szCs w:val="24"/>
        </w:rPr>
      </w:pPr>
      <w:bookmarkStart w:id="10" w:name="_ENREF_6"/>
      <w:r w:rsidRPr="002D410A">
        <w:rPr>
          <w:sz w:val="24"/>
          <w:szCs w:val="24"/>
        </w:rPr>
        <w:t xml:space="preserve">Bašić, Ž., Kružić, I., Jerković, I., Buljan, I., &amp; Marušić, A. (2019). Attitudes and Knowledge About Plagiarism Among University Students: Cross-Sectional Survey at the University of Split, Croatia. </w:t>
      </w:r>
      <w:r w:rsidRPr="002D410A">
        <w:rPr>
          <w:i/>
          <w:sz w:val="24"/>
          <w:szCs w:val="24"/>
        </w:rPr>
        <w:t>Science and Engineering Ethics, 25</w:t>
      </w:r>
      <w:r w:rsidRPr="002D410A">
        <w:rPr>
          <w:sz w:val="24"/>
          <w:szCs w:val="24"/>
        </w:rPr>
        <w:t>(5), 1467-1483. doi: 10.1007/s11948-018-0073-x</w:t>
      </w:r>
      <w:bookmarkEnd w:id="10"/>
    </w:p>
    <w:p w14:paraId="0DB0A12C" w14:textId="77777777" w:rsidR="007D1ACA" w:rsidRPr="002D410A" w:rsidRDefault="007D1ACA" w:rsidP="00373149">
      <w:pPr>
        <w:pStyle w:val="EndNoteBibliography"/>
        <w:spacing w:after="0" w:line="480" w:lineRule="auto"/>
        <w:ind w:left="720" w:hanging="720"/>
        <w:rPr>
          <w:sz w:val="24"/>
          <w:szCs w:val="24"/>
        </w:rPr>
      </w:pPr>
      <w:bookmarkStart w:id="11" w:name="_ENREF_7"/>
      <w:r w:rsidRPr="002D410A">
        <w:rPr>
          <w:sz w:val="24"/>
          <w:szCs w:val="24"/>
        </w:rPr>
        <w:t xml:space="preserve">Bašić, Ž., Kružić, I., Jerković, I., Buljan, I., &amp; Marušić, A. (2019). Attitudes and Knowledge About Plagiarism Among University Students: Cross-Sectional Survey at the University of Split, Croatia. </w:t>
      </w:r>
      <w:r w:rsidRPr="002D410A">
        <w:rPr>
          <w:i/>
          <w:sz w:val="24"/>
          <w:szCs w:val="24"/>
        </w:rPr>
        <w:t>Sci Eng Ethics, 25</w:t>
      </w:r>
      <w:r w:rsidRPr="002D410A">
        <w:rPr>
          <w:sz w:val="24"/>
          <w:szCs w:val="24"/>
        </w:rPr>
        <w:t>(5), 1467-1483. doi: 10.1007/s11948-018-0073-x</w:t>
      </w:r>
      <w:bookmarkEnd w:id="11"/>
    </w:p>
    <w:p w14:paraId="60A5D1CB" w14:textId="77777777" w:rsidR="007D1ACA" w:rsidRPr="002D410A" w:rsidRDefault="007D1ACA" w:rsidP="00373149">
      <w:pPr>
        <w:pStyle w:val="EndNoteBibliography"/>
        <w:spacing w:after="0" w:line="480" w:lineRule="auto"/>
        <w:ind w:left="720" w:hanging="720"/>
        <w:rPr>
          <w:sz w:val="24"/>
          <w:szCs w:val="24"/>
        </w:rPr>
      </w:pPr>
      <w:bookmarkStart w:id="12" w:name="_ENREF_8"/>
      <w:r w:rsidRPr="002D410A">
        <w:rPr>
          <w:sz w:val="24"/>
          <w:szCs w:val="24"/>
        </w:rPr>
        <w:lastRenderedPageBreak/>
        <w:t xml:space="preserve">Besag, F. M. C., Vasey, M. J., Sharma, A. N., &amp; Lam, I. C. H. (2021). Efficacy and safety of lamotrigine in the treatment of bipolar disorder across the lifespan: a systematic review. </w:t>
      </w:r>
      <w:r w:rsidRPr="002D410A">
        <w:rPr>
          <w:i/>
          <w:sz w:val="24"/>
          <w:szCs w:val="24"/>
        </w:rPr>
        <w:t>Ther Adv Psychopharmacol, 11</w:t>
      </w:r>
      <w:r w:rsidRPr="002D410A">
        <w:rPr>
          <w:sz w:val="24"/>
          <w:szCs w:val="24"/>
        </w:rPr>
        <w:t>, 20451253211045870. doi: 10.1177/20451253211045870</w:t>
      </w:r>
      <w:bookmarkEnd w:id="12"/>
    </w:p>
    <w:p w14:paraId="3695E8F2" w14:textId="77777777" w:rsidR="007D1ACA" w:rsidRPr="002D410A" w:rsidRDefault="007D1ACA" w:rsidP="00373149">
      <w:pPr>
        <w:pStyle w:val="EndNoteBibliography"/>
        <w:spacing w:after="0" w:line="480" w:lineRule="auto"/>
        <w:ind w:left="720" w:hanging="720"/>
        <w:rPr>
          <w:sz w:val="24"/>
          <w:szCs w:val="24"/>
        </w:rPr>
      </w:pPr>
      <w:bookmarkStart w:id="13" w:name="_ENREF_9"/>
      <w:r w:rsidRPr="002D410A">
        <w:rPr>
          <w:sz w:val="24"/>
          <w:szCs w:val="24"/>
        </w:rPr>
        <w:t xml:space="preserve">Bouville, M. (2008). Plagiarism: Words and Ideas. </w:t>
      </w:r>
      <w:r w:rsidRPr="002D410A">
        <w:rPr>
          <w:i/>
          <w:sz w:val="24"/>
          <w:szCs w:val="24"/>
        </w:rPr>
        <w:t>Science and Engineering Ethics, 14</w:t>
      </w:r>
      <w:r w:rsidRPr="002D410A">
        <w:rPr>
          <w:sz w:val="24"/>
          <w:szCs w:val="24"/>
        </w:rPr>
        <w:t>(3), 311-322. doi: 10.1007/s11948-008-9057-6</w:t>
      </w:r>
      <w:bookmarkEnd w:id="13"/>
    </w:p>
    <w:p w14:paraId="237430C4" w14:textId="77777777" w:rsidR="007D1ACA" w:rsidRPr="002D410A" w:rsidRDefault="007D1ACA" w:rsidP="00373149">
      <w:pPr>
        <w:pStyle w:val="EndNoteBibliography"/>
        <w:spacing w:after="0" w:line="480" w:lineRule="auto"/>
        <w:ind w:left="720" w:hanging="720"/>
        <w:rPr>
          <w:sz w:val="24"/>
          <w:szCs w:val="24"/>
        </w:rPr>
      </w:pPr>
      <w:bookmarkStart w:id="14" w:name="_ENREF_10"/>
      <w:r w:rsidRPr="002D410A">
        <w:rPr>
          <w:sz w:val="24"/>
          <w:szCs w:val="24"/>
        </w:rPr>
        <w:t xml:space="preserve">Carberry, C., McCombe, G., Tobin, H., Stokes, D., Last, J., Bury, G., &amp; Cullen, W. (2021). Curriculum initiatives to enhance research skills acquisition by medical students: a scoping review. </w:t>
      </w:r>
      <w:r w:rsidRPr="002D410A">
        <w:rPr>
          <w:i/>
          <w:sz w:val="24"/>
          <w:szCs w:val="24"/>
        </w:rPr>
        <w:t>BMC Med Educ, 21</w:t>
      </w:r>
      <w:r w:rsidRPr="002D410A">
        <w:rPr>
          <w:sz w:val="24"/>
          <w:szCs w:val="24"/>
        </w:rPr>
        <w:t>(1), 312. doi: 10.1186/s12909-021-02754-0</w:t>
      </w:r>
      <w:bookmarkEnd w:id="14"/>
    </w:p>
    <w:p w14:paraId="09DC5C42" w14:textId="77777777" w:rsidR="007D1ACA" w:rsidRPr="002D410A" w:rsidRDefault="007D1ACA" w:rsidP="00373149">
      <w:pPr>
        <w:pStyle w:val="EndNoteBibliography"/>
        <w:spacing w:after="0" w:line="480" w:lineRule="auto"/>
        <w:ind w:left="720" w:hanging="720"/>
        <w:rPr>
          <w:sz w:val="24"/>
          <w:szCs w:val="24"/>
        </w:rPr>
      </w:pPr>
      <w:bookmarkStart w:id="15" w:name="_ENREF_11"/>
      <w:r w:rsidRPr="002D410A">
        <w:rPr>
          <w:sz w:val="24"/>
          <w:szCs w:val="24"/>
        </w:rPr>
        <w:t xml:space="preserve">Clarke, O., Chan, W. Y. D., Bukuru, S., Logan, J., &amp; Wong, R. (2023). Assessing knowledge of and attitudes towards plagiarism and ability to recognize plagiaristic writing among university students in Rwanda. </w:t>
      </w:r>
      <w:r w:rsidRPr="002D410A">
        <w:rPr>
          <w:i/>
          <w:sz w:val="24"/>
          <w:szCs w:val="24"/>
        </w:rPr>
        <w:t>High Educ (Dordr), 85</w:t>
      </w:r>
      <w:r w:rsidRPr="002D410A">
        <w:rPr>
          <w:sz w:val="24"/>
          <w:szCs w:val="24"/>
        </w:rPr>
        <w:t>(2), 247-263. doi: 10.1007/s10734-022-00830-y</w:t>
      </w:r>
      <w:bookmarkEnd w:id="15"/>
    </w:p>
    <w:p w14:paraId="10132BA7" w14:textId="77777777" w:rsidR="007D1ACA" w:rsidRPr="002D410A" w:rsidRDefault="007D1ACA" w:rsidP="00373149">
      <w:pPr>
        <w:pStyle w:val="EndNoteBibliography"/>
        <w:spacing w:after="0" w:line="480" w:lineRule="auto"/>
        <w:ind w:left="720" w:hanging="720"/>
        <w:rPr>
          <w:sz w:val="24"/>
          <w:szCs w:val="24"/>
        </w:rPr>
      </w:pPr>
      <w:bookmarkStart w:id="16" w:name="_ENREF_12"/>
      <w:r w:rsidRPr="002D410A">
        <w:rPr>
          <w:sz w:val="24"/>
          <w:szCs w:val="24"/>
        </w:rPr>
        <w:t xml:space="preserve">Dahl, S. (2007). Turnitin®:The student perspective on using plagiarism detection software. </w:t>
      </w:r>
      <w:r w:rsidRPr="002D410A">
        <w:rPr>
          <w:i/>
          <w:sz w:val="24"/>
          <w:szCs w:val="24"/>
        </w:rPr>
        <w:t>Active Learning in Higher Education, 8</w:t>
      </w:r>
      <w:r w:rsidRPr="002D410A">
        <w:rPr>
          <w:sz w:val="24"/>
          <w:szCs w:val="24"/>
        </w:rPr>
        <w:t>(2), 173-191. doi: 10.1177/1469787407074110</w:t>
      </w:r>
      <w:bookmarkEnd w:id="16"/>
    </w:p>
    <w:p w14:paraId="5E4DA664" w14:textId="77777777" w:rsidR="007D1ACA" w:rsidRPr="002D410A" w:rsidRDefault="007D1ACA" w:rsidP="00373149">
      <w:pPr>
        <w:pStyle w:val="EndNoteBibliography"/>
        <w:spacing w:after="0" w:line="480" w:lineRule="auto"/>
        <w:ind w:left="720" w:hanging="720"/>
        <w:rPr>
          <w:sz w:val="24"/>
          <w:szCs w:val="24"/>
        </w:rPr>
      </w:pPr>
      <w:bookmarkStart w:id="17" w:name="_ENREF_13"/>
      <w:r w:rsidRPr="002D410A">
        <w:rPr>
          <w:sz w:val="24"/>
          <w:szCs w:val="24"/>
        </w:rPr>
        <w:t xml:space="preserve">Davis, J. A., &amp; Polatajko, H. J. (2015). Giving credit where credit is due:Our commitment to ethical publishing. </w:t>
      </w:r>
      <w:r w:rsidRPr="002D410A">
        <w:rPr>
          <w:i/>
          <w:sz w:val="24"/>
          <w:szCs w:val="24"/>
        </w:rPr>
        <w:t>Canadian Journal of Occupational Therapy, 82</w:t>
      </w:r>
      <w:r w:rsidRPr="002D410A">
        <w:rPr>
          <w:sz w:val="24"/>
          <w:szCs w:val="24"/>
        </w:rPr>
        <w:t>(2), 80-81. doi: 10.1177/0008417415578119</w:t>
      </w:r>
      <w:bookmarkEnd w:id="17"/>
    </w:p>
    <w:p w14:paraId="53479FF1" w14:textId="77777777" w:rsidR="007D1ACA" w:rsidRPr="002D410A" w:rsidRDefault="007D1ACA" w:rsidP="00373149">
      <w:pPr>
        <w:pStyle w:val="EndNoteBibliography"/>
        <w:spacing w:after="0" w:line="480" w:lineRule="auto"/>
        <w:ind w:left="720" w:hanging="720"/>
        <w:rPr>
          <w:sz w:val="24"/>
          <w:szCs w:val="24"/>
        </w:rPr>
      </w:pPr>
      <w:bookmarkStart w:id="18" w:name="_ENREF_14"/>
      <w:r w:rsidRPr="002D410A">
        <w:rPr>
          <w:sz w:val="24"/>
          <w:szCs w:val="24"/>
        </w:rPr>
        <w:t xml:space="preserve">du Rocher, A. R. (2020). Active learning strategies and academic self-efficacy relate to both attentional control and attitudes towards plagiarism. </w:t>
      </w:r>
      <w:r w:rsidRPr="002D410A">
        <w:rPr>
          <w:i/>
          <w:sz w:val="24"/>
          <w:szCs w:val="24"/>
        </w:rPr>
        <w:t>Active Learning in Higher Education, 21</w:t>
      </w:r>
      <w:r w:rsidRPr="002D410A">
        <w:rPr>
          <w:sz w:val="24"/>
          <w:szCs w:val="24"/>
        </w:rPr>
        <w:t>(3), 203-216. doi: 10.1177/1469787418765515</w:t>
      </w:r>
      <w:bookmarkEnd w:id="18"/>
    </w:p>
    <w:p w14:paraId="14CC34BD" w14:textId="77777777" w:rsidR="007D1ACA" w:rsidRPr="002D410A" w:rsidRDefault="007D1ACA" w:rsidP="00373149">
      <w:pPr>
        <w:pStyle w:val="EndNoteBibliography"/>
        <w:spacing w:after="0" w:line="480" w:lineRule="auto"/>
        <w:ind w:left="720" w:hanging="720"/>
        <w:rPr>
          <w:sz w:val="24"/>
          <w:szCs w:val="24"/>
        </w:rPr>
      </w:pPr>
      <w:bookmarkStart w:id="19" w:name="_ENREF_15"/>
      <w:r w:rsidRPr="002D410A">
        <w:rPr>
          <w:sz w:val="24"/>
          <w:szCs w:val="24"/>
        </w:rPr>
        <w:lastRenderedPageBreak/>
        <w:t xml:space="preserve">Duff, A. H., Rogers, D. P., &amp; Harris, M. B. (2006). International engineering students—avoiding plagiarism through understanding the Western academic context of scholarship. </w:t>
      </w:r>
      <w:r w:rsidRPr="002D410A">
        <w:rPr>
          <w:i/>
          <w:sz w:val="24"/>
          <w:szCs w:val="24"/>
        </w:rPr>
        <w:t>European Journal of Engineering Education, 31</w:t>
      </w:r>
      <w:r w:rsidRPr="002D410A">
        <w:rPr>
          <w:sz w:val="24"/>
          <w:szCs w:val="24"/>
        </w:rPr>
        <w:t>(6), 673-681. doi: 10.1080/03043790600911753</w:t>
      </w:r>
      <w:bookmarkEnd w:id="19"/>
    </w:p>
    <w:p w14:paraId="29EA8519" w14:textId="77777777" w:rsidR="007D1ACA" w:rsidRPr="002D410A" w:rsidRDefault="007D1ACA" w:rsidP="00373149">
      <w:pPr>
        <w:pStyle w:val="EndNoteBibliography"/>
        <w:spacing w:after="0" w:line="480" w:lineRule="auto"/>
        <w:ind w:left="720" w:hanging="720"/>
        <w:rPr>
          <w:sz w:val="24"/>
          <w:szCs w:val="24"/>
        </w:rPr>
      </w:pPr>
      <w:bookmarkStart w:id="20" w:name="_ENREF_16"/>
      <w:r w:rsidRPr="002D410A">
        <w:rPr>
          <w:sz w:val="24"/>
          <w:szCs w:val="24"/>
        </w:rPr>
        <w:t xml:space="preserve">Fazilatfar, A. M., Elhambakhsh, S. E., &amp; Allami, H. (2018). An Investigation of the Effects of Citation Instruction to Avoid Plagiarism in EFL Academic Writing Assignments. </w:t>
      </w:r>
      <w:r w:rsidRPr="002D410A">
        <w:rPr>
          <w:i/>
          <w:sz w:val="24"/>
          <w:szCs w:val="24"/>
        </w:rPr>
        <w:t>SAGE Open, 8</w:t>
      </w:r>
      <w:r w:rsidRPr="002D410A">
        <w:rPr>
          <w:sz w:val="24"/>
          <w:szCs w:val="24"/>
        </w:rPr>
        <w:t>(2), 2158244018769958. doi: 10.1177/2158244018769958</w:t>
      </w:r>
      <w:bookmarkEnd w:id="20"/>
    </w:p>
    <w:p w14:paraId="3F777A32" w14:textId="77777777" w:rsidR="007D1ACA" w:rsidRPr="002D410A" w:rsidRDefault="007D1ACA" w:rsidP="00373149">
      <w:pPr>
        <w:pStyle w:val="EndNoteBibliography"/>
        <w:spacing w:after="0" w:line="480" w:lineRule="auto"/>
        <w:ind w:left="720" w:hanging="720"/>
        <w:rPr>
          <w:sz w:val="24"/>
          <w:szCs w:val="24"/>
        </w:rPr>
      </w:pPr>
      <w:bookmarkStart w:id="21" w:name="_ENREF_17"/>
      <w:r w:rsidRPr="002D410A">
        <w:rPr>
          <w:sz w:val="24"/>
          <w:szCs w:val="24"/>
        </w:rPr>
        <w:t xml:space="preserve">Franzblau, L. E., &amp; Chung, K. C. (2012). Graphs, tables, and figures in scientific publications: the good, the bad, and how not to be the latter. </w:t>
      </w:r>
      <w:r w:rsidRPr="002D410A">
        <w:rPr>
          <w:i/>
          <w:sz w:val="24"/>
          <w:szCs w:val="24"/>
        </w:rPr>
        <w:t>J Hand Surg Am, 37</w:t>
      </w:r>
      <w:r w:rsidRPr="002D410A">
        <w:rPr>
          <w:sz w:val="24"/>
          <w:szCs w:val="24"/>
        </w:rPr>
        <w:t>(3), 591-596. doi: 10.1016/j.jhsa.2011.12.041</w:t>
      </w:r>
      <w:bookmarkEnd w:id="21"/>
    </w:p>
    <w:p w14:paraId="7FE45AC4" w14:textId="77777777" w:rsidR="007D1ACA" w:rsidRPr="002D410A" w:rsidRDefault="007D1ACA" w:rsidP="00373149">
      <w:pPr>
        <w:pStyle w:val="EndNoteBibliography"/>
        <w:spacing w:after="0" w:line="480" w:lineRule="auto"/>
        <w:ind w:left="720" w:hanging="720"/>
        <w:rPr>
          <w:sz w:val="24"/>
          <w:szCs w:val="24"/>
        </w:rPr>
      </w:pPr>
      <w:bookmarkStart w:id="22" w:name="_ENREF_18"/>
      <w:r w:rsidRPr="002D410A">
        <w:rPr>
          <w:sz w:val="24"/>
          <w:szCs w:val="24"/>
        </w:rPr>
        <w:t xml:space="preserve">Frishman, W. H. (2001). Student research projects and theses: should they be a requirement for medical school graduation? </w:t>
      </w:r>
      <w:r w:rsidRPr="002D410A">
        <w:rPr>
          <w:i/>
          <w:sz w:val="24"/>
          <w:szCs w:val="24"/>
        </w:rPr>
        <w:t>Heart Dis, 3</w:t>
      </w:r>
      <w:r w:rsidRPr="002D410A">
        <w:rPr>
          <w:sz w:val="24"/>
          <w:szCs w:val="24"/>
        </w:rPr>
        <w:t>(3), 140-144. doi: 10.1097/00132580-200105000-00002</w:t>
      </w:r>
      <w:bookmarkEnd w:id="22"/>
    </w:p>
    <w:p w14:paraId="50E7B0F8" w14:textId="77777777" w:rsidR="007D1ACA" w:rsidRPr="002D410A" w:rsidRDefault="007D1ACA" w:rsidP="00373149">
      <w:pPr>
        <w:pStyle w:val="EndNoteBibliography"/>
        <w:spacing w:after="0" w:line="480" w:lineRule="auto"/>
        <w:ind w:left="720" w:hanging="720"/>
        <w:rPr>
          <w:sz w:val="24"/>
          <w:szCs w:val="24"/>
        </w:rPr>
      </w:pPr>
      <w:bookmarkStart w:id="23" w:name="_ENREF_19"/>
      <w:r w:rsidRPr="002D410A">
        <w:rPr>
          <w:sz w:val="24"/>
          <w:szCs w:val="24"/>
        </w:rPr>
        <w:t xml:space="preserve">Griffin, M. F., &amp; Hindocha, S. (2011). Publication practices of medical students at British medical schools: experience, attitudes and barriers to publish. </w:t>
      </w:r>
      <w:r w:rsidRPr="002D410A">
        <w:rPr>
          <w:i/>
          <w:sz w:val="24"/>
          <w:szCs w:val="24"/>
        </w:rPr>
        <w:t>Med Teach, 33</w:t>
      </w:r>
      <w:r w:rsidRPr="002D410A">
        <w:rPr>
          <w:sz w:val="24"/>
          <w:szCs w:val="24"/>
        </w:rPr>
        <w:t>(1), e1-8. doi: 10.3109/0142159X.2011.530320</w:t>
      </w:r>
      <w:bookmarkEnd w:id="23"/>
    </w:p>
    <w:p w14:paraId="74C6C8D3" w14:textId="77777777" w:rsidR="007D1ACA" w:rsidRPr="002D410A" w:rsidRDefault="007D1ACA" w:rsidP="00373149">
      <w:pPr>
        <w:pStyle w:val="EndNoteBibliography"/>
        <w:spacing w:after="0" w:line="480" w:lineRule="auto"/>
        <w:ind w:left="720" w:hanging="720"/>
        <w:rPr>
          <w:sz w:val="24"/>
          <w:szCs w:val="24"/>
        </w:rPr>
      </w:pPr>
      <w:bookmarkStart w:id="24" w:name="_ENREF_20"/>
      <w:r w:rsidRPr="002D410A">
        <w:rPr>
          <w:sz w:val="24"/>
          <w:szCs w:val="24"/>
        </w:rPr>
        <w:t xml:space="preserve">Gunnarsson, J., Kulesza, W. J., &amp; Pettersson, A. (2014). Teaching International Students How to Avoid Plagiarism: Librarians and Faculty in Collaboration. </w:t>
      </w:r>
      <w:r w:rsidRPr="002D410A">
        <w:rPr>
          <w:i/>
          <w:sz w:val="24"/>
          <w:szCs w:val="24"/>
        </w:rPr>
        <w:t>The Journal of Academic Librarianship, 40</w:t>
      </w:r>
      <w:r w:rsidRPr="002D410A">
        <w:rPr>
          <w:sz w:val="24"/>
          <w:szCs w:val="24"/>
        </w:rPr>
        <w:t>(3), 413-417. doi: https://doi.org/10.1016/j.acalib.2014.04.006</w:t>
      </w:r>
      <w:bookmarkEnd w:id="24"/>
    </w:p>
    <w:p w14:paraId="7960241F" w14:textId="77777777" w:rsidR="007D1ACA" w:rsidRPr="002D410A" w:rsidRDefault="007D1ACA" w:rsidP="00373149">
      <w:pPr>
        <w:pStyle w:val="EndNoteBibliography"/>
        <w:spacing w:after="0" w:line="480" w:lineRule="auto"/>
        <w:ind w:left="720" w:hanging="720"/>
        <w:rPr>
          <w:sz w:val="24"/>
          <w:szCs w:val="24"/>
        </w:rPr>
      </w:pPr>
      <w:bookmarkStart w:id="25" w:name="_ENREF_21"/>
      <w:r w:rsidRPr="002D410A">
        <w:rPr>
          <w:sz w:val="24"/>
          <w:szCs w:val="24"/>
        </w:rPr>
        <w:t xml:space="preserve">Guraya, S. Y. (2018). Comparing recommended sanctions for lapses of academic integrity as measured by Dundee Polyprofessionalism Inventory I: Academic integrity from a Saudi </w:t>
      </w:r>
      <w:r w:rsidRPr="002D410A">
        <w:rPr>
          <w:sz w:val="24"/>
          <w:szCs w:val="24"/>
        </w:rPr>
        <w:lastRenderedPageBreak/>
        <w:t xml:space="preserve">and a UK medical school. </w:t>
      </w:r>
      <w:r w:rsidRPr="002D410A">
        <w:rPr>
          <w:i/>
          <w:sz w:val="24"/>
          <w:szCs w:val="24"/>
        </w:rPr>
        <w:t>J Chin Med Assoc, 81</w:t>
      </w:r>
      <w:r w:rsidRPr="002D410A">
        <w:rPr>
          <w:sz w:val="24"/>
          <w:szCs w:val="24"/>
        </w:rPr>
        <w:t>(9), 787-795. doi: 10.1016/j.jcma.2018.04.001</w:t>
      </w:r>
      <w:bookmarkEnd w:id="25"/>
    </w:p>
    <w:p w14:paraId="6200996A" w14:textId="77777777" w:rsidR="007D1ACA" w:rsidRPr="002D410A" w:rsidRDefault="007D1ACA" w:rsidP="00373149">
      <w:pPr>
        <w:pStyle w:val="EndNoteBibliography"/>
        <w:spacing w:after="0" w:line="480" w:lineRule="auto"/>
        <w:ind w:left="720" w:hanging="720"/>
        <w:rPr>
          <w:sz w:val="24"/>
          <w:szCs w:val="24"/>
        </w:rPr>
      </w:pPr>
      <w:bookmarkStart w:id="26" w:name="_ENREF_22"/>
      <w:r w:rsidRPr="002D410A">
        <w:rPr>
          <w:sz w:val="24"/>
          <w:szCs w:val="24"/>
        </w:rPr>
        <w:t xml:space="preserve">Guraya, S. Y., &amp; Guraya, S. S. (2017). The confounding factors leading to plagiarism in academic writing and some suggested remedies: A systematic review. </w:t>
      </w:r>
      <w:r w:rsidRPr="002D410A">
        <w:rPr>
          <w:i/>
          <w:sz w:val="24"/>
          <w:szCs w:val="24"/>
        </w:rPr>
        <w:t>J Pak Med Assoc, 67</w:t>
      </w:r>
      <w:r w:rsidRPr="002D410A">
        <w:rPr>
          <w:sz w:val="24"/>
          <w:szCs w:val="24"/>
        </w:rPr>
        <w:t xml:space="preserve">(5), 767-772. </w:t>
      </w:r>
      <w:bookmarkEnd w:id="26"/>
    </w:p>
    <w:p w14:paraId="4474E2C5" w14:textId="77777777" w:rsidR="007D1ACA" w:rsidRPr="002D410A" w:rsidRDefault="007D1ACA" w:rsidP="00373149">
      <w:pPr>
        <w:pStyle w:val="EndNoteBibliography"/>
        <w:spacing w:after="0" w:line="480" w:lineRule="auto"/>
        <w:ind w:left="720" w:hanging="720"/>
        <w:rPr>
          <w:sz w:val="24"/>
          <w:szCs w:val="24"/>
        </w:rPr>
      </w:pPr>
      <w:bookmarkStart w:id="27" w:name="_ENREF_23"/>
      <w:r w:rsidRPr="002D410A">
        <w:rPr>
          <w:sz w:val="24"/>
          <w:szCs w:val="24"/>
        </w:rPr>
        <w:t xml:space="preserve">Heckler, N. C., Forde, D. R., &amp; Bryan, C. H. (2013). Using Writing Assignment Designs to Mitigate Plagiarism. </w:t>
      </w:r>
      <w:r w:rsidRPr="002D410A">
        <w:rPr>
          <w:i/>
          <w:sz w:val="24"/>
          <w:szCs w:val="24"/>
        </w:rPr>
        <w:t>Teaching Sociology, 41</w:t>
      </w:r>
      <w:r w:rsidRPr="002D410A">
        <w:rPr>
          <w:sz w:val="24"/>
          <w:szCs w:val="24"/>
        </w:rPr>
        <w:t>(1), 94-105. doi: 10.1177/0092055x12461471</w:t>
      </w:r>
      <w:bookmarkEnd w:id="27"/>
    </w:p>
    <w:p w14:paraId="31B22663" w14:textId="77777777" w:rsidR="007D1ACA" w:rsidRPr="002D410A" w:rsidRDefault="007D1ACA" w:rsidP="00373149">
      <w:pPr>
        <w:pStyle w:val="EndNoteBibliography"/>
        <w:spacing w:after="0" w:line="480" w:lineRule="auto"/>
        <w:ind w:left="720" w:hanging="720"/>
        <w:rPr>
          <w:sz w:val="24"/>
          <w:szCs w:val="24"/>
        </w:rPr>
      </w:pPr>
      <w:bookmarkStart w:id="28" w:name="_ENREF_24"/>
      <w:r w:rsidRPr="002D410A">
        <w:rPr>
          <w:sz w:val="24"/>
          <w:szCs w:val="24"/>
        </w:rPr>
        <w:t xml:space="preserve">Husain, F. M., Al-Shaibani, G. K. S., &amp; Mahfoodh, O. H. A. (2017). Perceptions of and Attitudes toward Plagiarism and Factors Contributing to Plagiarism: a Review of Studies. </w:t>
      </w:r>
      <w:r w:rsidRPr="002D410A">
        <w:rPr>
          <w:i/>
          <w:sz w:val="24"/>
          <w:szCs w:val="24"/>
        </w:rPr>
        <w:t>Journal of Academic Ethics, 15</w:t>
      </w:r>
      <w:r w:rsidRPr="002D410A">
        <w:rPr>
          <w:sz w:val="24"/>
          <w:szCs w:val="24"/>
        </w:rPr>
        <w:t>(2), 167-195. doi: 10.1007/s10805-017-9274-1</w:t>
      </w:r>
      <w:bookmarkEnd w:id="28"/>
    </w:p>
    <w:p w14:paraId="0B058EDE" w14:textId="77777777" w:rsidR="007D1ACA" w:rsidRPr="002D410A" w:rsidRDefault="007D1ACA" w:rsidP="00373149">
      <w:pPr>
        <w:pStyle w:val="EndNoteBibliography"/>
        <w:spacing w:after="0" w:line="480" w:lineRule="auto"/>
        <w:ind w:left="720" w:hanging="720"/>
        <w:rPr>
          <w:sz w:val="24"/>
          <w:szCs w:val="24"/>
        </w:rPr>
      </w:pPr>
      <w:bookmarkStart w:id="29" w:name="_ENREF_25"/>
      <w:r w:rsidRPr="002D410A">
        <w:rPr>
          <w:sz w:val="24"/>
          <w:szCs w:val="24"/>
        </w:rPr>
        <w:t xml:space="preserve">Ibegbulam, I. J., &amp; Eze, J. U. (2015). Knowledge, perception and attitude of Nigerian students to plagiarism: A case study. </w:t>
      </w:r>
      <w:r w:rsidRPr="002D410A">
        <w:rPr>
          <w:i/>
          <w:sz w:val="24"/>
          <w:szCs w:val="24"/>
        </w:rPr>
        <w:t>IFLA journal, 41</w:t>
      </w:r>
      <w:r w:rsidRPr="002D410A">
        <w:rPr>
          <w:sz w:val="24"/>
          <w:szCs w:val="24"/>
        </w:rPr>
        <w:t xml:space="preserve">(2), 120-128. </w:t>
      </w:r>
      <w:bookmarkEnd w:id="29"/>
    </w:p>
    <w:p w14:paraId="497C9319" w14:textId="77777777" w:rsidR="007D1ACA" w:rsidRPr="002D410A" w:rsidRDefault="007D1ACA" w:rsidP="00373149">
      <w:pPr>
        <w:pStyle w:val="EndNoteBibliography"/>
        <w:spacing w:after="0" w:line="480" w:lineRule="auto"/>
        <w:ind w:left="720" w:hanging="720"/>
        <w:rPr>
          <w:sz w:val="24"/>
          <w:szCs w:val="24"/>
        </w:rPr>
      </w:pPr>
      <w:bookmarkStart w:id="30" w:name="_ENREF_26"/>
      <w:r w:rsidRPr="002D410A">
        <w:rPr>
          <w:sz w:val="24"/>
          <w:szCs w:val="24"/>
        </w:rPr>
        <w:t xml:space="preserve">Ibegbulam, I. J., &amp; Eze, J. U. (2015). Knowledge, perception and attitude of Nigerian students to plagiarism:A case study. </w:t>
      </w:r>
      <w:r w:rsidRPr="002D410A">
        <w:rPr>
          <w:i/>
          <w:sz w:val="24"/>
          <w:szCs w:val="24"/>
        </w:rPr>
        <w:t>IFLA Journal, 41</w:t>
      </w:r>
      <w:r w:rsidRPr="002D410A">
        <w:rPr>
          <w:sz w:val="24"/>
          <w:szCs w:val="24"/>
        </w:rPr>
        <w:t>(2), 120-128. doi: 10.1177/0340035215580278</w:t>
      </w:r>
      <w:bookmarkEnd w:id="30"/>
    </w:p>
    <w:p w14:paraId="3E40935E" w14:textId="77777777" w:rsidR="007D1ACA" w:rsidRPr="002D410A" w:rsidRDefault="007D1ACA" w:rsidP="00373149">
      <w:pPr>
        <w:pStyle w:val="EndNoteBibliography"/>
        <w:spacing w:after="0" w:line="480" w:lineRule="auto"/>
        <w:ind w:left="720" w:hanging="720"/>
        <w:rPr>
          <w:sz w:val="24"/>
          <w:szCs w:val="24"/>
        </w:rPr>
      </w:pPr>
      <w:bookmarkStart w:id="31" w:name="_ENREF_27"/>
      <w:r w:rsidRPr="002D410A">
        <w:rPr>
          <w:sz w:val="24"/>
          <w:szCs w:val="24"/>
        </w:rPr>
        <w:t xml:space="preserve">Ismail, K. H. (2018). Perceptions of Plagiarism Among Medical and Nursing Students in Erbil, Iraq. </w:t>
      </w:r>
      <w:r w:rsidRPr="002D410A">
        <w:rPr>
          <w:i/>
          <w:sz w:val="24"/>
          <w:szCs w:val="24"/>
        </w:rPr>
        <w:t>Sultan Qaboos Univ Med J, 18</w:t>
      </w:r>
      <w:r w:rsidRPr="002D410A">
        <w:rPr>
          <w:sz w:val="24"/>
          <w:szCs w:val="24"/>
        </w:rPr>
        <w:t>(2), e196-e201. doi: 10.18295/squmj.2018.18.02.012</w:t>
      </w:r>
      <w:bookmarkEnd w:id="31"/>
    </w:p>
    <w:p w14:paraId="7E539934" w14:textId="77777777" w:rsidR="007D1ACA" w:rsidRPr="002D410A" w:rsidRDefault="007D1ACA" w:rsidP="00373149">
      <w:pPr>
        <w:pStyle w:val="EndNoteBibliography"/>
        <w:spacing w:after="0" w:line="480" w:lineRule="auto"/>
        <w:ind w:left="720" w:hanging="720"/>
        <w:rPr>
          <w:sz w:val="24"/>
          <w:szCs w:val="24"/>
        </w:rPr>
      </w:pPr>
      <w:bookmarkStart w:id="32" w:name="_ENREF_28"/>
      <w:r w:rsidRPr="002D410A">
        <w:rPr>
          <w:sz w:val="24"/>
          <w:szCs w:val="24"/>
        </w:rPr>
        <w:t xml:space="preserve">Issrani, R., Alduraywish, A., Prabhu, N., Alam, M. K., Basri, R., Aljohani, F. M., . . . Alruwili, A. H. M. (2021). Knowledge and Attitude of Saudi Students towards Plagiarism-A Cross-Sectional Survey Study. </w:t>
      </w:r>
      <w:r w:rsidRPr="002D410A">
        <w:rPr>
          <w:i/>
          <w:sz w:val="24"/>
          <w:szCs w:val="24"/>
        </w:rPr>
        <w:t>Int J Environ Res Public Health, 18</w:t>
      </w:r>
      <w:r w:rsidRPr="002D410A">
        <w:rPr>
          <w:sz w:val="24"/>
          <w:szCs w:val="24"/>
        </w:rPr>
        <w:t>(23). doi: 10.3390/ijerph182312303</w:t>
      </w:r>
      <w:bookmarkEnd w:id="32"/>
    </w:p>
    <w:p w14:paraId="68096C1A" w14:textId="77777777" w:rsidR="007D1ACA" w:rsidRPr="002D410A" w:rsidRDefault="007D1ACA" w:rsidP="00373149">
      <w:pPr>
        <w:pStyle w:val="EndNoteBibliography"/>
        <w:spacing w:after="0" w:line="480" w:lineRule="auto"/>
        <w:ind w:left="720" w:hanging="720"/>
        <w:rPr>
          <w:sz w:val="24"/>
          <w:szCs w:val="24"/>
        </w:rPr>
      </w:pPr>
      <w:bookmarkStart w:id="33" w:name="_ENREF_29"/>
      <w:r w:rsidRPr="002D410A">
        <w:rPr>
          <w:sz w:val="24"/>
          <w:szCs w:val="24"/>
        </w:rPr>
        <w:lastRenderedPageBreak/>
        <w:t xml:space="preserve">Jambor, H., Antonietti, A., Alicea, B., Audisio, T. L., Auer, S., Bhardwaj, V., . . . Weissgerber, T. L. (2021). Creating clear and informative image-based figures for scientific publications. </w:t>
      </w:r>
      <w:r w:rsidRPr="002D410A">
        <w:rPr>
          <w:i/>
          <w:sz w:val="24"/>
          <w:szCs w:val="24"/>
        </w:rPr>
        <w:t>PLoS Biol, 19</w:t>
      </w:r>
      <w:r w:rsidRPr="002D410A">
        <w:rPr>
          <w:sz w:val="24"/>
          <w:szCs w:val="24"/>
        </w:rPr>
        <w:t>(3), e3001161. doi: 10.1371/journal.pbio.3001161</w:t>
      </w:r>
      <w:bookmarkEnd w:id="33"/>
    </w:p>
    <w:p w14:paraId="3898B71D" w14:textId="77777777" w:rsidR="007D1ACA" w:rsidRPr="002D410A" w:rsidRDefault="007D1ACA" w:rsidP="00373149">
      <w:pPr>
        <w:pStyle w:val="EndNoteBibliography"/>
        <w:spacing w:after="0" w:line="480" w:lineRule="auto"/>
        <w:ind w:left="720" w:hanging="720"/>
        <w:rPr>
          <w:sz w:val="24"/>
          <w:szCs w:val="24"/>
        </w:rPr>
      </w:pPr>
      <w:bookmarkStart w:id="34" w:name="_ENREF_30"/>
      <w:r w:rsidRPr="002D410A">
        <w:rPr>
          <w:sz w:val="24"/>
          <w:szCs w:val="24"/>
        </w:rPr>
        <w:t xml:space="preserve">Javaeed, A., Khan, A. S., Khan, S. H., &amp; Ghauri, S. K. (2019). Perceptions of plagiarism among undergraduate medical students in Rawalpindi, Pakistan. </w:t>
      </w:r>
      <w:r w:rsidRPr="002D410A">
        <w:rPr>
          <w:i/>
          <w:sz w:val="24"/>
          <w:szCs w:val="24"/>
        </w:rPr>
        <w:t>Pak J Med Sci, 35</w:t>
      </w:r>
      <w:r w:rsidRPr="002D410A">
        <w:rPr>
          <w:sz w:val="24"/>
          <w:szCs w:val="24"/>
        </w:rPr>
        <w:t>(2), 532-536. doi: 10.12669/pjms.35.2.33</w:t>
      </w:r>
      <w:bookmarkEnd w:id="34"/>
    </w:p>
    <w:p w14:paraId="1F032CBA" w14:textId="77777777" w:rsidR="007D1ACA" w:rsidRPr="002D410A" w:rsidRDefault="007D1ACA" w:rsidP="00373149">
      <w:pPr>
        <w:pStyle w:val="EndNoteBibliography"/>
        <w:spacing w:after="0" w:line="480" w:lineRule="auto"/>
        <w:ind w:left="720" w:hanging="720"/>
        <w:rPr>
          <w:sz w:val="24"/>
          <w:szCs w:val="24"/>
        </w:rPr>
      </w:pPr>
      <w:bookmarkStart w:id="35" w:name="_ENREF_31"/>
      <w:r w:rsidRPr="002D410A">
        <w:rPr>
          <w:sz w:val="24"/>
          <w:szCs w:val="24"/>
        </w:rPr>
        <w:t xml:space="preserve">Jiang, H., Emmerton, L., &amp; McKauge, L. (2013). Academic integrity and plagiarism: a review of the influences and risk situations for health students. </w:t>
      </w:r>
      <w:r w:rsidRPr="002D410A">
        <w:rPr>
          <w:i/>
          <w:sz w:val="24"/>
          <w:szCs w:val="24"/>
        </w:rPr>
        <w:t>Higher Education Research &amp; Development, 32</w:t>
      </w:r>
      <w:r w:rsidRPr="002D410A">
        <w:rPr>
          <w:sz w:val="24"/>
          <w:szCs w:val="24"/>
        </w:rPr>
        <w:t>(3), 369-380. doi: 10.1080/07294360.2012.687362</w:t>
      </w:r>
      <w:bookmarkEnd w:id="35"/>
    </w:p>
    <w:p w14:paraId="740D11AD" w14:textId="77777777" w:rsidR="007D1ACA" w:rsidRPr="002D410A" w:rsidRDefault="007D1ACA" w:rsidP="00373149">
      <w:pPr>
        <w:pStyle w:val="EndNoteBibliography"/>
        <w:spacing w:after="0" w:line="480" w:lineRule="auto"/>
        <w:ind w:left="720" w:hanging="720"/>
        <w:rPr>
          <w:sz w:val="24"/>
          <w:szCs w:val="24"/>
        </w:rPr>
      </w:pPr>
      <w:bookmarkStart w:id="36" w:name="_ENREF_32"/>
      <w:r w:rsidRPr="002D410A">
        <w:rPr>
          <w:sz w:val="24"/>
          <w:szCs w:val="24"/>
        </w:rPr>
        <w:t xml:space="preserve">Jim, H. S., Small, B., Faul, L. A., Franzen, J., Apte, S., &amp; Jacobsen, P. B. (2011). Fatigue, depression, sleep, and activity during chemotherapy: daily and intraday variation and relationships among symptom changes. </w:t>
      </w:r>
      <w:r w:rsidRPr="002D410A">
        <w:rPr>
          <w:i/>
          <w:sz w:val="24"/>
          <w:szCs w:val="24"/>
        </w:rPr>
        <w:t>Ann Behav Med, 42</w:t>
      </w:r>
      <w:r w:rsidRPr="002D410A">
        <w:rPr>
          <w:sz w:val="24"/>
          <w:szCs w:val="24"/>
        </w:rPr>
        <w:t>(3), 321-333. doi: 10.1007/s12160-011-9294-9</w:t>
      </w:r>
      <w:bookmarkEnd w:id="36"/>
    </w:p>
    <w:p w14:paraId="5968A6E7" w14:textId="77777777" w:rsidR="007D1ACA" w:rsidRPr="002D410A" w:rsidRDefault="007D1ACA" w:rsidP="00373149">
      <w:pPr>
        <w:pStyle w:val="EndNoteBibliography"/>
        <w:spacing w:after="0" w:line="480" w:lineRule="auto"/>
        <w:ind w:left="720" w:hanging="720"/>
        <w:rPr>
          <w:sz w:val="24"/>
          <w:szCs w:val="24"/>
        </w:rPr>
      </w:pPr>
      <w:bookmarkStart w:id="37" w:name="_ENREF_33"/>
      <w:r w:rsidRPr="002D410A">
        <w:rPr>
          <w:sz w:val="24"/>
          <w:szCs w:val="24"/>
        </w:rPr>
        <w:t xml:space="preserve">Juyal, D., Thawani, V., &amp; Thaledi, S. (2015). Plagiarism: an egregious form of misconduct. </w:t>
      </w:r>
      <w:r w:rsidRPr="002D410A">
        <w:rPr>
          <w:i/>
          <w:sz w:val="24"/>
          <w:szCs w:val="24"/>
        </w:rPr>
        <w:t>N Am J Med Sci, 7</w:t>
      </w:r>
      <w:r w:rsidRPr="002D410A">
        <w:rPr>
          <w:sz w:val="24"/>
          <w:szCs w:val="24"/>
        </w:rPr>
        <w:t>(2), 77-80. doi: 10.4103/1947-2714.152084</w:t>
      </w:r>
      <w:bookmarkEnd w:id="37"/>
    </w:p>
    <w:p w14:paraId="4ADBBF4D" w14:textId="77777777" w:rsidR="007D1ACA" w:rsidRPr="002D410A" w:rsidRDefault="007D1ACA" w:rsidP="00373149">
      <w:pPr>
        <w:pStyle w:val="EndNoteBibliography"/>
        <w:spacing w:after="0" w:line="480" w:lineRule="auto"/>
        <w:ind w:left="720" w:hanging="720"/>
        <w:rPr>
          <w:sz w:val="24"/>
          <w:szCs w:val="24"/>
        </w:rPr>
      </w:pPr>
      <w:bookmarkStart w:id="38" w:name="_ENREF_34"/>
      <w:r w:rsidRPr="002D410A">
        <w:rPr>
          <w:sz w:val="24"/>
          <w:szCs w:val="24"/>
        </w:rPr>
        <w:t xml:space="preserve">Kattimani, S., Kujur, A., Nagarajan, P., &amp; Zayabalaradjane, Z. (2022). Attitude toward Plagiarism among Postgraduate Students of a Medical Institute in South India. </w:t>
      </w:r>
      <w:r w:rsidRPr="002D410A">
        <w:rPr>
          <w:i/>
          <w:sz w:val="24"/>
          <w:szCs w:val="24"/>
        </w:rPr>
        <w:t>Journal of Psychiatry Spectrum, 1</w:t>
      </w:r>
      <w:r w:rsidRPr="002D410A">
        <w:rPr>
          <w:sz w:val="24"/>
          <w:szCs w:val="24"/>
        </w:rPr>
        <w:t xml:space="preserve">(2). </w:t>
      </w:r>
      <w:bookmarkEnd w:id="38"/>
    </w:p>
    <w:p w14:paraId="17487416" w14:textId="77777777" w:rsidR="007D1ACA" w:rsidRPr="002D410A" w:rsidRDefault="007D1ACA" w:rsidP="00373149">
      <w:pPr>
        <w:pStyle w:val="EndNoteBibliography"/>
        <w:spacing w:after="0" w:line="480" w:lineRule="auto"/>
        <w:ind w:left="720" w:hanging="720"/>
        <w:rPr>
          <w:sz w:val="24"/>
          <w:szCs w:val="24"/>
        </w:rPr>
      </w:pPr>
      <w:bookmarkStart w:id="39" w:name="_ENREF_35"/>
      <w:r w:rsidRPr="002D410A">
        <w:rPr>
          <w:sz w:val="24"/>
          <w:szCs w:val="24"/>
        </w:rPr>
        <w:t xml:space="preserve">Landau, J. D., Druen, P. B., &amp; Arcuri, J. A. (2002). Methods for Helping Students Avoid Plagiarism. </w:t>
      </w:r>
      <w:r w:rsidRPr="002D410A">
        <w:rPr>
          <w:i/>
          <w:sz w:val="24"/>
          <w:szCs w:val="24"/>
        </w:rPr>
        <w:t>Teaching of Psychology, 29</w:t>
      </w:r>
      <w:r w:rsidRPr="002D410A">
        <w:rPr>
          <w:sz w:val="24"/>
          <w:szCs w:val="24"/>
        </w:rPr>
        <w:t>(2), 112-115. doi: 10.1207/s15328023top2902_06</w:t>
      </w:r>
      <w:bookmarkEnd w:id="39"/>
    </w:p>
    <w:p w14:paraId="01D74F75" w14:textId="77777777" w:rsidR="007D1ACA" w:rsidRPr="002D410A" w:rsidRDefault="007D1ACA" w:rsidP="00373149">
      <w:pPr>
        <w:pStyle w:val="EndNoteBibliography"/>
        <w:spacing w:after="0" w:line="480" w:lineRule="auto"/>
        <w:ind w:left="720" w:hanging="720"/>
        <w:rPr>
          <w:sz w:val="24"/>
          <w:szCs w:val="24"/>
        </w:rPr>
      </w:pPr>
      <w:bookmarkStart w:id="40" w:name="_ENREF_36"/>
      <w:r w:rsidRPr="002D410A">
        <w:rPr>
          <w:sz w:val="24"/>
          <w:szCs w:val="24"/>
        </w:rPr>
        <w:lastRenderedPageBreak/>
        <w:t xml:space="preserve">Lee, M. G. Y., Hu, W. C. Y., &amp; Bilszta, J. L. C. (2020). Determining Expected Research Skills of Medical Students on Graduation: a Systematic Review. </w:t>
      </w:r>
      <w:r w:rsidRPr="002D410A">
        <w:rPr>
          <w:i/>
          <w:sz w:val="24"/>
          <w:szCs w:val="24"/>
        </w:rPr>
        <w:t>Med Sci Educ, 30</w:t>
      </w:r>
      <w:r w:rsidRPr="002D410A">
        <w:rPr>
          <w:sz w:val="24"/>
          <w:szCs w:val="24"/>
        </w:rPr>
        <w:t>(4), 1465-1479. doi: 10.1007/s40670-020-01059-z</w:t>
      </w:r>
      <w:bookmarkEnd w:id="40"/>
    </w:p>
    <w:p w14:paraId="7A74EF9C" w14:textId="77777777" w:rsidR="007D1ACA" w:rsidRPr="002D410A" w:rsidRDefault="007D1ACA" w:rsidP="00373149">
      <w:pPr>
        <w:pStyle w:val="EndNoteBibliography"/>
        <w:spacing w:after="0" w:line="480" w:lineRule="auto"/>
        <w:ind w:left="720" w:hanging="720"/>
        <w:rPr>
          <w:sz w:val="24"/>
          <w:szCs w:val="24"/>
        </w:rPr>
      </w:pPr>
      <w:bookmarkStart w:id="41" w:name="_ENREF_37"/>
      <w:r w:rsidRPr="002D410A">
        <w:rPr>
          <w:sz w:val="24"/>
          <w:szCs w:val="24"/>
        </w:rPr>
        <w:t xml:space="preserve">Li, Y., &amp; Casanave, C. P. (2012). Two first-year students’ strategies for writing from sources: Patchwriting or plagiarism? </w:t>
      </w:r>
      <w:r w:rsidRPr="002D410A">
        <w:rPr>
          <w:i/>
          <w:sz w:val="24"/>
          <w:szCs w:val="24"/>
        </w:rPr>
        <w:t>Journal of Second Language Writing, 21</w:t>
      </w:r>
      <w:r w:rsidRPr="002D410A">
        <w:rPr>
          <w:sz w:val="24"/>
          <w:szCs w:val="24"/>
        </w:rPr>
        <w:t>(2), 165-180. doi: https://doi.org/10.1016/j.jslw.2012.03.002</w:t>
      </w:r>
      <w:bookmarkEnd w:id="41"/>
    </w:p>
    <w:p w14:paraId="3CB0561D" w14:textId="77777777" w:rsidR="007D1ACA" w:rsidRPr="002D410A" w:rsidRDefault="007D1ACA" w:rsidP="00373149">
      <w:pPr>
        <w:pStyle w:val="EndNoteBibliography"/>
        <w:spacing w:after="0" w:line="480" w:lineRule="auto"/>
        <w:ind w:left="720" w:hanging="720"/>
        <w:rPr>
          <w:sz w:val="24"/>
          <w:szCs w:val="24"/>
        </w:rPr>
      </w:pPr>
      <w:bookmarkStart w:id="42" w:name="_ENREF_38"/>
      <w:r w:rsidRPr="002D410A">
        <w:rPr>
          <w:sz w:val="24"/>
          <w:szCs w:val="24"/>
        </w:rPr>
        <w:t xml:space="preserve">Liddell, J. (2003). A Comprehensive Definition of Plagiarism. </w:t>
      </w:r>
      <w:r w:rsidRPr="002D410A">
        <w:rPr>
          <w:i/>
          <w:sz w:val="24"/>
          <w:szCs w:val="24"/>
        </w:rPr>
        <w:t>Community &amp; Junior College Libraries, 11</w:t>
      </w:r>
      <w:r w:rsidRPr="002D410A">
        <w:rPr>
          <w:sz w:val="24"/>
          <w:szCs w:val="24"/>
        </w:rPr>
        <w:t>(3), 43-52. doi: 10.1300/J107v11n03_07</w:t>
      </w:r>
      <w:bookmarkEnd w:id="42"/>
    </w:p>
    <w:p w14:paraId="7B819E05" w14:textId="77777777" w:rsidR="007D1ACA" w:rsidRPr="002D410A" w:rsidRDefault="007D1ACA" w:rsidP="00373149">
      <w:pPr>
        <w:pStyle w:val="EndNoteBibliography"/>
        <w:spacing w:after="0" w:line="480" w:lineRule="auto"/>
        <w:ind w:left="720" w:hanging="720"/>
        <w:rPr>
          <w:sz w:val="24"/>
          <w:szCs w:val="24"/>
        </w:rPr>
      </w:pPr>
      <w:bookmarkStart w:id="43" w:name="_ENREF_39"/>
      <w:r w:rsidRPr="002D410A">
        <w:rPr>
          <w:sz w:val="24"/>
          <w:szCs w:val="24"/>
        </w:rPr>
        <w:t xml:space="preserve">Lindahl, J. F., &amp; Grace, D. (2018). Students' and supervisors' knowledge and attitudes regarding plagiarism and referencing. </w:t>
      </w:r>
      <w:r w:rsidRPr="002D410A">
        <w:rPr>
          <w:i/>
          <w:sz w:val="24"/>
          <w:szCs w:val="24"/>
        </w:rPr>
        <w:t>Res Integr Peer Rev, 3</w:t>
      </w:r>
      <w:r w:rsidRPr="002D410A">
        <w:rPr>
          <w:sz w:val="24"/>
          <w:szCs w:val="24"/>
        </w:rPr>
        <w:t>, 10. doi: 10.1186/s41073-018-0054-2</w:t>
      </w:r>
      <w:bookmarkEnd w:id="43"/>
    </w:p>
    <w:p w14:paraId="2944F162" w14:textId="77777777" w:rsidR="007D1ACA" w:rsidRPr="002D410A" w:rsidRDefault="007D1ACA" w:rsidP="00373149">
      <w:pPr>
        <w:pStyle w:val="EndNoteBibliography"/>
        <w:spacing w:after="0" w:line="480" w:lineRule="auto"/>
        <w:ind w:left="720" w:hanging="720"/>
        <w:rPr>
          <w:sz w:val="24"/>
          <w:szCs w:val="24"/>
        </w:rPr>
      </w:pPr>
      <w:bookmarkStart w:id="44" w:name="_ENREF_40"/>
      <w:r w:rsidRPr="002D410A">
        <w:rPr>
          <w:sz w:val="24"/>
          <w:szCs w:val="24"/>
        </w:rPr>
        <w:t xml:space="preserve">Lynch, J., Everett, B., Ramjan, L. M., Callins, R., Glew, P., &amp; Salamonson, Y. (2017). Plagiarism in nursing education: an integrative review. </w:t>
      </w:r>
      <w:r w:rsidRPr="002D410A">
        <w:rPr>
          <w:i/>
          <w:sz w:val="24"/>
          <w:szCs w:val="24"/>
        </w:rPr>
        <w:t>J Clin Nurs, 26</w:t>
      </w:r>
      <w:r w:rsidRPr="002D410A">
        <w:rPr>
          <w:sz w:val="24"/>
          <w:szCs w:val="24"/>
        </w:rPr>
        <w:t>(19-20), 2845-2864. doi: 10.1111/jocn.13629</w:t>
      </w:r>
      <w:bookmarkEnd w:id="44"/>
    </w:p>
    <w:p w14:paraId="074AF36F" w14:textId="77777777" w:rsidR="007D1ACA" w:rsidRPr="002D410A" w:rsidRDefault="007D1ACA" w:rsidP="00373149">
      <w:pPr>
        <w:pStyle w:val="EndNoteBibliography"/>
        <w:spacing w:after="0" w:line="480" w:lineRule="auto"/>
        <w:ind w:left="720" w:hanging="720"/>
        <w:rPr>
          <w:sz w:val="24"/>
          <w:szCs w:val="24"/>
        </w:rPr>
      </w:pPr>
      <w:bookmarkStart w:id="45" w:name="_ENREF_41"/>
      <w:r w:rsidRPr="002D410A">
        <w:rPr>
          <w:sz w:val="24"/>
          <w:szCs w:val="24"/>
        </w:rPr>
        <w:t xml:space="preserve">Marusic, A., Wager, E., Utrobicic, A., Rothstein, H. R., &amp; Sambunjak, D. (2016). Interventions to prevent misconduct and promote integrity in research and publication. </w:t>
      </w:r>
      <w:r w:rsidRPr="002D410A">
        <w:rPr>
          <w:i/>
          <w:sz w:val="24"/>
          <w:szCs w:val="24"/>
        </w:rPr>
        <w:t>Cochrane Database Syst Rev, 4</w:t>
      </w:r>
      <w:r w:rsidRPr="002D410A">
        <w:rPr>
          <w:sz w:val="24"/>
          <w:szCs w:val="24"/>
        </w:rPr>
        <w:t>(4), Mr000038. doi: 10.1002/14651858.MR000038.pub2</w:t>
      </w:r>
      <w:bookmarkEnd w:id="45"/>
    </w:p>
    <w:p w14:paraId="4A7D0400" w14:textId="77777777" w:rsidR="007D1ACA" w:rsidRPr="002D410A" w:rsidRDefault="007D1ACA" w:rsidP="00373149">
      <w:pPr>
        <w:pStyle w:val="EndNoteBibliography"/>
        <w:spacing w:after="0" w:line="480" w:lineRule="auto"/>
        <w:ind w:left="720" w:hanging="720"/>
        <w:rPr>
          <w:sz w:val="24"/>
          <w:szCs w:val="24"/>
        </w:rPr>
      </w:pPr>
      <w:bookmarkStart w:id="46" w:name="_ENREF_42"/>
      <w:r w:rsidRPr="002D410A">
        <w:rPr>
          <w:sz w:val="24"/>
          <w:szCs w:val="24"/>
        </w:rPr>
        <w:t xml:space="preserve">Moffat, K. J., McConnachie, A., Ross, S., &amp; Morrison, J. M. (2004). First year medical student stress and coping in a problem-based learning medical curriculum. </w:t>
      </w:r>
      <w:r w:rsidRPr="002D410A">
        <w:rPr>
          <w:i/>
          <w:sz w:val="24"/>
          <w:szCs w:val="24"/>
        </w:rPr>
        <w:t>Med Educ, 38</w:t>
      </w:r>
      <w:r w:rsidRPr="002D410A">
        <w:rPr>
          <w:sz w:val="24"/>
          <w:szCs w:val="24"/>
        </w:rPr>
        <w:t>(5), 482-491. doi: 10.1046/j.1365-2929.2004.01814.x</w:t>
      </w:r>
      <w:bookmarkEnd w:id="46"/>
    </w:p>
    <w:p w14:paraId="08091682" w14:textId="77777777" w:rsidR="007D1ACA" w:rsidRPr="002D410A" w:rsidRDefault="007D1ACA" w:rsidP="00373149">
      <w:pPr>
        <w:pStyle w:val="EndNoteBibliography"/>
        <w:spacing w:after="0" w:line="480" w:lineRule="auto"/>
        <w:ind w:left="720" w:hanging="720"/>
        <w:rPr>
          <w:sz w:val="24"/>
          <w:szCs w:val="24"/>
          <w:lang w:val="fr-FR"/>
        </w:rPr>
      </w:pPr>
      <w:bookmarkStart w:id="47" w:name="_ENREF_43"/>
      <w:r w:rsidRPr="002D410A">
        <w:rPr>
          <w:sz w:val="24"/>
          <w:szCs w:val="24"/>
        </w:rPr>
        <w:t xml:space="preserve">Naithani, M., Kathrotia, R., Goyal, T., Chug, A., Bisht, M., Singh, S. K., &amp; Rao, S. (2022). Training on anti-plagiarism and referencing: A step toward sensitizing and improving scientific </w:t>
      </w:r>
      <w:r w:rsidRPr="002D410A">
        <w:rPr>
          <w:sz w:val="24"/>
          <w:szCs w:val="24"/>
        </w:rPr>
        <w:lastRenderedPageBreak/>
        <w:t xml:space="preserve">authenticity in medical literature writing among academicians. </w:t>
      </w:r>
      <w:r w:rsidRPr="002D410A">
        <w:rPr>
          <w:i/>
          <w:sz w:val="24"/>
          <w:szCs w:val="24"/>
          <w:lang w:val="fr-FR"/>
        </w:rPr>
        <w:t>Perspect Clin Res, 13</w:t>
      </w:r>
      <w:r w:rsidRPr="002D410A">
        <w:rPr>
          <w:sz w:val="24"/>
          <w:szCs w:val="24"/>
          <w:lang w:val="fr-FR"/>
        </w:rPr>
        <w:t>(4), 211-212. doi: 10.4103/picr.picr_260_21</w:t>
      </w:r>
      <w:bookmarkEnd w:id="47"/>
    </w:p>
    <w:p w14:paraId="61825136" w14:textId="77777777" w:rsidR="007D1ACA" w:rsidRPr="002D410A" w:rsidRDefault="007D1ACA" w:rsidP="00373149">
      <w:pPr>
        <w:pStyle w:val="EndNoteBibliography"/>
        <w:spacing w:after="0" w:line="480" w:lineRule="auto"/>
        <w:ind w:left="720" w:hanging="720"/>
        <w:rPr>
          <w:sz w:val="24"/>
          <w:szCs w:val="24"/>
        </w:rPr>
      </w:pPr>
      <w:bookmarkStart w:id="48" w:name="_ENREF_44"/>
      <w:r w:rsidRPr="002D410A">
        <w:rPr>
          <w:sz w:val="24"/>
          <w:szCs w:val="24"/>
          <w:lang w:val="fr-FR"/>
        </w:rPr>
        <w:t xml:space="preserve">Nieminen, P., Sipila, K., Takkinen, H. M., Renko, M., &amp; Risteli, L. (2007). </w:t>
      </w:r>
      <w:r w:rsidRPr="002D410A">
        <w:rPr>
          <w:sz w:val="24"/>
          <w:szCs w:val="24"/>
        </w:rPr>
        <w:t xml:space="preserve">Medical theses as part of the scientific training in basic medical and dental education: experiences from Finland. </w:t>
      </w:r>
      <w:r w:rsidRPr="002D410A">
        <w:rPr>
          <w:i/>
          <w:sz w:val="24"/>
          <w:szCs w:val="24"/>
        </w:rPr>
        <w:t>BMC Med Educ, 7</w:t>
      </w:r>
      <w:r w:rsidRPr="002D410A">
        <w:rPr>
          <w:sz w:val="24"/>
          <w:szCs w:val="24"/>
        </w:rPr>
        <w:t>, 51. doi: 10.1186/1472-6920-7-51</w:t>
      </w:r>
      <w:bookmarkEnd w:id="48"/>
    </w:p>
    <w:p w14:paraId="00056DC8" w14:textId="77777777" w:rsidR="007D1ACA" w:rsidRPr="002D410A" w:rsidRDefault="007D1ACA" w:rsidP="00373149">
      <w:pPr>
        <w:pStyle w:val="EndNoteBibliography"/>
        <w:spacing w:after="0" w:line="480" w:lineRule="auto"/>
        <w:ind w:left="720" w:hanging="720"/>
        <w:rPr>
          <w:sz w:val="24"/>
          <w:szCs w:val="24"/>
        </w:rPr>
      </w:pPr>
      <w:bookmarkStart w:id="49" w:name="_ENREF_45"/>
      <w:r w:rsidRPr="002D410A">
        <w:rPr>
          <w:sz w:val="24"/>
          <w:szCs w:val="24"/>
        </w:rPr>
        <w:t xml:space="preserve">Paiva, C. E., Barroso, E. M., Carneseca, E. C., de Pádua Souza, C., Dos Santos, F. T., Mendoza López, R. V., &amp; Ribeiro Paiva, S. B. (2014). A critical analysis of test-retest reliability in instrument validation studies of cancer patients under palliative care: a systematic review. </w:t>
      </w:r>
      <w:r w:rsidRPr="002D410A">
        <w:rPr>
          <w:i/>
          <w:sz w:val="24"/>
          <w:szCs w:val="24"/>
        </w:rPr>
        <w:t>BMC Med Res Methodol, 14</w:t>
      </w:r>
      <w:r w:rsidRPr="002D410A">
        <w:rPr>
          <w:sz w:val="24"/>
          <w:szCs w:val="24"/>
        </w:rPr>
        <w:t>, 8. doi: 10.1186/1471-2288-14-8</w:t>
      </w:r>
      <w:bookmarkEnd w:id="49"/>
    </w:p>
    <w:p w14:paraId="1D94FD8D" w14:textId="77777777" w:rsidR="007D1ACA" w:rsidRPr="002D410A" w:rsidRDefault="007D1ACA" w:rsidP="00373149">
      <w:pPr>
        <w:pStyle w:val="EndNoteBibliography"/>
        <w:spacing w:after="0" w:line="480" w:lineRule="auto"/>
        <w:ind w:left="720" w:hanging="720"/>
        <w:rPr>
          <w:sz w:val="24"/>
          <w:szCs w:val="24"/>
          <w:lang w:val="fr-FR"/>
        </w:rPr>
      </w:pPr>
      <w:bookmarkStart w:id="50" w:name="_ENREF_46"/>
      <w:r w:rsidRPr="002D410A">
        <w:rPr>
          <w:sz w:val="24"/>
          <w:szCs w:val="24"/>
        </w:rPr>
        <w:t xml:space="preserve">Phyo, E. M., Lwin, T., Tun, H. P., Oo, Z. Z., Mya, K. S., &amp; Silverman, H. (2022). Knowledge, attitudes, and practices regarding plagiarism of postgraduate students in Myanmar. </w:t>
      </w:r>
      <w:r w:rsidRPr="002D410A">
        <w:rPr>
          <w:i/>
          <w:sz w:val="24"/>
          <w:szCs w:val="24"/>
          <w:lang w:val="fr-FR"/>
        </w:rPr>
        <w:t>Account Res</w:t>
      </w:r>
      <w:r w:rsidRPr="002D410A">
        <w:rPr>
          <w:sz w:val="24"/>
          <w:szCs w:val="24"/>
          <w:lang w:val="fr-FR"/>
        </w:rPr>
        <w:t>, 1-20. doi: 10.1080/08989621.2022.2077643</w:t>
      </w:r>
      <w:bookmarkEnd w:id="50"/>
    </w:p>
    <w:p w14:paraId="6BEBCE32" w14:textId="77777777" w:rsidR="007D1ACA" w:rsidRPr="002D410A" w:rsidRDefault="007D1ACA" w:rsidP="00373149">
      <w:pPr>
        <w:pStyle w:val="EndNoteBibliography"/>
        <w:spacing w:after="0" w:line="480" w:lineRule="auto"/>
        <w:ind w:left="720" w:hanging="720"/>
        <w:rPr>
          <w:sz w:val="24"/>
          <w:szCs w:val="24"/>
        </w:rPr>
      </w:pPr>
      <w:bookmarkStart w:id="51" w:name="_ENREF_47"/>
      <w:r w:rsidRPr="002D410A">
        <w:rPr>
          <w:sz w:val="24"/>
          <w:szCs w:val="24"/>
          <w:lang w:val="fr-FR"/>
        </w:rPr>
        <w:t xml:space="preserve">Poorolajal, J., Cheraghi, P., Irani, A. D., Cheraghi, Z., &amp; Mirfakhraei, M. (2012). </w:t>
      </w:r>
      <w:r w:rsidRPr="002D410A">
        <w:rPr>
          <w:sz w:val="24"/>
          <w:szCs w:val="24"/>
        </w:rPr>
        <w:t xml:space="preserve">Construction of knowledge, attitude and practice questionnaire for assessing plagiarism. </w:t>
      </w:r>
      <w:r w:rsidRPr="002D410A">
        <w:rPr>
          <w:i/>
          <w:sz w:val="24"/>
          <w:szCs w:val="24"/>
        </w:rPr>
        <w:t>Iranian journal of public health, 41</w:t>
      </w:r>
      <w:r w:rsidRPr="002D410A">
        <w:rPr>
          <w:sz w:val="24"/>
          <w:szCs w:val="24"/>
        </w:rPr>
        <w:t xml:space="preserve">(11), 54-58. </w:t>
      </w:r>
      <w:bookmarkEnd w:id="51"/>
    </w:p>
    <w:p w14:paraId="31545D78" w14:textId="77777777" w:rsidR="007D1ACA" w:rsidRPr="002D410A" w:rsidRDefault="007D1ACA" w:rsidP="00373149">
      <w:pPr>
        <w:pStyle w:val="EndNoteBibliography"/>
        <w:spacing w:after="0" w:line="480" w:lineRule="auto"/>
        <w:ind w:left="720" w:hanging="720"/>
        <w:rPr>
          <w:sz w:val="24"/>
          <w:szCs w:val="24"/>
        </w:rPr>
      </w:pPr>
      <w:bookmarkStart w:id="52" w:name="_ENREF_48"/>
      <w:r w:rsidRPr="002D410A">
        <w:rPr>
          <w:sz w:val="24"/>
          <w:szCs w:val="24"/>
        </w:rPr>
        <w:t>Raj, J. P., Venkatachalam, S., Amaravati, R. S., &amp; Baburajan, R. (2022). Extent of knowledge and attitudes on plagiarism among undergraduate medical students in South India - a multicentre, cross-sectional study to determine the need for incorporating research ethics in medical undergraduate curriculum.</w:t>
      </w:r>
      <w:r w:rsidRPr="002D410A">
        <w:rPr>
          <w:i/>
          <w:sz w:val="24"/>
          <w:szCs w:val="24"/>
        </w:rPr>
        <w:t xml:space="preserve"> 22</w:t>
      </w:r>
      <w:r w:rsidRPr="002D410A">
        <w:rPr>
          <w:sz w:val="24"/>
          <w:szCs w:val="24"/>
        </w:rPr>
        <w:t>(1), 380. doi: 10.1186/s12909-022-03438-z</w:t>
      </w:r>
      <w:bookmarkEnd w:id="52"/>
    </w:p>
    <w:p w14:paraId="4C3F71E1" w14:textId="77777777" w:rsidR="007D1ACA" w:rsidRPr="002D410A" w:rsidRDefault="007D1ACA" w:rsidP="00373149">
      <w:pPr>
        <w:pStyle w:val="EndNoteBibliography"/>
        <w:spacing w:after="0" w:line="480" w:lineRule="auto"/>
        <w:ind w:left="720" w:hanging="720"/>
        <w:rPr>
          <w:sz w:val="24"/>
          <w:szCs w:val="24"/>
        </w:rPr>
      </w:pPr>
      <w:bookmarkStart w:id="53" w:name="_ENREF_49"/>
      <w:r w:rsidRPr="002D410A">
        <w:rPr>
          <w:sz w:val="24"/>
          <w:szCs w:val="24"/>
        </w:rPr>
        <w:t xml:space="preserve">Raj, J. P., Venkatachalam, S., Amaravati, R. S., Baburajan, R., Oommen, A. M., Jose, J. E., . . . Mathew, P. (2022). Extent of knowledge and attitudes on plagiarism among </w:t>
      </w:r>
      <w:r w:rsidRPr="002D410A">
        <w:rPr>
          <w:sz w:val="24"/>
          <w:szCs w:val="24"/>
        </w:rPr>
        <w:lastRenderedPageBreak/>
        <w:t xml:space="preserve">undergraduate medical students in South India - a multicentre, cross-sectional study to determine the need for incorporating research ethics in medical undergraduate curriculum. </w:t>
      </w:r>
      <w:r w:rsidRPr="002D410A">
        <w:rPr>
          <w:i/>
          <w:sz w:val="24"/>
          <w:szCs w:val="24"/>
        </w:rPr>
        <w:t>BMC Med Educ, 22</w:t>
      </w:r>
      <w:r w:rsidRPr="002D410A">
        <w:rPr>
          <w:sz w:val="24"/>
          <w:szCs w:val="24"/>
        </w:rPr>
        <w:t>(1), 380. doi: 10.1186/s12909-022-03438-z</w:t>
      </w:r>
      <w:bookmarkEnd w:id="53"/>
    </w:p>
    <w:p w14:paraId="70678651" w14:textId="77777777" w:rsidR="007D1ACA" w:rsidRPr="002D410A" w:rsidRDefault="007D1ACA" w:rsidP="00373149">
      <w:pPr>
        <w:pStyle w:val="EndNoteBibliography"/>
        <w:spacing w:after="0" w:line="480" w:lineRule="auto"/>
        <w:ind w:left="720" w:hanging="720"/>
        <w:rPr>
          <w:sz w:val="24"/>
          <w:szCs w:val="24"/>
        </w:rPr>
      </w:pPr>
      <w:bookmarkStart w:id="54" w:name="_ENREF_50"/>
      <w:r w:rsidRPr="002D410A">
        <w:rPr>
          <w:sz w:val="24"/>
          <w:szCs w:val="24"/>
        </w:rPr>
        <w:t xml:space="preserve">Roff, S., Chandratilake, M., McAleer, S., Dherwan, K., &amp; Gibson, J. (2010). Dundee polyprofessionalism inventories for academic integrity and protoclinical learning. </w:t>
      </w:r>
      <w:r w:rsidRPr="002D410A">
        <w:rPr>
          <w:i/>
          <w:sz w:val="24"/>
          <w:szCs w:val="24"/>
        </w:rPr>
        <w:t>MEDEV Newsletter, 2010</w:t>
      </w:r>
      <w:r w:rsidRPr="002D410A">
        <w:rPr>
          <w:sz w:val="24"/>
          <w:szCs w:val="24"/>
        </w:rPr>
        <w:t xml:space="preserve">(21 Jan), 14. </w:t>
      </w:r>
      <w:bookmarkEnd w:id="54"/>
    </w:p>
    <w:p w14:paraId="2DAD747D" w14:textId="77777777" w:rsidR="007D1ACA" w:rsidRPr="002D410A" w:rsidRDefault="007D1ACA" w:rsidP="00373149">
      <w:pPr>
        <w:pStyle w:val="EndNoteBibliography"/>
        <w:spacing w:after="0" w:line="480" w:lineRule="auto"/>
        <w:ind w:left="720" w:hanging="720"/>
        <w:rPr>
          <w:sz w:val="24"/>
          <w:szCs w:val="24"/>
        </w:rPr>
      </w:pPr>
      <w:bookmarkStart w:id="55" w:name="_ENREF_51"/>
      <w:r w:rsidRPr="002D410A">
        <w:rPr>
          <w:sz w:val="24"/>
          <w:szCs w:val="24"/>
          <w:lang w:val="fr-FR"/>
        </w:rPr>
        <w:t xml:space="preserve">Salmi, L. R., Gana, S., &amp; Mouillet, E. (2001). </w:t>
      </w:r>
      <w:r w:rsidRPr="002D410A">
        <w:rPr>
          <w:sz w:val="24"/>
          <w:szCs w:val="24"/>
        </w:rPr>
        <w:t xml:space="preserve">Publication pattern of medical theses, France, 1993–98. </w:t>
      </w:r>
      <w:r w:rsidRPr="002D410A">
        <w:rPr>
          <w:i/>
          <w:sz w:val="24"/>
          <w:szCs w:val="24"/>
        </w:rPr>
        <w:t>Med Educ, 35</w:t>
      </w:r>
      <w:r w:rsidRPr="002D410A">
        <w:rPr>
          <w:sz w:val="24"/>
          <w:szCs w:val="24"/>
        </w:rPr>
        <w:t>(1), 18-21. doi: https://doi.org/10.1111/j.1365-2923.2001.00768.x</w:t>
      </w:r>
      <w:bookmarkEnd w:id="55"/>
    </w:p>
    <w:p w14:paraId="1AD16316" w14:textId="77777777" w:rsidR="007D1ACA" w:rsidRPr="002D410A" w:rsidRDefault="007D1ACA" w:rsidP="00373149">
      <w:pPr>
        <w:pStyle w:val="EndNoteBibliography"/>
        <w:spacing w:after="0" w:line="480" w:lineRule="auto"/>
        <w:ind w:left="720" w:hanging="720"/>
        <w:rPr>
          <w:sz w:val="24"/>
          <w:szCs w:val="24"/>
        </w:rPr>
      </w:pPr>
      <w:bookmarkStart w:id="56" w:name="_ENREF_52"/>
      <w:r w:rsidRPr="002D410A">
        <w:rPr>
          <w:sz w:val="24"/>
          <w:szCs w:val="24"/>
        </w:rPr>
        <w:t xml:space="preserve">Self, J. T., &amp; Brown, J. (2008). Giving Credit Where Credit is Due: A Study of Anti-Plagiarism Detection Software in the Classroom. </w:t>
      </w:r>
      <w:r w:rsidRPr="002D410A">
        <w:rPr>
          <w:i/>
          <w:sz w:val="24"/>
          <w:szCs w:val="24"/>
        </w:rPr>
        <w:t>Journal of Hospitality &amp; Tourism Education, 20</w:t>
      </w:r>
      <w:r w:rsidRPr="002D410A">
        <w:rPr>
          <w:sz w:val="24"/>
          <w:szCs w:val="24"/>
        </w:rPr>
        <w:t>(2), 5-9. doi: 10.1080/10963758.2008.11736076</w:t>
      </w:r>
      <w:bookmarkEnd w:id="56"/>
    </w:p>
    <w:p w14:paraId="54FDA075" w14:textId="77777777" w:rsidR="007D1ACA" w:rsidRPr="002D410A" w:rsidRDefault="007D1ACA" w:rsidP="00373149">
      <w:pPr>
        <w:pStyle w:val="EndNoteBibliography"/>
        <w:spacing w:after="0" w:line="480" w:lineRule="auto"/>
        <w:ind w:left="720" w:hanging="720"/>
        <w:rPr>
          <w:sz w:val="24"/>
          <w:szCs w:val="24"/>
        </w:rPr>
      </w:pPr>
      <w:bookmarkStart w:id="57" w:name="_ENREF_53"/>
      <w:r w:rsidRPr="002D410A">
        <w:rPr>
          <w:sz w:val="24"/>
          <w:szCs w:val="24"/>
        </w:rPr>
        <w:t xml:space="preserve">Shirazi, B., Jafarey, A. M., &amp; Moazam, F. (2010). Plagiarism and the medical fraternity: a study of knowledge and attitudes. </w:t>
      </w:r>
      <w:r w:rsidRPr="002D410A">
        <w:rPr>
          <w:i/>
          <w:sz w:val="24"/>
          <w:szCs w:val="24"/>
        </w:rPr>
        <w:t>J Pak Med Assoc, 60</w:t>
      </w:r>
      <w:r w:rsidRPr="002D410A">
        <w:rPr>
          <w:sz w:val="24"/>
          <w:szCs w:val="24"/>
        </w:rPr>
        <w:t xml:space="preserve">(4), 269-273. </w:t>
      </w:r>
      <w:bookmarkEnd w:id="57"/>
    </w:p>
    <w:p w14:paraId="75F6AFB1" w14:textId="77777777" w:rsidR="007D1ACA" w:rsidRPr="002D410A" w:rsidRDefault="007D1ACA" w:rsidP="00373149">
      <w:pPr>
        <w:pStyle w:val="EndNoteBibliography"/>
        <w:spacing w:after="0" w:line="480" w:lineRule="auto"/>
        <w:ind w:left="720" w:hanging="720"/>
        <w:rPr>
          <w:sz w:val="24"/>
          <w:szCs w:val="24"/>
        </w:rPr>
      </w:pPr>
      <w:bookmarkStart w:id="58" w:name="_ENREF_54"/>
      <w:r w:rsidRPr="002D410A">
        <w:rPr>
          <w:sz w:val="24"/>
          <w:szCs w:val="24"/>
        </w:rPr>
        <w:t xml:space="preserve">Tavakol, M., &amp; Wetzel, A. (2020). Factor Analysis: a means for theory and instrument development in support of construct validity. </w:t>
      </w:r>
      <w:r w:rsidRPr="002D410A">
        <w:rPr>
          <w:i/>
          <w:sz w:val="24"/>
          <w:szCs w:val="24"/>
        </w:rPr>
        <w:t>Int J Med Educ, 11</w:t>
      </w:r>
      <w:r w:rsidRPr="002D410A">
        <w:rPr>
          <w:sz w:val="24"/>
          <w:szCs w:val="24"/>
        </w:rPr>
        <w:t>, 245-247. doi: 10.5116/ijme.5f96.0f4a</w:t>
      </w:r>
      <w:bookmarkEnd w:id="58"/>
    </w:p>
    <w:p w14:paraId="3FFE0572" w14:textId="77777777" w:rsidR="007D1ACA" w:rsidRPr="002D410A" w:rsidRDefault="007D1ACA" w:rsidP="00373149">
      <w:pPr>
        <w:pStyle w:val="EndNoteBibliography"/>
        <w:spacing w:after="0" w:line="480" w:lineRule="auto"/>
        <w:ind w:left="720" w:hanging="720"/>
        <w:rPr>
          <w:sz w:val="24"/>
          <w:szCs w:val="24"/>
        </w:rPr>
      </w:pPr>
      <w:bookmarkStart w:id="59" w:name="_ENREF_55"/>
      <w:r w:rsidRPr="002D410A">
        <w:rPr>
          <w:sz w:val="24"/>
          <w:szCs w:val="24"/>
        </w:rPr>
        <w:t xml:space="preserve">Turk, T., Elhady, M. T., Rashed, S., Abdelkhalek, M., Nasef, S. A., Khallaf, A. M., . . . Huy, N. T. (2018). Quality of reporting web-based and non-web-based survey studies: What authors, reviewers and consumers should consider. </w:t>
      </w:r>
      <w:r w:rsidRPr="002D410A">
        <w:rPr>
          <w:i/>
          <w:sz w:val="24"/>
          <w:szCs w:val="24"/>
        </w:rPr>
        <w:t>PLOS ONE, 13</w:t>
      </w:r>
      <w:r w:rsidRPr="002D410A">
        <w:rPr>
          <w:sz w:val="24"/>
          <w:szCs w:val="24"/>
        </w:rPr>
        <w:t>(6), e0194239. doi: 10.1371/journal.pone.0194239</w:t>
      </w:r>
      <w:bookmarkEnd w:id="59"/>
    </w:p>
    <w:p w14:paraId="1C60F3A0" w14:textId="77777777" w:rsidR="007D1ACA" w:rsidRPr="002D410A" w:rsidRDefault="007D1ACA" w:rsidP="00373149">
      <w:pPr>
        <w:pStyle w:val="EndNoteBibliography"/>
        <w:spacing w:line="480" w:lineRule="auto"/>
        <w:ind w:left="720" w:hanging="720"/>
        <w:rPr>
          <w:sz w:val="24"/>
          <w:szCs w:val="24"/>
        </w:rPr>
      </w:pPr>
      <w:bookmarkStart w:id="60" w:name="_ENREF_56"/>
      <w:r w:rsidRPr="002D410A">
        <w:rPr>
          <w:sz w:val="24"/>
          <w:szCs w:val="24"/>
        </w:rPr>
        <w:t xml:space="preserve">von Elm, E., Altman, D. G., Egger, M., Pocock, S. J., Gotzsche, P. C., Vandenbroucke, J. P., &amp; Initiative, S. (2007). The Strengthening the Reporting of Observational Studies in </w:t>
      </w:r>
      <w:r w:rsidRPr="002D410A">
        <w:rPr>
          <w:sz w:val="24"/>
          <w:szCs w:val="24"/>
        </w:rPr>
        <w:lastRenderedPageBreak/>
        <w:t xml:space="preserve">Epidemiology (STROBE) statement: guidelines for reporting observational studies. </w:t>
      </w:r>
      <w:r w:rsidRPr="002D410A">
        <w:rPr>
          <w:i/>
          <w:sz w:val="24"/>
          <w:szCs w:val="24"/>
        </w:rPr>
        <w:t>PLoS Med, 4</w:t>
      </w:r>
      <w:r w:rsidRPr="002D410A">
        <w:rPr>
          <w:sz w:val="24"/>
          <w:szCs w:val="24"/>
        </w:rPr>
        <w:t>(10), e296. doi: 10.1371/journal.pmed.0040296</w:t>
      </w:r>
      <w:bookmarkEnd w:id="60"/>
    </w:p>
    <w:p w14:paraId="6D03C5E8" w14:textId="7D80CF29" w:rsidR="00123753" w:rsidRDefault="0025608A" w:rsidP="00373149">
      <w:pPr>
        <w:spacing w:line="480" w:lineRule="auto"/>
        <w:rPr>
          <w:rFonts w:asciiTheme="majorBidi" w:hAnsiTheme="majorBidi" w:cstheme="majorBidi"/>
        </w:rPr>
      </w:pPr>
      <w:r w:rsidRPr="002D410A">
        <w:rPr>
          <w:rFonts w:asciiTheme="majorBidi" w:hAnsiTheme="majorBidi" w:cstheme="majorBidi"/>
        </w:rPr>
        <w:fldChar w:fldCharType="end"/>
      </w:r>
    </w:p>
    <w:p w14:paraId="519861E9" w14:textId="77777777" w:rsidR="001319DD" w:rsidRDefault="001319DD" w:rsidP="00373149">
      <w:pPr>
        <w:spacing w:line="480" w:lineRule="auto"/>
        <w:rPr>
          <w:rFonts w:asciiTheme="majorBidi" w:hAnsiTheme="majorBidi" w:cstheme="majorBidi"/>
        </w:rPr>
      </w:pPr>
    </w:p>
    <w:p w14:paraId="2B1367CC" w14:textId="067C5767" w:rsidR="00B93362" w:rsidRDefault="00B93362" w:rsidP="00373149">
      <w:pPr>
        <w:spacing w:line="480" w:lineRule="auto"/>
        <w:rPr>
          <w:rFonts w:asciiTheme="majorBidi" w:hAnsiTheme="majorBidi" w:cstheme="majorBidi"/>
        </w:rPr>
      </w:pPr>
    </w:p>
    <w:p w14:paraId="733578C3" w14:textId="73AED3D7" w:rsidR="00B93362" w:rsidRDefault="00B93362" w:rsidP="00373149">
      <w:pPr>
        <w:spacing w:line="480" w:lineRule="auto"/>
        <w:rPr>
          <w:rFonts w:asciiTheme="majorBidi" w:hAnsiTheme="majorBidi" w:cstheme="majorBidi"/>
        </w:rPr>
      </w:pPr>
      <w:r w:rsidRPr="00B93362">
        <w:rPr>
          <w:rFonts w:asciiTheme="majorBidi" w:hAnsiTheme="majorBidi" w:cstheme="majorBidi"/>
        </w:rPr>
        <w:t>Int J Environ Res Public Health  . 2021 Nov 23;18(23):12303. doi: 10.3390/ijerph182312303. Knowledge and Attitude of Saudi Students towards Plagiarism-A Cross-Sectional Survey Study Issrani</w:t>
      </w:r>
      <w:r>
        <w:rPr>
          <w:rFonts w:asciiTheme="majorBidi" w:hAnsiTheme="majorBidi" w:cstheme="majorBidi"/>
        </w:rPr>
        <w:t>, R</w:t>
      </w:r>
      <w:r w:rsidR="001319DD">
        <w:rPr>
          <w:rFonts w:asciiTheme="majorBidi" w:hAnsiTheme="majorBidi" w:cstheme="majorBidi"/>
        </w:rPr>
        <w:t xml:space="preserve">., A. </w:t>
      </w:r>
      <w:r w:rsidR="001319DD" w:rsidRPr="00B93362">
        <w:rPr>
          <w:rFonts w:asciiTheme="majorBidi" w:hAnsiTheme="majorBidi" w:cstheme="majorBidi"/>
        </w:rPr>
        <w:t>Alduraywish</w:t>
      </w:r>
      <w:r w:rsidR="001319DD">
        <w:rPr>
          <w:rFonts w:asciiTheme="majorBidi" w:hAnsiTheme="majorBidi" w:cstheme="majorBidi"/>
        </w:rPr>
        <w:t xml:space="preserve">,   </w:t>
      </w:r>
    </w:p>
    <w:p w14:paraId="49E555F2" w14:textId="77777777" w:rsidR="00B93362" w:rsidRDefault="00B93362" w:rsidP="00373149">
      <w:pPr>
        <w:spacing w:line="480" w:lineRule="auto"/>
        <w:rPr>
          <w:rFonts w:asciiTheme="majorBidi" w:hAnsiTheme="majorBidi" w:cstheme="majorBidi"/>
        </w:rPr>
      </w:pPr>
    </w:p>
    <w:p w14:paraId="6B31D066" w14:textId="75329C1E" w:rsidR="00B93362" w:rsidRDefault="00B93362" w:rsidP="00373149">
      <w:pPr>
        <w:spacing w:line="480" w:lineRule="auto"/>
        <w:rPr>
          <w:rFonts w:asciiTheme="majorBidi" w:hAnsiTheme="majorBidi" w:cstheme="majorBidi"/>
        </w:rPr>
      </w:pPr>
      <w:r w:rsidRPr="00B93362">
        <w:rPr>
          <w:rFonts w:asciiTheme="majorBidi" w:hAnsiTheme="majorBidi" w:cstheme="majorBidi"/>
        </w:rPr>
        <w:t xml:space="preserve"> 1 , Abdulrahman Alduraywish  2 , Namdeo Prabhu  3 , Mohammad Khursheed Alam  1 , Rehana Basri  4 , Fahad Muqbil Aljohani  5 , Mshari Ali Abdullah Alolait  6 , Alaa Yahya Ali Alghamdi  7 , Modhi Mohammed Nasser Alfawzan  5 , Abdullah Hamdan Mashog Alruwili  8</w:t>
      </w:r>
    </w:p>
    <w:p w14:paraId="319C2A21" w14:textId="6A26BA5F" w:rsidR="001319DD" w:rsidRDefault="001319DD" w:rsidP="00373149">
      <w:pPr>
        <w:spacing w:line="480" w:lineRule="auto"/>
        <w:rPr>
          <w:rFonts w:asciiTheme="majorBidi" w:hAnsiTheme="majorBidi" w:cstheme="majorBidi"/>
        </w:rPr>
      </w:pPr>
    </w:p>
    <w:p w14:paraId="6AC8AD25" w14:textId="2C176BE4" w:rsidR="001319DD" w:rsidRDefault="001319DD" w:rsidP="00373149">
      <w:pPr>
        <w:spacing w:line="480" w:lineRule="auto"/>
        <w:rPr>
          <w:rFonts w:asciiTheme="majorBidi" w:hAnsiTheme="majorBidi" w:cstheme="majorBidi"/>
        </w:rPr>
      </w:pPr>
    </w:p>
    <w:p w14:paraId="3E61B7F3" w14:textId="77777777" w:rsidR="001319DD" w:rsidRPr="001319DD" w:rsidRDefault="001319DD" w:rsidP="001319DD">
      <w:pPr>
        <w:spacing w:line="480" w:lineRule="auto"/>
        <w:rPr>
          <w:rFonts w:asciiTheme="majorBidi" w:hAnsiTheme="majorBidi" w:cstheme="majorBidi"/>
        </w:rPr>
      </w:pPr>
      <w:r w:rsidRPr="001319DD">
        <w:rPr>
          <w:rFonts w:asciiTheme="majorBidi" w:hAnsiTheme="majorBidi" w:cstheme="majorBidi"/>
        </w:rPr>
        <w:t>Creating clear and informative image-based figures for scientific publications</w:t>
      </w:r>
    </w:p>
    <w:p w14:paraId="1992D416" w14:textId="6C9FFDB2" w:rsidR="007A017C" w:rsidRDefault="001319DD" w:rsidP="001319DD">
      <w:pPr>
        <w:spacing w:line="480" w:lineRule="auto"/>
        <w:rPr>
          <w:rFonts w:asciiTheme="majorBidi" w:hAnsiTheme="majorBidi" w:cstheme="majorBidi"/>
        </w:rPr>
      </w:pPr>
      <w:r w:rsidRPr="001319DD">
        <w:rPr>
          <w:rFonts w:asciiTheme="majorBidi" w:hAnsiTheme="majorBidi" w:cstheme="majorBidi"/>
        </w:rPr>
        <w:t>Helena Jambor 1, Alberto Antonietti 2 3, Bradly Alicea 4, Tracy L Audisio 5, Susann Auer 6, Vivek Bhardwaj 7 8, Steven J Burgess 9, Iuliia Ferling 10, Małgorzata Anna Gazda 11 12, Luke H Hoeppner 13 14, Vinodh Ilangovan 15, Hung Lo 16 17, Mischa Olson 18, Salem Yousef Mohamed 19, Sarvenaz Sarabipour 20, Aalok Varma 21, Kaivalya Walavalkar 21, Erin M Wissink 22, Tracey L Weissgerber 23</w:t>
      </w:r>
    </w:p>
    <w:p w14:paraId="50D47B1E" w14:textId="77777777" w:rsidR="007A017C" w:rsidRDefault="007A017C">
      <w:pPr>
        <w:rPr>
          <w:rFonts w:asciiTheme="majorBidi" w:hAnsiTheme="majorBidi" w:cstheme="majorBidi"/>
        </w:rPr>
      </w:pPr>
      <w:r>
        <w:rPr>
          <w:rFonts w:asciiTheme="majorBidi" w:hAnsiTheme="majorBidi" w:cstheme="majorBidi"/>
        </w:rPr>
        <w:br w:type="page"/>
      </w:r>
    </w:p>
    <w:p w14:paraId="5F80D609" w14:textId="37165E32" w:rsidR="001319DD" w:rsidRDefault="007A017C" w:rsidP="001319DD">
      <w:pPr>
        <w:spacing w:line="480" w:lineRule="auto"/>
        <w:rPr>
          <w:rFonts w:asciiTheme="majorBidi" w:hAnsiTheme="majorBidi" w:cstheme="majorBidi"/>
        </w:rPr>
      </w:pPr>
      <w:r w:rsidRPr="007A017C">
        <w:rPr>
          <w:rFonts w:asciiTheme="majorBidi" w:hAnsiTheme="majorBidi" w:cstheme="majorBidi"/>
        </w:rPr>
        <w:lastRenderedPageBreak/>
        <w:t>Tarek Turk 1, Mohamed Tamer Elhady 2, Sherwet Rashed 3, Mariam Abdelkhalek 4, Somia Ahmed Nasef 5, Ashraf Mohamed Khallaf 6, Abdelrahman Tarek Mohammed 7, Andrew Wassef Attia 8, Purushottam Adhikari 9, Mohamed Alsabbahi Amin 10, Kenji Hirayama 11, Nguyen Tien Huy 12 13</w:t>
      </w:r>
    </w:p>
    <w:p w14:paraId="702869EB" w14:textId="320850E9" w:rsidR="003C5189" w:rsidRDefault="003C5189" w:rsidP="001319DD">
      <w:pPr>
        <w:spacing w:line="480" w:lineRule="auto"/>
        <w:rPr>
          <w:rFonts w:asciiTheme="majorBidi" w:hAnsiTheme="majorBidi" w:cstheme="majorBidi"/>
        </w:rPr>
      </w:pPr>
    </w:p>
    <w:p w14:paraId="0414C9B3" w14:textId="1F721947" w:rsidR="003C5189" w:rsidRDefault="003C5189" w:rsidP="001319DD">
      <w:pPr>
        <w:spacing w:line="480" w:lineRule="auto"/>
        <w:rPr>
          <w:rFonts w:asciiTheme="majorBidi" w:hAnsiTheme="majorBidi" w:cstheme="majorBidi"/>
        </w:rPr>
      </w:pPr>
    </w:p>
    <w:p w14:paraId="7740721C" w14:textId="2CD7A9A1" w:rsidR="003C5189" w:rsidRDefault="003C5189" w:rsidP="001319DD">
      <w:pPr>
        <w:spacing w:line="480" w:lineRule="auto"/>
        <w:rPr>
          <w:rFonts w:asciiTheme="majorBidi" w:hAnsiTheme="majorBidi" w:cstheme="majorBidi"/>
        </w:rPr>
      </w:pPr>
    </w:p>
    <w:p w14:paraId="689346F9" w14:textId="17EC7F16" w:rsidR="003C5189" w:rsidRPr="002D410A" w:rsidRDefault="003C5189" w:rsidP="001319DD">
      <w:pPr>
        <w:spacing w:line="480" w:lineRule="auto"/>
        <w:rPr>
          <w:rFonts w:asciiTheme="majorBidi" w:hAnsiTheme="majorBidi" w:cstheme="majorBidi"/>
        </w:rPr>
      </w:pPr>
      <w:r w:rsidRPr="003C5189">
        <w:rPr>
          <w:rFonts w:asciiTheme="majorBidi" w:hAnsiTheme="majorBidi" w:cstheme="majorBidi"/>
        </w:rPr>
        <w:t>Jeffrey Pradeep Raj 1, Shreeraam Venkatachalam 2, Rajkumar S Amaravati 2, Ramya Baburajan 2, Aswathy Maria Oommen 3, Jesin Elsa Jose 3, Rajad R 4, Reshmi R 5, Melvin George 6, Balaji Ramraj 7, Bhuvaneswari Gopalakrishnan 8, T Suresh Kumar 9, Ahammed K Saleem 10, Mohandas Rai 10, Vijay Subbaraju Penumutsa 11, Deepthi Rani Bodda 11, B Lakshmi Prasanna 12, Guru Prasad Manderwad 13, Rajiv S 14, Basavaraj Bhandare 14, Prashanth Mada 15, Dilip Mathai 16, Rajalakshmi Aiyappan 17, Philip Mathew 17</w:t>
      </w:r>
      <w:bookmarkEnd w:id="0"/>
    </w:p>
    <w:sectPr w:rsidR="003C5189" w:rsidRPr="002D410A" w:rsidSect="000351F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493D29" w14:textId="77777777" w:rsidR="00B34E13" w:rsidRDefault="00B34E13" w:rsidP="00685A11">
      <w:r>
        <w:separator/>
      </w:r>
    </w:p>
  </w:endnote>
  <w:endnote w:type="continuationSeparator" w:id="0">
    <w:p w14:paraId="1C611C8E" w14:textId="77777777" w:rsidR="00B34E13" w:rsidRDefault="00B34E13" w:rsidP="0068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224CA0" w14:textId="0FE2CDBB" w:rsidR="00845937" w:rsidRDefault="00845937">
    <w:pPr>
      <w:pStyle w:val="Footer"/>
      <w:jc w:val="center"/>
    </w:pPr>
    <w:r>
      <w:fldChar w:fldCharType="begin"/>
    </w:r>
    <w:r>
      <w:instrText xml:space="preserve"> PAGE   \* MERGEFORMAT </w:instrText>
    </w:r>
    <w:r>
      <w:fldChar w:fldCharType="separate"/>
    </w:r>
    <w:r w:rsidR="002E6427">
      <w:rPr>
        <w:noProof/>
      </w:rPr>
      <w:t>1</w:t>
    </w:r>
    <w:r>
      <w:rPr>
        <w:noProof/>
      </w:rPr>
      <w:fldChar w:fldCharType="end"/>
    </w:r>
  </w:p>
  <w:p w14:paraId="74E261F3" w14:textId="77777777" w:rsidR="00845937" w:rsidRDefault="0084593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44CAFC" w14:textId="77777777" w:rsidR="00B34E13" w:rsidRDefault="00B34E13" w:rsidP="00685A11">
      <w:r>
        <w:separator/>
      </w:r>
    </w:p>
  </w:footnote>
  <w:footnote w:type="continuationSeparator" w:id="0">
    <w:p w14:paraId="054CC3F9" w14:textId="77777777" w:rsidR="00B34E13" w:rsidRDefault="00B34E13" w:rsidP="00685A1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F20C9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71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026046E"/>
    <w:multiLevelType w:val="hybridMultilevel"/>
    <w:tmpl w:val="AEB26F7C"/>
    <w:lvl w:ilvl="0" w:tplc="4824E4CC">
      <w:start w:val="1"/>
      <w:numFmt w:val="decimal"/>
      <w:lvlText w:val="%1."/>
      <w:lvlJc w:val="left"/>
      <w:pPr>
        <w:ind w:left="720" w:hanging="360"/>
      </w:pPr>
      <w:rPr>
        <w:b w:val="0"/>
        <w:bCs w:val="0"/>
        <w:color w:val="auto"/>
      </w:rPr>
    </w:lvl>
    <w:lvl w:ilvl="1" w:tplc="66B82762">
      <w:numFmt w:val="bullet"/>
      <w:lvlText w:val=""/>
      <w:lvlJc w:val="left"/>
      <w:pPr>
        <w:ind w:left="1620" w:hanging="540"/>
      </w:pPr>
      <w:rPr>
        <w:rFonts w:ascii="Symbol" w:eastAsia="Calibri" w:hAnsi="Symbol"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321EF0"/>
    <w:multiLevelType w:val="multilevel"/>
    <w:tmpl w:val="0E72A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6233FB6"/>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1sDAwNDA1tDQytLBU0lEKTi0uzszPAykwNK8FAMbaB2Q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5avd9ts6arwswe5sxc5922bart2ftt592a2&quot;&gt;pla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item db-id=&quot;9t25eepp0aswxce9f5cprvf4zve9a59v0xpw&quot;&gt;lamo&lt;record-ids&gt;&lt;item&gt;40&lt;/item&gt;&lt;item&gt;74&lt;/item&gt;&lt;item&gt;75&lt;/item&gt;&lt;item&gt;76&lt;/item&gt;&lt;/record-ids&gt;&lt;/item&gt;&lt;/Libraries&gt;"/>
  </w:docVars>
  <w:rsids>
    <w:rsidRoot w:val="00F06B0F"/>
    <w:rsid w:val="000008FC"/>
    <w:rsid w:val="00000FC9"/>
    <w:rsid w:val="00001DCB"/>
    <w:rsid w:val="00002899"/>
    <w:rsid w:val="0000415E"/>
    <w:rsid w:val="00004507"/>
    <w:rsid w:val="00007983"/>
    <w:rsid w:val="00007F64"/>
    <w:rsid w:val="00010EE3"/>
    <w:rsid w:val="00011338"/>
    <w:rsid w:val="0001147F"/>
    <w:rsid w:val="00011E9E"/>
    <w:rsid w:val="00011F17"/>
    <w:rsid w:val="000122F1"/>
    <w:rsid w:val="00012A35"/>
    <w:rsid w:val="00013C39"/>
    <w:rsid w:val="00015119"/>
    <w:rsid w:val="00015497"/>
    <w:rsid w:val="0001579D"/>
    <w:rsid w:val="00015B6C"/>
    <w:rsid w:val="00016914"/>
    <w:rsid w:val="000174E2"/>
    <w:rsid w:val="00017ED7"/>
    <w:rsid w:val="00020A05"/>
    <w:rsid w:val="000213EC"/>
    <w:rsid w:val="00022AAC"/>
    <w:rsid w:val="00025D17"/>
    <w:rsid w:val="0002633E"/>
    <w:rsid w:val="00026590"/>
    <w:rsid w:val="0002666A"/>
    <w:rsid w:val="00026D3E"/>
    <w:rsid w:val="00026DB2"/>
    <w:rsid w:val="00027EF5"/>
    <w:rsid w:val="000309C0"/>
    <w:rsid w:val="0003209E"/>
    <w:rsid w:val="00032173"/>
    <w:rsid w:val="00032CAC"/>
    <w:rsid w:val="00033C72"/>
    <w:rsid w:val="000351BA"/>
    <w:rsid w:val="000351F1"/>
    <w:rsid w:val="00035CBE"/>
    <w:rsid w:val="00036685"/>
    <w:rsid w:val="00036DBD"/>
    <w:rsid w:val="000425FA"/>
    <w:rsid w:val="000429E8"/>
    <w:rsid w:val="000430C8"/>
    <w:rsid w:val="00044595"/>
    <w:rsid w:val="00045110"/>
    <w:rsid w:val="00045D17"/>
    <w:rsid w:val="00045EEE"/>
    <w:rsid w:val="000462E5"/>
    <w:rsid w:val="000463C7"/>
    <w:rsid w:val="00050817"/>
    <w:rsid w:val="000508C1"/>
    <w:rsid w:val="00050FF7"/>
    <w:rsid w:val="000517B5"/>
    <w:rsid w:val="0005228F"/>
    <w:rsid w:val="00052349"/>
    <w:rsid w:val="00052D9B"/>
    <w:rsid w:val="00053810"/>
    <w:rsid w:val="00060171"/>
    <w:rsid w:val="00060791"/>
    <w:rsid w:val="00060885"/>
    <w:rsid w:val="00060D7A"/>
    <w:rsid w:val="00061282"/>
    <w:rsid w:val="00061D6E"/>
    <w:rsid w:val="00062461"/>
    <w:rsid w:val="00062706"/>
    <w:rsid w:val="000634BA"/>
    <w:rsid w:val="00063696"/>
    <w:rsid w:val="00063D96"/>
    <w:rsid w:val="00064303"/>
    <w:rsid w:val="000649A2"/>
    <w:rsid w:val="00065043"/>
    <w:rsid w:val="00066046"/>
    <w:rsid w:val="000665CA"/>
    <w:rsid w:val="00066724"/>
    <w:rsid w:val="0006676D"/>
    <w:rsid w:val="00066D23"/>
    <w:rsid w:val="0006791A"/>
    <w:rsid w:val="00067DB5"/>
    <w:rsid w:val="00070B46"/>
    <w:rsid w:val="000712D1"/>
    <w:rsid w:val="00072613"/>
    <w:rsid w:val="00072BA2"/>
    <w:rsid w:val="00072EF4"/>
    <w:rsid w:val="00072F4E"/>
    <w:rsid w:val="00073095"/>
    <w:rsid w:val="0007356E"/>
    <w:rsid w:val="00074806"/>
    <w:rsid w:val="00074B05"/>
    <w:rsid w:val="000752E5"/>
    <w:rsid w:val="00075BC7"/>
    <w:rsid w:val="00076DCD"/>
    <w:rsid w:val="00076FAE"/>
    <w:rsid w:val="00077D90"/>
    <w:rsid w:val="000805B0"/>
    <w:rsid w:val="00081388"/>
    <w:rsid w:val="00082756"/>
    <w:rsid w:val="00082C2A"/>
    <w:rsid w:val="00082C63"/>
    <w:rsid w:val="00082E40"/>
    <w:rsid w:val="000833DA"/>
    <w:rsid w:val="000841F3"/>
    <w:rsid w:val="00084620"/>
    <w:rsid w:val="0008498A"/>
    <w:rsid w:val="00084B17"/>
    <w:rsid w:val="00085110"/>
    <w:rsid w:val="0009060B"/>
    <w:rsid w:val="00091349"/>
    <w:rsid w:val="00091794"/>
    <w:rsid w:val="00092E7D"/>
    <w:rsid w:val="00093CEC"/>
    <w:rsid w:val="00093D3A"/>
    <w:rsid w:val="00094328"/>
    <w:rsid w:val="0009465F"/>
    <w:rsid w:val="000959BB"/>
    <w:rsid w:val="00095E10"/>
    <w:rsid w:val="00096CE7"/>
    <w:rsid w:val="000973AE"/>
    <w:rsid w:val="000979ED"/>
    <w:rsid w:val="000A1CF2"/>
    <w:rsid w:val="000A1D20"/>
    <w:rsid w:val="000A1FDE"/>
    <w:rsid w:val="000A21F6"/>
    <w:rsid w:val="000A299E"/>
    <w:rsid w:val="000A2D7C"/>
    <w:rsid w:val="000A350B"/>
    <w:rsid w:val="000A3CBB"/>
    <w:rsid w:val="000A4846"/>
    <w:rsid w:val="000A5D69"/>
    <w:rsid w:val="000A72B5"/>
    <w:rsid w:val="000B1C05"/>
    <w:rsid w:val="000B238F"/>
    <w:rsid w:val="000B3C03"/>
    <w:rsid w:val="000B48DC"/>
    <w:rsid w:val="000B4C80"/>
    <w:rsid w:val="000B4E15"/>
    <w:rsid w:val="000B5333"/>
    <w:rsid w:val="000B7138"/>
    <w:rsid w:val="000C03CD"/>
    <w:rsid w:val="000C0A13"/>
    <w:rsid w:val="000C0A35"/>
    <w:rsid w:val="000C0D3C"/>
    <w:rsid w:val="000C11D9"/>
    <w:rsid w:val="000C1F30"/>
    <w:rsid w:val="000C28BC"/>
    <w:rsid w:val="000C368A"/>
    <w:rsid w:val="000C5132"/>
    <w:rsid w:val="000C5493"/>
    <w:rsid w:val="000C5EE5"/>
    <w:rsid w:val="000C6591"/>
    <w:rsid w:val="000C6F81"/>
    <w:rsid w:val="000D0C12"/>
    <w:rsid w:val="000D1745"/>
    <w:rsid w:val="000D270F"/>
    <w:rsid w:val="000D39CB"/>
    <w:rsid w:val="000D5114"/>
    <w:rsid w:val="000D5413"/>
    <w:rsid w:val="000D6435"/>
    <w:rsid w:val="000D72BC"/>
    <w:rsid w:val="000E05CD"/>
    <w:rsid w:val="000E0F75"/>
    <w:rsid w:val="000E18C0"/>
    <w:rsid w:val="000E1DC0"/>
    <w:rsid w:val="000E1FC4"/>
    <w:rsid w:val="000E27CE"/>
    <w:rsid w:val="000E2C2A"/>
    <w:rsid w:val="000E3567"/>
    <w:rsid w:val="000E3610"/>
    <w:rsid w:val="000E3C3F"/>
    <w:rsid w:val="000E3D1C"/>
    <w:rsid w:val="000E3E3C"/>
    <w:rsid w:val="000E40B5"/>
    <w:rsid w:val="000E44A3"/>
    <w:rsid w:val="000E4712"/>
    <w:rsid w:val="000E478F"/>
    <w:rsid w:val="000E4923"/>
    <w:rsid w:val="000E5F7A"/>
    <w:rsid w:val="000E7685"/>
    <w:rsid w:val="000E7C66"/>
    <w:rsid w:val="000E7F56"/>
    <w:rsid w:val="000F13A2"/>
    <w:rsid w:val="000F1EB2"/>
    <w:rsid w:val="000F308F"/>
    <w:rsid w:val="000F31C1"/>
    <w:rsid w:val="000F3CF0"/>
    <w:rsid w:val="000F4516"/>
    <w:rsid w:val="000F54B7"/>
    <w:rsid w:val="000F58CE"/>
    <w:rsid w:val="000F5C2C"/>
    <w:rsid w:val="000F60B1"/>
    <w:rsid w:val="000F615D"/>
    <w:rsid w:val="000F6A34"/>
    <w:rsid w:val="000F6AB8"/>
    <w:rsid w:val="000F7A94"/>
    <w:rsid w:val="0010003D"/>
    <w:rsid w:val="0010048E"/>
    <w:rsid w:val="0010195C"/>
    <w:rsid w:val="00101E0E"/>
    <w:rsid w:val="00102016"/>
    <w:rsid w:val="0010368C"/>
    <w:rsid w:val="00103D94"/>
    <w:rsid w:val="0010563D"/>
    <w:rsid w:val="00106228"/>
    <w:rsid w:val="0010630D"/>
    <w:rsid w:val="00106D87"/>
    <w:rsid w:val="00107330"/>
    <w:rsid w:val="00110EC1"/>
    <w:rsid w:val="00113765"/>
    <w:rsid w:val="00114A88"/>
    <w:rsid w:val="00115109"/>
    <w:rsid w:val="00115905"/>
    <w:rsid w:val="00116284"/>
    <w:rsid w:val="00120170"/>
    <w:rsid w:val="00120F34"/>
    <w:rsid w:val="001219E0"/>
    <w:rsid w:val="00121BCB"/>
    <w:rsid w:val="0012235A"/>
    <w:rsid w:val="00122B15"/>
    <w:rsid w:val="00123753"/>
    <w:rsid w:val="00123957"/>
    <w:rsid w:val="00123B45"/>
    <w:rsid w:val="00123C41"/>
    <w:rsid w:val="001253E8"/>
    <w:rsid w:val="00125D6E"/>
    <w:rsid w:val="001275E8"/>
    <w:rsid w:val="00127ACC"/>
    <w:rsid w:val="0013057C"/>
    <w:rsid w:val="00130742"/>
    <w:rsid w:val="00130EB1"/>
    <w:rsid w:val="0013145F"/>
    <w:rsid w:val="001319DD"/>
    <w:rsid w:val="00131EFE"/>
    <w:rsid w:val="00132C66"/>
    <w:rsid w:val="00132C99"/>
    <w:rsid w:val="00132F3D"/>
    <w:rsid w:val="00133147"/>
    <w:rsid w:val="0013405C"/>
    <w:rsid w:val="001346E5"/>
    <w:rsid w:val="00135F5E"/>
    <w:rsid w:val="00136B15"/>
    <w:rsid w:val="00136DBB"/>
    <w:rsid w:val="001374B5"/>
    <w:rsid w:val="00137AE7"/>
    <w:rsid w:val="00140A68"/>
    <w:rsid w:val="00140CA8"/>
    <w:rsid w:val="00142853"/>
    <w:rsid w:val="0014331B"/>
    <w:rsid w:val="00143621"/>
    <w:rsid w:val="00143AB6"/>
    <w:rsid w:val="00143BA6"/>
    <w:rsid w:val="00143F30"/>
    <w:rsid w:val="00144146"/>
    <w:rsid w:val="00144CD9"/>
    <w:rsid w:val="00144FF6"/>
    <w:rsid w:val="00145E31"/>
    <w:rsid w:val="0014604C"/>
    <w:rsid w:val="00146FAB"/>
    <w:rsid w:val="00147BE5"/>
    <w:rsid w:val="001501BB"/>
    <w:rsid w:val="00150C72"/>
    <w:rsid w:val="00151286"/>
    <w:rsid w:val="00152132"/>
    <w:rsid w:val="00153D13"/>
    <w:rsid w:val="00154273"/>
    <w:rsid w:val="001549CF"/>
    <w:rsid w:val="0015564E"/>
    <w:rsid w:val="0015565A"/>
    <w:rsid w:val="0016006F"/>
    <w:rsid w:val="00161072"/>
    <w:rsid w:val="00161A5F"/>
    <w:rsid w:val="0016206C"/>
    <w:rsid w:val="00163079"/>
    <w:rsid w:val="001641F6"/>
    <w:rsid w:val="0016513F"/>
    <w:rsid w:val="00165639"/>
    <w:rsid w:val="00166060"/>
    <w:rsid w:val="001664D2"/>
    <w:rsid w:val="001665F6"/>
    <w:rsid w:val="001679CF"/>
    <w:rsid w:val="00170589"/>
    <w:rsid w:val="00170724"/>
    <w:rsid w:val="00172024"/>
    <w:rsid w:val="0017321B"/>
    <w:rsid w:val="00173A29"/>
    <w:rsid w:val="00173AAF"/>
    <w:rsid w:val="00173D21"/>
    <w:rsid w:val="00173D55"/>
    <w:rsid w:val="00174377"/>
    <w:rsid w:val="0017641B"/>
    <w:rsid w:val="00177E9D"/>
    <w:rsid w:val="00180205"/>
    <w:rsid w:val="00180455"/>
    <w:rsid w:val="001833CA"/>
    <w:rsid w:val="001839A3"/>
    <w:rsid w:val="00184A35"/>
    <w:rsid w:val="001854F6"/>
    <w:rsid w:val="0018613B"/>
    <w:rsid w:val="0018746D"/>
    <w:rsid w:val="00187D98"/>
    <w:rsid w:val="00191085"/>
    <w:rsid w:val="00193C61"/>
    <w:rsid w:val="00193FF5"/>
    <w:rsid w:val="00194F23"/>
    <w:rsid w:val="00195B0C"/>
    <w:rsid w:val="001A0B61"/>
    <w:rsid w:val="001A0D3A"/>
    <w:rsid w:val="001A1848"/>
    <w:rsid w:val="001A3199"/>
    <w:rsid w:val="001A4119"/>
    <w:rsid w:val="001A4F4A"/>
    <w:rsid w:val="001A5813"/>
    <w:rsid w:val="001A5B6E"/>
    <w:rsid w:val="001A6579"/>
    <w:rsid w:val="001A6AC2"/>
    <w:rsid w:val="001A73BB"/>
    <w:rsid w:val="001B0FF4"/>
    <w:rsid w:val="001B112E"/>
    <w:rsid w:val="001B2295"/>
    <w:rsid w:val="001B258B"/>
    <w:rsid w:val="001B28CF"/>
    <w:rsid w:val="001B3973"/>
    <w:rsid w:val="001B4FF5"/>
    <w:rsid w:val="001B6DFF"/>
    <w:rsid w:val="001B7355"/>
    <w:rsid w:val="001C097D"/>
    <w:rsid w:val="001C0A6A"/>
    <w:rsid w:val="001C18C9"/>
    <w:rsid w:val="001C275A"/>
    <w:rsid w:val="001C3A25"/>
    <w:rsid w:val="001C4F5C"/>
    <w:rsid w:val="001C5201"/>
    <w:rsid w:val="001C6253"/>
    <w:rsid w:val="001C62A2"/>
    <w:rsid w:val="001C699C"/>
    <w:rsid w:val="001C6B0B"/>
    <w:rsid w:val="001D046F"/>
    <w:rsid w:val="001D07D6"/>
    <w:rsid w:val="001D0A78"/>
    <w:rsid w:val="001D110D"/>
    <w:rsid w:val="001D16CE"/>
    <w:rsid w:val="001D1ABF"/>
    <w:rsid w:val="001D2595"/>
    <w:rsid w:val="001D3090"/>
    <w:rsid w:val="001D34A2"/>
    <w:rsid w:val="001D3F1D"/>
    <w:rsid w:val="001D44D6"/>
    <w:rsid w:val="001D558F"/>
    <w:rsid w:val="001D576C"/>
    <w:rsid w:val="001D5A9B"/>
    <w:rsid w:val="001D6826"/>
    <w:rsid w:val="001D6D19"/>
    <w:rsid w:val="001D7F61"/>
    <w:rsid w:val="001E02BE"/>
    <w:rsid w:val="001E1491"/>
    <w:rsid w:val="001E1B64"/>
    <w:rsid w:val="001E2494"/>
    <w:rsid w:val="001E25A0"/>
    <w:rsid w:val="001E3B39"/>
    <w:rsid w:val="001E3E07"/>
    <w:rsid w:val="001E46FE"/>
    <w:rsid w:val="001E4C99"/>
    <w:rsid w:val="001E5322"/>
    <w:rsid w:val="001E61BB"/>
    <w:rsid w:val="001E6745"/>
    <w:rsid w:val="001E6838"/>
    <w:rsid w:val="001E78E4"/>
    <w:rsid w:val="001F0187"/>
    <w:rsid w:val="001F08A4"/>
    <w:rsid w:val="001F0ACD"/>
    <w:rsid w:val="001F0E6E"/>
    <w:rsid w:val="001F2418"/>
    <w:rsid w:val="001F29F2"/>
    <w:rsid w:val="001F60C7"/>
    <w:rsid w:val="001F682A"/>
    <w:rsid w:val="001F6925"/>
    <w:rsid w:val="001F6DFB"/>
    <w:rsid w:val="001F76A3"/>
    <w:rsid w:val="001F7D80"/>
    <w:rsid w:val="001F7F35"/>
    <w:rsid w:val="002000C0"/>
    <w:rsid w:val="0020064E"/>
    <w:rsid w:val="0020169E"/>
    <w:rsid w:val="00204217"/>
    <w:rsid w:val="00204738"/>
    <w:rsid w:val="00204E3F"/>
    <w:rsid w:val="002052E0"/>
    <w:rsid w:val="00205705"/>
    <w:rsid w:val="002061BD"/>
    <w:rsid w:val="002062E2"/>
    <w:rsid w:val="00206828"/>
    <w:rsid w:val="00206E97"/>
    <w:rsid w:val="00206F81"/>
    <w:rsid w:val="00206FD6"/>
    <w:rsid w:val="0020752D"/>
    <w:rsid w:val="002075C9"/>
    <w:rsid w:val="002108D8"/>
    <w:rsid w:val="00210FAA"/>
    <w:rsid w:val="0021187A"/>
    <w:rsid w:val="0021206A"/>
    <w:rsid w:val="002123A6"/>
    <w:rsid w:val="00212642"/>
    <w:rsid w:val="00212FB7"/>
    <w:rsid w:val="0021365A"/>
    <w:rsid w:val="00213852"/>
    <w:rsid w:val="00214F8E"/>
    <w:rsid w:val="00215D13"/>
    <w:rsid w:val="00220489"/>
    <w:rsid w:val="00220B53"/>
    <w:rsid w:val="00222255"/>
    <w:rsid w:val="002244FD"/>
    <w:rsid w:val="0022724B"/>
    <w:rsid w:val="002305BD"/>
    <w:rsid w:val="00230D92"/>
    <w:rsid w:val="002314B0"/>
    <w:rsid w:val="002316C8"/>
    <w:rsid w:val="00231719"/>
    <w:rsid w:val="00233034"/>
    <w:rsid w:val="002339C5"/>
    <w:rsid w:val="0023516C"/>
    <w:rsid w:val="00235CF8"/>
    <w:rsid w:val="00236175"/>
    <w:rsid w:val="00236C48"/>
    <w:rsid w:val="002371C6"/>
    <w:rsid w:val="00240F40"/>
    <w:rsid w:val="00241CA6"/>
    <w:rsid w:val="00241D98"/>
    <w:rsid w:val="002420A0"/>
    <w:rsid w:val="00244CC8"/>
    <w:rsid w:val="002450B3"/>
    <w:rsid w:val="00245383"/>
    <w:rsid w:val="00245BD7"/>
    <w:rsid w:val="00246418"/>
    <w:rsid w:val="002477F0"/>
    <w:rsid w:val="002478F8"/>
    <w:rsid w:val="00247EBF"/>
    <w:rsid w:val="00250992"/>
    <w:rsid w:val="00251D76"/>
    <w:rsid w:val="00252C71"/>
    <w:rsid w:val="00254961"/>
    <w:rsid w:val="00254A73"/>
    <w:rsid w:val="0025508A"/>
    <w:rsid w:val="00255099"/>
    <w:rsid w:val="0025608A"/>
    <w:rsid w:val="002564EE"/>
    <w:rsid w:val="00257B15"/>
    <w:rsid w:val="0026000A"/>
    <w:rsid w:val="0026003C"/>
    <w:rsid w:val="00260285"/>
    <w:rsid w:val="002608BA"/>
    <w:rsid w:val="002609AF"/>
    <w:rsid w:val="00262DD6"/>
    <w:rsid w:val="00263C94"/>
    <w:rsid w:val="00263CE7"/>
    <w:rsid w:val="002652F0"/>
    <w:rsid w:val="00265A76"/>
    <w:rsid w:val="00265D38"/>
    <w:rsid w:val="00267885"/>
    <w:rsid w:val="0027071A"/>
    <w:rsid w:val="00270FCC"/>
    <w:rsid w:val="002712A9"/>
    <w:rsid w:val="00271C17"/>
    <w:rsid w:val="002722D1"/>
    <w:rsid w:val="002740E1"/>
    <w:rsid w:val="002744F4"/>
    <w:rsid w:val="0027539D"/>
    <w:rsid w:val="0027579F"/>
    <w:rsid w:val="002760AA"/>
    <w:rsid w:val="00276DB0"/>
    <w:rsid w:val="00277AE8"/>
    <w:rsid w:val="0028012B"/>
    <w:rsid w:val="00281F7D"/>
    <w:rsid w:val="002826B4"/>
    <w:rsid w:val="002828BD"/>
    <w:rsid w:val="00282D70"/>
    <w:rsid w:val="0028307E"/>
    <w:rsid w:val="00283BD4"/>
    <w:rsid w:val="0028598F"/>
    <w:rsid w:val="002862CA"/>
    <w:rsid w:val="00286988"/>
    <w:rsid w:val="00287449"/>
    <w:rsid w:val="0029068F"/>
    <w:rsid w:val="00291184"/>
    <w:rsid w:val="00291F82"/>
    <w:rsid w:val="00292710"/>
    <w:rsid w:val="00292907"/>
    <w:rsid w:val="00292E01"/>
    <w:rsid w:val="0029425C"/>
    <w:rsid w:val="002944CB"/>
    <w:rsid w:val="00294A39"/>
    <w:rsid w:val="00295FCD"/>
    <w:rsid w:val="00296C53"/>
    <w:rsid w:val="00297B21"/>
    <w:rsid w:val="00297D78"/>
    <w:rsid w:val="00297E54"/>
    <w:rsid w:val="002A1AA2"/>
    <w:rsid w:val="002A237E"/>
    <w:rsid w:val="002A2454"/>
    <w:rsid w:val="002A2C9C"/>
    <w:rsid w:val="002A2D4B"/>
    <w:rsid w:val="002A34C9"/>
    <w:rsid w:val="002A380F"/>
    <w:rsid w:val="002A44BB"/>
    <w:rsid w:val="002A5103"/>
    <w:rsid w:val="002A5DAD"/>
    <w:rsid w:val="002A63F3"/>
    <w:rsid w:val="002A674F"/>
    <w:rsid w:val="002A6962"/>
    <w:rsid w:val="002A79D7"/>
    <w:rsid w:val="002B00F4"/>
    <w:rsid w:val="002B03A1"/>
    <w:rsid w:val="002B13D9"/>
    <w:rsid w:val="002B169D"/>
    <w:rsid w:val="002B1B1E"/>
    <w:rsid w:val="002B200E"/>
    <w:rsid w:val="002B28B7"/>
    <w:rsid w:val="002B41BB"/>
    <w:rsid w:val="002B464D"/>
    <w:rsid w:val="002B6E03"/>
    <w:rsid w:val="002B78FB"/>
    <w:rsid w:val="002C058D"/>
    <w:rsid w:val="002C05C1"/>
    <w:rsid w:val="002C141E"/>
    <w:rsid w:val="002C15BE"/>
    <w:rsid w:val="002C1DF9"/>
    <w:rsid w:val="002C277E"/>
    <w:rsid w:val="002C2AE5"/>
    <w:rsid w:val="002C2E55"/>
    <w:rsid w:val="002C320F"/>
    <w:rsid w:val="002C3379"/>
    <w:rsid w:val="002C3D75"/>
    <w:rsid w:val="002C463B"/>
    <w:rsid w:val="002C47A0"/>
    <w:rsid w:val="002C6F26"/>
    <w:rsid w:val="002C7A95"/>
    <w:rsid w:val="002D0BB9"/>
    <w:rsid w:val="002D2C0C"/>
    <w:rsid w:val="002D3536"/>
    <w:rsid w:val="002D3C8A"/>
    <w:rsid w:val="002D3DAB"/>
    <w:rsid w:val="002D410A"/>
    <w:rsid w:val="002D4C6B"/>
    <w:rsid w:val="002D5522"/>
    <w:rsid w:val="002D61D5"/>
    <w:rsid w:val="002D72D9"/>
    <w:rsid w:val="002D7A1C"/>
    <w:rsid w:val="002E148F"/>
    <w:rsid w:val="002E4A4D"/>
    <w:rsid w:val="002E51F6"/>
    <w:rsid w:val="002E588B"/>
    <w:rsid w:val="002E61C5"/>
    <w:rsid w:val="002E6427"/>
    <w:rsid w:val="002E671F"/>
    <w:rsid w:val="002E68A0"/>
    <w:rsid w:val="002E69A5"/>
    <w:rsid w:val="002E79B7"/>
    <w:rsid w:val="002F0A63"/>
    <w:rsid w:val="002F2344"/>
    <w:rsid w:val="002F28F9"/>
    <w:rsid w:val="002F28FB"/>
    <w:rsid w:val="002F321B"/>
    <w:rsid w:val="002F3925"/>
    <w:rsid w:val="002F3C65"/>
    <w:rsid w:val="002F5146"/>
    <w:rsid w:val="002F59A9"/>
    <w:rsid w:val="002F5DD1"/>
    <w:rsid w:val="002F60FB"/>
    <w:rsid w:val="002F6757"/>
    <w:rsid w:val="002F68D2"/>
    <w:rsid w:val="002F7989"/>
    <w:rsid w:val="0030053D"/>
    <w:rsid w:val="003008B0"/>
    <w:rsid w:val="00300F66"/>
    <w:rsid w:val="00301124"/>
    <w:rsid w:val="00301285"/>
    <w:rsid w:val="0030275D"/>
    <w:rsid w:val="00302F74"/>
    <w:rsid w:val="0030720E"/>
    <w:rsid w:val="0030780C"/>
    <w:rsid w:val="00307A3F"/>
    <w:rsid w:val="00311CDF"/>
    <w:rsid w:val="003122DF"/>
    <w:rsid w:val="00312E57"/>
    <w:rsid w:val="00313594"/>
    <w:rsid w:val="00313797"/>
    <w:rsid w:val="003138B2"/>
    <w:rsid w:val="0031508D"/>
    <w:rsid w:val="00316460"/>
    <w:rsid w:val="003165FD"/>
    <w:rsid w:val="00317DBD"/>
    <w:rsid w:val="00320504"/>
    <w:rsid w:val="003207AF"/>
    <w:rsid w:val="00320D5A"/>
    <w:rsid w:val="003211EA"/>
    <w:rsid w:val="00321851"/>
    <w:rsid w:val="0032205F"/>
    <w:rsid w:val="00322314"/>
    <w:rsid w:val="003230A2"/>
    <w:rsid w:val="003233CF"/>
    <w:rsid w:val="00323CC5"/>
    <w:rsid w:val="00323E61"/>
    <w:rsid w:val="0032403E"/>
    <w:rsid w:val="00324317"/>
    <w:rsid w:val="003247FE"/>
    <w:rsid w:val="003248AB"/>
    <w:rsid w:val="00324C7A"/>
    <w:rsid w:val="00324F9C"/>
    <w:rsid w:val="0032506B"/>
    <w:rsid w:val="0032543B"/>
    <w:rsid w:val="00326CE9"/>
    <w:rsid w:val="003303B7"/>
    <w:rsid w:val="00331459"/>
    <w:rsid w:val="00331CB5"/>
    <w:rsid w:val="003335DE"/>
    <w:rsid w:val="00333904"/>
    <w:rsid w:val="00334F5F"/>
    <w:rsid w:val="00335165"/>
    <w:rsid w:val="003358A8"/>
    <w:rsid w:val="00336234"/>
    <w:rsid w:val="003368E1"/>
    <w:rsid w:val="003405B4"/>
    <w:rsid w:val="00341EA3"/>
    <w:rsid w:val="00343325"/>
    <w:rsid w:val="00343738"/>
    <w:rsid w:val="00344BB6"/>
    <w:rsid w:val="00345194"/>
    <w:rsid w:val="003462FC"/>
    <w:rsid w:val="00350888"/>
    <w:rsid w:val="00350BA6"/>
    <w:rsid w:val="00350DFC"/>
    <w:rsid w:val="00351376"/>
    <w:rsid w:val="00351A2A"/>
    <w:rsid w:val="003526DB"/>
    <w:rsid w:val="00353187"/>
    <w:rsid w:val="003543AE"/>
    <w:rsid w:val="00354926"/>
    <w:rsid w:val="003549FE"/>
    <w:rsid w:val="00355456"/>
    <w:rsid w:val="0035569A"/>
    <w:rsid w:val="00355EB0"/>
    <w:rsid w:val="00356173"/>
    <w:rsid w:val="00356EE7"/>
    <w:rsid w:val="00357B8F"/>
    <w:rsid w:val="003600B1"/>
    <w:rsid w:val="00360A94"/>
    <w:rsid w:val="003626C9"/>
    <w:rsid w:val="003628B4"/>
    <w:rsid w:val="00363298"/>
    <w:rsid w:val="0036383E"/>
    <w:rsid w:val="0036396C"/>
    <w:rsid w:val="00363CF0"/>
    <w:rsid w:val="003647DB"/>
    <w:rsid w:val="00364F3D"/>
    <w:rsid w:val="003661D6"/>
    <w:rsid w:val="00366A32"/>
    <w:rsid w:val="003671AD"/>
    <w:rsid w:val="00370471"/>
    <w:rsid w:val="003706A2"/>
    <w:rsid w:val="00370D27"/>
    <w:rsid w:val="00372DA2"/>
    <w:rsid w:val="00373149"/>
    <w:rsid w:val="00373728"/>
    <w:rsid w:val="003739AC"/>
    <w:rsid w:val="00373E67"/>
    <w:rsid w:val="0037446A"/>
    <w:rsid w:val="0037574A"/>
    <w:rsid w:val="0037575D"/>
    <w:rsid w:val="0037612C"/>
    <w:rsid w:val="00376B98"/>
    <w:rsid w:val="0037774F"/>
    <w:rsid w:val="00377FE9"/>
    <w:rsid w:val="003801C9"/>
    <w:rsid w:val="00383A21"/>
    <w:rsid w:val="00384C47"/>
    <w:rsid w:val="00385965"/>
    <w:rsid w:val="003860EC"/>
    <w:rsid w:val="003865C6"/>
    <w:rsid w:val="00387E32"/>
    <w:rsid w:val="00390693"/>
    <w:rsid w:val="00391AB7"/>
    <w:rsid w:val="00392EC6"/>
    <w:rsid w:val="00393C0C"/>
    <w:rsid w:val="00393F53"/>
    <w:rsid w:val="003945C7"/>
    <w:rsid w:val="003945EF"/>
    <w:rsid w:val="00394DE7"/>
    <w:rsid w:val="003957D2"/>
    <w:rsid w:val="003958E4"/>
    <w:rsid w:val="003A1A3D"/>
    <w:rsid w:val="003A1B75"/>
    <w:rsid w:val="003A294D"/>
    <w:rsid w:val="003A36C7"/>
    <w:rsid w:val="003A397D"/>
    <w:rsid w:val="003A3B3F"/>
    <w:rsid w:val="003A4604"/>
    <w:rsid w:val="003A4AF3"/>
    <w:rsid w:val="003A6721"/>
    <w:rsid w:val="003A7225"/>
    <w:rsid w:val="003A7460"/>
    <w:rsid w:val="003A74DA"/>
    <w:rsid w:val="003A7F87"/>
    <w:rsid w:val="003B073B"/>
    <w:rsid w:val="003B0A08"/>
    <w:rsid w:val="003B0DCA"/>
    <w:rsid w:val="003B121F"/>
    <w:rsid w:val="003B190C"/>
    <w:rsid w:val="003B1CA9"/>
    <w:rsid w:val="003B210B"/>
    <w:rsid w:val="003B2281"/>
    <w:rsid w:val="003B2EFE"/>
    <w:rsid w:val="003B3089"/>
    <w:rsid w:val="003B31A7"/>
    <w:rsid w:val="003B340F"/>
    <w:rsid w:val="003B3C93"/>
    <w:rsid w:val="003B3E24"/>
    <w:rsid w:val="003B4803"/>
    <w:rsid w:val="003B4939"/>
    <w:rsid w:val="003B4B92"/>
    <w:rsid w:val="003B4F18"/>
    <w:rsid w:val="003B5A1C"/>
    <w:rsid w:val="003B5B24"/>
    <w:rsid w:val="003B628E"/>
    <w:rsid w:val="003B72DE"/>
    <w:rsid w:val="003B7380"/>
    <w:rsid w:val="003B751E"/>
    <w:rsid w:val="003B763A"/>
    <w:rsid w:val="003C0FF5"/>
    <w:rsid w:val="003C1BC7"/>
    <w:rsid w:val="003C21BA"/>
    <w:rsid w:val="003C48AB"/>
    <w:rsid w:val="003C4DC5"/>
    <w:rsid w:val="003C5189"/>
    <w:rsid w:val="003C543A"/>
    <w:rsid w:val="003C56E9"/>
    <w:rsid w:val="003C6C62"/>
    <w:rsid w:val="003C6ED0"/>
    <w:rsid w:val="003C6F42"/>
    <w:rsid w:val="003C72FE"/>
    <w:rsid w:val="003C7A3A"/>
    <w:rsid w:val="003C7A44"/>
    <w:rsid w:val="003D014D"/>
    <w:rsid w:val="003D1028"/>
    <w:rsid w:val="003D1338"/>
    <w:rsid w:val="003D303B"/>
    <w:rsid w:val="003D30CE"/>
    <w:rsid w:val="003D347D"/>
    <w:rsid w:val="003D3A01"/>
    <w:rsid w:val="003D3F19"/>
    <w:rsid w:val="003D41E3"/>
    <w:rsid w:val="003D485E"/>
    <w:rsid w:val="003D4983"/>
    <w:rsid w:val="003D512D"/>
    <w:rsid w:val="003D53C0"/>
    <w:rsid w:val="003D66F4"/>
    <w:rsid w:val="003D700F"/>
    <w:rsid w:val="003D72FD"/>
    <w:rsid w:val="003D7D04"/>
    <w:rsid w:val="003E05AB"/>
    <w:rsid w:val="003E1096"/>
    <w:rsid w:val="003E1FF9"/>
    <w:rsid w:val="003E2B02"/>
    <w:rsid w:val="003E42A0"/>
    <w:rsid w:val="003E49BE"/>
    <w:rsid w:val="003E4FA5"/>
    <w:rsid w:val="003E5416"/>
    <w:rsid w:val="003E6247"/>
    <w:rsid w:val="003E6750"/>
    <w:rsid w:val="003E6F6D"/>
    <w:rsid w:val="003E74BC"/>
    <w:rsid w:val="003E7FF0"/>
    <w:rsid w:val="003F0009"/>
    <w:rsid w:val="003F0AF2"/>
    <w:rsid w:val="003F15F6"/>
    <w:rsid w:val="003F175B"/>
    <w:rsid w:val="003F1934"/>
    <w:rsid w:val="003F1F70"/>
    <w:rsid w:val="003F2570"/>
    <w:rsid w:val="003F2C35"/>
    <w:rsid w:val="003F35AF"/>
    <w:rsid w:val="003F366D"/>
    <w:rsid w:val="003F39F7"/>
    <w:rsid w:val="003F3AEC"/>
    <w:rsid w:val="003F4804"/>
    <w:rsid w:val="003F588D"/>
    <w:rsid w:val="003F5F5F"/>
    <w:rsid w:val="003F6206"/>
    <w:rsid w:val="003F7561"/>
    <w:rsid w:val="004002EB"/>
    <w:rsid w:val="00400657"/>
    <w:rsid w:val="00401293"/>
    <w:rsid w:val="004017EE"/>
    <w:rsid w:val="0040186F"/>
    <w:rsid w:val="00401D33"/>
    <w:rsid w:val="0040303A"/>
    <w:rsid w:val="004046BA"/>
    <w:rsid w:val="00404E95"/>
    <w:rsid w:val="004062F9"/>
    <w:rsid w:val="00406329"/>
    <w:rsid w:val="0040709D"/>
    <w:rsid w:val="0040735B"/>
    <w:rsid w:val="00411B26"/>
    <w:rsid w:val="0041277F"/>
    <w:rsid w:val="004130E2"/>
    <w:rsid w:val="004136A1"/>
    <w:rsid w:val="004138B2"/>
    <w:rsid w:val="0041401E"/>
    <w:rsid w:val="0041439C"/>
    <w:rsid w:val="004143EA"/>
    <w:rsid w:val="00415EC9"/>
    <w:rsid w:val="004161E1"/>
    <w:rsid w:val="004162B4"/>
    <w:rsid w:val="0041717D"/>
    <w:rsid w:val="004177B0"/>
    <w:rsid w:val="00417E88"/>
    <w:rsid w:val="00420CAE"/>
    <w:rsid w:val="004210FB"/>
    <w:rsid w:val="00421B80"/>
    <w:rsid w:val="004224BE"/>
    <w:rsid w:val="0042278B"/>
    <w:rsid w:val="00423B12"/>
    <w:rsid w:val="00424929"/>
    <w:rsid w:val="00424B2C"/>
    <w:rsid w:val="00425010"/>
    <w:rsid w:val="004257C5"/>
    <w:rsid w:val="004268B9"/>
    <w:rsid w:val="00426F24"/>
    <w:rsid w:val="00427FF4"/>
    <w:rsid w:val="00430487"/>
    <w:rsid w:val="004315A3"/>
    <w:rsid w:val="00431BE0"/>
    <w:rsid w:val="00431E23"/>
    <w:rsid w:val="0043232E"/>
    <w:rsid w:val="0043259F"/>
    <w:rsid w:val="00432EDF"/>
    <w:rsid w:val="004336B5"/>
    <w:rsid w:val="0043536C"/>
    <w:rsid w:val="00435F27"/>
    <w:rsid w:val="00436D74"/>
    <w:rsid w:val="00437307"/>
    <w:rsid w:val="00437C60"/>
    <w:rsid w:val="00440627"/>
    <w:rsid w:val="004417FC"/>
    <w:rsid w:val="00441E07"/>
    <w:rsid w:val="0044273D"/>
    <w:rsid w:val="00442E59"/>
    <w:rsid w:val="00443443"/>
    <w:rsid w:val="0044415B"/>
    <w:rsid w:val="00445127"/>
    <w:rsid w:val="00446484"/>
    <w:rsid w:val="00446AE0"/>
    <w:rsid w:val="0044793A"/>
    <w:rsid w:val="00450CDC"/>
    <w:rsid w:val="004515A4"/>
    <w:rsid w:val="00452C00"/>
    <w:rsid w:val="00454222"/>
    <w:rsid w:val="004544A5"/>
    <w:rsid w:val="00454969"/>
    <w:rsid w:val="00454C94"/>
    <w:rsid w:val="00455B1F"/>
    <w:rsid w:val="00456566"/>
    <w:rsid w:val="00456720"/>
    <w:rsid w:val="00456862"/>
    <w:rsid w:val="00456A30"/>
    <w:rsid w:val="004602F2"/>
    <w:rsid w:val="00460F48"/>
    <w:rsid w:val="00461038"/>
    <w:rsid w:val="004612FD"/>
    <w:rsid w:val="004614C7"/>
    <w:rsid w:val="00463CDA"/>
    <w:rsid w:val="00465BFD"/>
    <w:rsid w:val="00465F92"/>
    <w:rsid w:val="00466601"/>
    <w:rsid w:val="0046669C"/>
    <w:rsid w:val="0046711B"/>
    <w:rsid w:val="00470247"/>
    <w:rsid w:val="00470EC7"/>
    <w:rsid w:val="0047116F"/>
    <w:rsid w:val="00471ACB"/>
    <w:rsid w:val="00472B93"/>
    <w:rsid w:val="00473C7A"/>
    <w:rsid w:val="0047438E"/>
    <w:rsid w:val="0047473C"/>
    <w:rsid w:val="00474DD4"/>
    <w:rsid w:val="00476E7B"/>
    <w:rsid w:val="00477AF5"/>
    <w:rsid w:val="00477E6D"/>
    <w:rsid w:val="0048078D"/>
    <w:rsid w:val="004807FE"/>
    <w:rsid w:val="00481911"/>
    <w:rsid w:val="00482A83"/>
    <w:rsid w:val="00483363"/>
    <w:rsid w:val="00484190"/>
    <w:rsid w:val="00484EC2"/>
    <w:rsid w:val="00485B42"/>
    <w:rsid w:val="00485C66"/>
    <w:rsid w:val="004861FA"/>
    <w:rsid w:val="00486E10"/>
    <w:rsid w:val="00487A07"/>
    <w:rsid w:val="00487CCC"/>
    <w:rsid w:val="0049044A"/>
    <w:rsid w:val="004912E8"/>
    <w:rsid w:val="004914D8"/>
    <w:rsid w:val="00491E3B"/>
    <w:rsid w:val="00491E5F"/>
    <w:rsid w:val="00492416"/>
    <w:rsid w:val="00493A8A"/>
    <w:rsid w:val="00493BAC"/>
    <w:rsid w:val="00493D46"/>
    <w:rsid w:val="0049417C"/>
    <w:rsid w:val="0049568F"/>
    <w:rsid w:val="004958FF"/>
    <w:rsid w:val="004961A3"/>
    <w:rsid w:val="00497561"/>
    <w:rsid w:val="00497E32"/>
    <w:rsid w:val="004A0F38"/>
    <w:rsid w:val="004A185A"/>
    <w:rsid w:val="004A243D"/>
    <w:rsid w:val="004A2CD7"/>
    <w:rsid w:val="004A2CE2"/>
    <w:rsid w:val="004A3303"/>
    <w:rsid w:val="004A39B0"/>
    <w:rsid w:val="004A3FB1"/>
    <w:rsid w:val="004A47D9"/>
    <w:rsid w:val="004A49EA"/>
    <w:rsid w:val="004A5338"/>
    <w:rsid w:val="004A5F33"/>
    <w:rsid w:val="004A6800"/>
    <w:rsid w:val="004A76F2"/>
    <w:rsid w:val="004B15F8"/>
    <w:rsid w:val="004B207A"/>
    <w:rsid w:val="004B24CF"/>
    <w:rsid w:val="004B2841"/>
    <w:rsid w:val="004B3F3C"/>
    <w:rsid w:val="004B4007"/>
    <w:rsid w:val="004B4669"/>
    <w:rsid w:val="004B4F1B"/>
    <w:rsid w:val="004B5024"/>
    <w:rsid w:val="004B5050"/>
    <w:rsid w:val="004B57BB"/>
    <w:rsid w:val="004B5878"/>
    <w:rsid w:val="004B5F59"/>
    <w:rsid w:val="004B6BA8"/>
    <w:rsid w:val="004B6E5C"/>
    <w:rsid w:val="004C058E"/>
    <w:rsid w:val="004C0E9C"/>
    <w:rsid w:val="004C1337"/>
    <w:rsid w:val="004C1A29"/>
    <w:rsid w:val="004C1E9D"/>
    <w:rsid w:val="004C24EF"/>
    <w:rsid w:val="004C4134"/>
    <w:rsid w:val="004C4E9B"/>
    <w:rsid w:val="004C5031"/>
    <w:rsid w:val="004C5179"/>
    <w:rsid w:val="004C5D9B"/>
    <w:rsid w:val="004C636A"/>
    <w:rsid w:val="004C762C"/>
    <w:rsid w:val="004C7DA7"/>
    <w:rsid w:val="004D0552"/>
    <w:rsid w:val="004D1B52"/>
    <w:rsid w:val="004D1C25"/>
    <w:rsid w:val="004D22EA"/>
    <w:rsid w:val="004D2856"/>
    <w:rsid w:val="004D3511"/>
    <w:rsid w:val="004D460A"/>
    <w:rsid w:val="004D47AD"/>
    <w:rsid w:val="004D62B5"/>
    <w:rsid w:val="004D701B"/>
    <w:rsid w:val="004D745A"/>
    <w:rsid w:val="004D78D3"/>
    <w:rsid w:val="004E04D3"/>
    <w:rsid w:val="004E2AA1"/>
    <w:rsid w:val="004E2CD6"/>
    <w:rsid w:val="004E36FB"/>
    <w:rsid w:val="004E3E71"/>
    <w:rsid w:val="004E4BA4"/>
    <w:rsid w:val="004E4C5B"/>
    <w:rsid w:val="004E6A94"/>
    <w:rsid w:val="004E7612"/>
    <w:rsid w:val="004E78AD"/>
    <w:rsid w:val="004F08EB"/>
    <w:rsid w:val="004F0A95"/>
    <w:rsid w:val="004F11BB"/>
    <w:rsid w:val="004F24F6"/>
    <w:rsid w:val="004F309C"/>
    <w:rsid w:val="004F32C6"/>
    <w:rsid w:val="004F3A69"/>
    <w:rsid w:val="004F455F"/>
    <w:rsid w:val="004F5492"/>
    <w:rsid w:val="004F642A"/>
    <w:rsid w:val="004F76AD"/>
    <w:rsid w:val="0050182A"/>
    <w:rsid w:val="00502BB3"/>
    <w:rsid w:val="00502CF3"/>
    <w:rsid w:val="00504343"/>
    <w:rsid w:val="0050534F"/>
    <w:rsid w:val="005054FB"/>
    <w:rsid w:val="00505E93"/>
    <w:rsid w:val="00505F0E"/>
    <w:rsid w:val="0050626F"/>
    <w:rsid w:val="005121D3"/>
    <w:rsid w:val="005139D7"/>
    <w:rsid w:val="0051478D"/>
    <w:rsid w:val="00514A81"/>
    <w:rsid w:val="0051541F"/>
    <w:rsid w:val="00515618"/>
    <w:rsid w:val="005158F1"/>
    <w:rsid w:val="00515B25"/>
    <w:rsid w:val="005160CB"/>
    <w:rsid w:val="005170DF"/>
    <w:rsid w:val="005170F4"/>
    <w:rsid w:val="005177A0"/>
    <w:rsid w:val="005206EE"/>
    <w:rsid w:val="005211C6"/>
    <w:rsid w:val="00523717"/>
    <w:rsid w:val="00523870"/>
    <w:rsid w:val="005239AF"/>
    <w:rsid w:val="005240AE"/>
    <w:rsid w:val="00526707"/>
    <w:rsid w:val="00526C74"/>
    <w:rsid w:val="00527A3B"/>
    <w:rsid w:val="00530D37"/>
    <w:rsid w:val="00531B8F"/>
    <w:rsid w:val="00532409"/>
    <w:rsid w:val="0053373D"/>
    <w:rsid w:val="00533AB0"/>
    <w:rsid w:val="0053660C"/>
    <w:rsid w:val="00540239"/>
    <w:rsid w:val="00540282"/>
    <w:rsid w:val="00540DEA"/>
    <w:rsid w:val="00541891"/>
    <w:rsid w:val="00541D08"/>
    <w:rsid w:val="00542A27"/>
    <w:rsid w:val="00542F03"/>
    <w:rsid w:val="005431EE"/>
    <w:rsid w:val="00543282"/>
    <w:rsid w:val="005438B9"/>
    <w:rsid w:val="00543DC9"/>
    <w:rsid w:val="0054455F"/>
    <w:rsid w:val="00546C9C"/>
    <w:rsid w:val="00546F7B"/>
    <w:rsid w:val="00546FCB"/>
    <w:rsid w:val="005473FE"/>
    <w:rsid w:val="00547E9E"/>
    <w:rsid w:val="0055009D"/>
    <w:rsid w:val="00550C19"/>
    <w:rsid w:val="005511F2"/>
    <w:rsid w:val="0055151C"/>
    <w:rsid w:val="00551563"/>
    <w:rsid w:val="0055212E"/>
    <w:rsid w:val="00553AF8"/>
    <w:rsid w:val="0055538B"/>
    <w:rsid w:val="00560383"/>
    <w:rsid w:val="0056041F"/>
    <w:rsid w:val="00560B85"/>
    <w:rsid w:val="00560ED9"/>
    <w:rsid w:val="00561A99"/>
    <w:rsid w:val="00561BBE"/>
    <w:rsid w:val="00562024"/>
    <w:rsid w:val="00562AAB"/>
    <w:rsid w:val="00564478"/>
    <w:rsid w:val="00564982"/>
    <w:rsid w:val="00564D37"/>
    <w:rsid w:val="00565492"/>
    <w:rsid w:val="005664EA"/>
    <w:rsid w:val="00566EF0"/>
    <w:rsid w:val="005670BA"/>
    <w:rsid w:val="00567EA1"/>
    <w:rsid w:val="0057124F"/>
    <w:rsid w:val="00572494"/>
    <w:rsid w:val="00572B8D"/>
    <w:rsid w:val="00573426"/>
    <w:rsid w:val="00573899"/>
    <w:rsid w:val="00573BAB"/>
    <w:rsid w:val="00574C69"/>
    <w:rsid w:val="00575A50"/>
    <w:rsid w:val="0057627A"/>
    <w:rsid w:val="00576343"/>
    <w:rsid w:val="00576780"/>
    <w:rsid w:val="005770A2"/>
    <w:rsid w:val="00577634"/>
    <w:rsid w:val="00580E50"/>
    <w:rsid w:val="005817F6"/>
    <w:rsid w:val="0058276B"/>
    <w:rsid w:val="005831AF"/>
    <w:rsid w:val="00584561"/>
    <w:rsid w:val="00586073"/>
    <w:rsid w:val="0058730B"/>
    <w:rsid w:val="0058795B"/>
    <w:rsid w:val="00591028"/>
    <w:rsid w:val="0059116C"/>
    <w:rsid w:val="00593ACD"/>
    <w:rsid w:val="005941D9"/>
    <w:rsid w:val="00594692"/>
    <w:rsid w:val="00594B49"/>
    <w:rsid w:val="00594C36"/>
    <w:rsid w:val="00596468"/>
    <w:rsid w:val="00596509"/>
    <w:rsid w:val="005A021E"/>
    <w:rsid w:val="005A28F9"/>
    <w:rsid w:val="005A330C"/>
    <w:rsid w:val="005A42A7"/>
    <w:rsid w:val="005A437F"/>
    <w:rsid w:val="005A578E"/>
    <w:rsid w:val="005A6D6C"/>
    <w:rsid w:val="005A6DC1"/>
    <w:rsid w:val="005A6DC6"/>
    <w:rsid w:val="005A7B2E"/>
    <w:rsid w:val="005A7FC0"/>
    <w:rsid w:val="005B15CE"/>
    <w:rsid w:val="005B34FF"/>
    <w:rsid w:val="005B35F1"/>
    <w:rsid w:val="005B5C9B"/>
    <w:rsid w:val="005B6075"/>
    <w:rsid w:val="005B61A3"/>
    <w:rsid w:val="005B653E"/>
    <w:rsid w:val="005B6B9D"/>
    <w:rsid w:val="005B6E49"/>
    <w:rsid w:val="005B795A"/>
    <w:rsid w:val="005C145A"/>
    <w:rsid w:val="005C15FA"/>
    <w:rsid w:val="005C2009"/>
    <w:rsid w:val="005C2DF7"/>
    <w:rsid w:val="005C34C8"/>
    <w:rsid w:val="005C430C"/>
    <w:rsid w:val="005C4B39"/>
    <w:rsid w:val="005C4EA1"/>
    <w:rsid w:val="005C6CDD"/>
    <w:rsid w:val="005C747E"/>
    <w:rsid w:val="005D0139"/>
    <w:rsid w:val="005D018D"/>
    <w:rsid w:val="005D01AA"/>
    <w:rsid w:val="005D0E56"/>
    <w:rsid w:val="005D132E"/>
    <w:rsid w:val="005D1583"/>
    <w:rsid w:val="005D1CBE"/>
    <w:rsid w:val="005D2149"/>
    <w:rsid w:val="005D24B3"/>
    <w:rsid w:val="005D272E"/>
    <w:rsid w:val="005D2B95"/>
    <w:rsid w:val="005D3951"/>
    <w:rsid w:val="005D3ACF"/>
    <w:rsid w:val="005D401C"/>
    <w:rsid w:val="005D4400"/>
    <w:rsid w:val="005D4528"/>
    <w:rsid w:val="005D478D"/>
    <w:rsid w:val="005D56FA"/>
    <w:rsid w:val="005D56FD"/>
    <w:rsid w:val="005D5860"/>
    <w:rsid w:val="005D7769"/>
    <w:rsid w:val="005E01C7"/>
    <w:rsid w:val="005E07EC"/>
    <w:rsid w:val="005E275C"/>
    <w:rsid w:val="005E3557"/>
    <w:rsid w:val="005E4EAC"/>
    <w:rsid w:val="005E6135"/>
    <w:rsid w:val="005F0BED"/>
    <w:rsid w:val="005F0CC9"/>
    <w:rsid w:val="005F0DA2"/>
    <w:rsid w:val="005F1206"/>
    <w:rsid w:val="005F181A"/>
    <w:rsid w:val="005F1867"/>
    <w:rsid w:val="005F22C8"/>
    <w:rsid w:val="005F2FEF"/>
    <w:rsid w:val="005F3AC2"/>
    <w:rsid w:val="005F5B01"/>
    <w:rsid w:val="005F6238"/>
    <w:rsid w:val="005F6904"/>
    <w:rsid w:val="005F6CA0"/>
    <w:rsid w:val="005F7CEE"/>
    <w:rsid w:val="0060089A"/>
    <w:rsid w:val="006022BA"/>
    <w:rsid w:val="00603148"/>
    <w:rsid w:val="006034E3"/>
    <w:rsid w:val="00603AE9"/>
    <w:rsid w:val="00604162"/>
    <w:rsid w:val="006048CE"/>
    <w:rsid w:val="00606660"/>
    <w:rsid w:val="006074DD"/>
    <w:rsid w:val="0061050C"/>
    <w:rsid w:val="00610F67"/>
    <w:rsid w:val="00612ABC"/>
    <w:rsid w:val="00612C53"/>
    <w:rsid w:val="00613873"/>
    <w:rsid w:val="00613D09"/>
    <w:rsid w:val="00615BCF"/>
    <w:rsid w:val="00615E2F"/>
    <w:rsid w:val="006170AB"/>
    <w:rsid w:val="00620DFD"/>
    <w:rsid w:val="00620E0C"/>
    <w:rsid w:val="00621D81"/>
    <w:rsid w:val="00622C93"/>
    <w:rsid w:val="00624027"/>
    <w:rsid w:val="00624746"/>
    <w:rsid w:val="00624C73"/>
    <w:rsid w:val="0062556E"/>
    <w:rsid w:val="00625CAA"/>
    <w:rsid w:val="00625CB5"/>
    <w:rsid w:val="00626D50"/>
    <w:rsid w:val="0062782D"/>
    <w:rsid w:val="0062794A"/>
    <w:rsid w:val="00627E5F"/>
    <w:rsid w:val="00630292"/>
    <w:rsid w:val="00630EFC"/>
    <w:rsid w:val="006324CB"/>
    <w:rsid w:val="00633850"/>
    <w:rsid w:val="00634014"/>
    <w:rsid w:val="00635D6E"/>
    <w:rsid w:val="00635DD0"/>
    <w:rsid w:val="006408D5"/>
    <w:rsid w:val="00640E06"/>
    <w:rsid w:val="0064176C"/>
    <w:rsid w:val="006422A5"/>
    <w:rsid w:val="006448BF"/>
    <w:rsid w:val="00644A1A"/>
    <w:rsid w:val="00647622"/>
    <w:rsid w:val="00650B19"/>
    <w:rsid w:val="00651158"/>
    <w:rsid w:val="00652938"/>
    <w:rsid w:val="0065320B"/>
    <w:rsid w:val="0065570B"/>
    <w:rsid w:val="00656EB7"/>
    <w:rsid w:val="00657397"/>
    <w:rsid w:val="006578FB"/>
    <w:rsid w:val="00660CCC"/>
    <w:rsid w:val="00660E3D"/>
    <w:rsid w:val="006617F7"/>
    <w:rsid w:val="00662080"/>
    <w:rsid w:val="006625F9"/>
    <w:rsid w:val="00662F46"/>
    <w:rsid w:val="00663767"/>
    <w:rsid w:val="006642EA"/>
    <w:rsid w:val="0066487D"/>
    <w:rsid w:val="00664990"/>
    <w:rsid w:val="00664DF0"/>
    <w:rsid w:val="00665971"/>
    <w:rsid w:val="00665FCB"/>
    <w:rsid w:val="006669C6"/>
    <w:rsid w:val="00666FE8"/>
    <w:rsid w:val="006675AD"/>
    <w:rsid w:val="006706F6"/>
    <w:rsid w:val="006709F9"/>
    <w:rsid w:val="006712D4"/>
    <w:rsid w:val="00671609"/>
    <w:rsid w:val="00671965"/>
    <w:rsid w:val="00671CF6"/>
    <w:rsid w:val="00672D2C"/>
    <w:rsid w:val="00673CD2"/>
    <w:rsid w:val="00674804"/>
    <w:rsid w:val="00674FDA"/>
    <w:rsid w:val="00676AD6"/>
    <w:rsid w:val="00676DAF"/>
    <w:rsid w:val="00676E1E"/>
    <w:rsid w:val="00680300"/>
    <w:rsid w:val="00680BC6"/>
    <w:rsid w:val="0068228E"/>
    <w:rsid w:val="006825C3"/>
    <w:rsid w:val="006834C5"/>
    <w:rsid w:val="00683A2C"/>
    <w:rsid w:val="006843EC"/>
    <w:rsid w:val="00684525"/>
    <w:rsid w:val="00684948"/>
    <w:rsid w:val="0068495E"/>
    <w:rsid w:val="006854C3"/>
    <w:rsid w:val="006856B5"/>
    <w:rsid w:val="00685A11"/>
    <w:rsid w:val="00686450"/>
    <w:rsid w:val="00686E7F"/>
    <w:rsid w:val="006872B7"/>
    <w:rsid w:val="00690569"/>
    <w:rsid w:val="00692077"/>
    <w:rsid w:val="0069249E"/>
    <w:rsid w:val="00692A1A"/>
    <w:rsid w:val="00692DAF"/>
    <w:rsid w:val="00692E2B"/>
    <w:rsid w:val="00694BAA"/>
    <w:rsid w:val="006951B3"/>
    <w:rsid w:val="006953BB"/>
    <w:rsid w:val="00696C39"/>
    <w:rsid w:val="00696EA3"/>
    <w:rsid w:val="00697648"/>
    <w:rsid w:val="00697B7C"/>
    <w:rsid w:val="006A05B1"/>
    <w:rsid w:val="006A314C"/>
    <w:rsid w:val="006A34AE"/>
    <w:rsid w:val="006A3A8E"/>
    <w:rsid w:val="006A5B7A"/>
    <w:rsid w:val="006A5F5D"/>
    <w:rsid w:val="006B041A"/>
    <w:rsid w:val="006B0762"/>
    <w:rsid w:val="006B2B53"/>
    <w:rsid w:val="006B429F"/>
    <w:rsid w:val="006B430C"/>
    <w:rsid w:val="006B4710"/>
    <w:rsid w:val="006B4A71"/>
    <w:rsid w:val="006B4C79"/>
    <w:rsid w:val="006B541F"/>
    <w:rsid w:val="006B6B68"/>
    <w:rsid w:val="006B6B7D"/>
    <w:rsid w:val="006B7242"/>
    <w:rsid w:val="006B7E57"/>
    <w:rsid w:val="006C473C"/>
    <w:rsid w:val="006C5240"/>
    <w:rsid w:val="006C5483"/>
    <w:rsid w:val="006C59B9"/>
    <w:rsid w:val="006C5A42"/>
    <w:rsid w:val="006C5AA8"/>
    <w:rsid w:val="006C5EE7"/>
    <w:rsid w:val="006C5EF4"/>
    <w:rsid w:val="006C73B1"/>
    <w:rsid w:val="006C73D0"/>
    <w:rsid w:val="006C7966"/>
    <w:rsid w:val="006D0292"/>
    <w:rsid w:val="006D0621"/>
    <w:rsid w:val="006D1239"/>
    <w:rsid w:val="006D1428"/>
    <w:rsid w:val="006D2773"/>
    <w:rsid w:val="006D3156"/>
    <w:rsid w:val="006D66DA"/>
    <w:rsid w:val="006D71CF"/>
    <w:rsid w:val="006E040F"/>
    <w:rsid w:val="006E1208"/>
    <w:rsid w:val="006E158E"/>
    <w:rsid w:val="006E16F9"/>
    <w:rsid w:val="006E2159"/>
    <w:rsid w:val="006E21C8"/>
    <w:rsid w:val="006E3618"/>
    <w:rsid w:val="006E4223"/>
    <w:rsid w:val="006E5106"/>
    <w:rsid w:val="006E62DB"/>
    <w:rsid w:val="006E6CCC"/>
    <w:rsid w:val="006E6FA9"/>
    <w:rsid w:val="006F04D4"/>
    <w:rsid w:val="006F085E"/>
    <w:rsid w:val="006F1BAD"/>
    <w:rsid w:val="006F29EA"/>
    <w:rsid w:val="006F2BDF"/>
    <w:rsid w:val="006F2DE9"/>
    <w:rsid w:val="006F2E26"/>
    <w:rsid w:val="006F368A"/>
    <w:rsid w:val="006F4F18"/>
    <w:rsid w:val="006F4F21"/>
    <w:rsid w:val="006F5447"/>
    <w:rsid w:val="006F639C"/>
    <w:rsid w:val="006F73DD"/>
    <w:rsid w:val="006F7FCA"/>
    <w:rsid w:val="00701150"/>
    <w:rsid w:val="00701B6A"/>
    <w:rsid w:val="00701E2A"/>
    <w:rsid w:val="00701F5A"/>
    <w:rsid w:val="00702444"/>
    <w:rsid w:val="00702DD6"/>
    <w:rsid w:val="00703D1D"/>
    <w:rsid w:val="00704680"/>
    <w:rsid w:val="007052F7"/>
    <w:rsid w:val="00707075"/>
    <w:rsid w:val="007078D2"/>
    <w:rsid w:val="007117B7"/>
    <w:rsid w:val="0071204F"/>
    <w:rsid w:val="00712169"/>
    <w:rsid w:val="007140A9"/>
    <w:rsid w:val="00714515"/>
    <w:rsid w:val="00717DEF"/>
    <w:rsid w:val="0072015F"/>
    <w:rsid w:val="0072123E"/>
    <w:rsid w:val="00721A9D"/>
    <w:rsid w:val="00721AE1"/>
    <w:rsid w:val="00722E0A"/>
    <w:rsid w:val="007235BF"/>
    <w:rsid w:val="00723AE6"/>
    <w:rsid w:val="00723EA9"/>
    <w:rsid w:val="00723F5D"/>
    <w:rsid w:val="007252C7"/>
    <w:rsid w:val="00725E6D"/>
    <w:rsid w:val="00726282"/>
    <w:rsid w:val="00731E9E"/>
    <w:rsid w:val="007324A7"/>
    <w:rsid w:val="0073625D"/>
    <w:rsid w:val="00736643"/>
    <w:rsid w:val="00737C1C"/>
    <w:rsid w:val="0074067B"/>
    <w:rsid w:val="007407AC"/>
    <w:rsid w:val="0074101A"/>
    <w:rsid w:val="00742613"/>
    <w:rsid w:val="00742C03"/>
    <w:rsid w:val="007439C5"/>
    <w:rsid w:val="00744B10"/>
    <w:rsid w:val="00744C8F"/>
    <w:rsid w:val="00746725"/>
    <w:rsid w:val="00746940"/>
    <w:rsid w:val="00746965"/>
    <w:rsid w:val="00746DF4"/>
    <w:rsid w:val="00746EE9"/>
    <w:rsid w:val="00747D6A"/>
    <w:rsid w:val="00750F88"/>
    <w:rsid w:val="00754444"/>
    <w:rsid w:val="007544A3"/>
    <w:rsid w:val="0075487B"/>
    <w:rsid w:val="00754A57"/>
    <w:rsid w:val="00754D6E"/>
    <w:rsid w:val="007555E5"/>
    <w:rsid w:val="007558CB"/>
    <w:rsid w:val="00755D88"/>
    <w:rsid w:val="007572B7"/>
    <w:rsid w:val="00757ED1"/>
    <w:rsid w:val="00760AC5"/>
    <w:rsid w:val="00760B8A"/>
    <w:rsid w:val="00762442"/>
    <w:rsid w:val="00763053"/>
    <w:rsid w:val="00763755"/>
    <w:rsid w:val="0076586C"/>
    <w:rsid w:val="00765C59"/>
    <w:rsid w:val="0076707C"/>
    <w:rsid w:val="00770B48"/>
    <w:rsid w:val="007716E1"/>
    <w:rsid w:val="00771C75"/>
    <w:rsid w:val="00772B9C"/>
    <w:rsid w:val="00772BA3"/>
    <w:rsid w:val="00773885"/>
    <w:rsid w:val="007742E3"/>
    <w:rsid w:val="007750FD"/>
    <w:rsid w:val="0077650E"/>
    <w:rsid w:val="00780338"/>
    <w:rsid w:val="007815FA"/>
    <w:rsid w:val="00781D89"/>
    <w:rsid w:val="0078225F"/>
    <w:rsid w:val="00782F48"/>
    <w:rsid w:val="007846AF"/>
    <w:rsid w:val="00785144"/>
    <w:rsid w:val="007856C3"/>
    <w:rsid w:val="00786BD4"/>
    <w:rsid w:val="00791EE5"/>
    <w:rsid w:val="00792F4A"/>
    <w:rsid w:val="00792F93"/>
    <w:rsid w:val="00792FC6"/>
    <w:rsid w:val="00793099"/>
    <w:rsid w:val="0079382C"/>
    <w:rsid w:val="00795F04"/>
    <w:rsid w:val="0079656A"/>
    <w:rsid w:val="00796FA0"/>
    <w:rsid w:val="007A017C"/>
    <w:rsid w:val="007A07F7"/>
    <w:rsid w:val="007A0896"/>
    <w:rsid w:val="007A0E4E"/>
    <w:rsid w:val="007A1822"/>
    <w:rsid w:val="007A1C25"/>
    <w:rsid w:val="007A29B7"/>
    <w:rsid w:val="007A2B7F"/>
    <w:rsid w:val="007A3018"/>
    <w:rsid w:val="007A3439"/>
    <w:rsid w:val="007A37F4"/>
    <w:rsid w:val="007A3A84"/>
    <w:rsid w:val="007A3F80"/>
    <w:rsid w:val="007A657D"/>
    <w:rsid w:val="007A6C7A"/>
    <w:rsid w:val="007A7038"/>
    <w:rsid w:val="007A72C5"/>
    <w:rsid w:val="007B0CE3"/>
    <w:rsid w:val="007B0ED4"/>
    <w:rsid w:val="007B2278"/>
    <w:rsid w:val="007B22AF"/>
    <w:rsid w:val="007B2729"/>
    <w:rsid w:val="007B3374"/>
    <w:rsid w:val="007B40B6"/>
    <w:rsid w:val="007B5272"/>
    <w:rsid w:val="007B57A4"/>
    <w:rsid w:val="007B581F"/>
    <w:rsid w:val="007B5B63"/>
    <w:rsid w:val="007B659E"/>
    <w:rsid w:val="007B6A2A"/>
    <w:rsid w:val="007B74A9"/>
    <w:rsid w:val="007C004C"/>
    <w:rsid w:val="007C021B"/>
    <w:rsid w:val="007C0621"/>
    <w:rsid w:val="007C0833"/>
    <w:rsid w:val="007C290B"/>
    <w:rsid w:val="007C30A1"/>
    <w:rsid w:val="007C35DF"/>
    <w:rsid w:val="007C3B71"/>
    <w:rsid w:val="007C42E4"/>
    <w:rsid w:val="007C4F13"/>
    <w:rsid w:val="007C63F9"/>
    <w:rsid w:val="007C72CB"/>
    <w:rsid w:val="007C79EF"/>
    <w:rsid w:val="007D069B"/>
    <w:rsid w:val="007D0EA4"/>
    <w:rsid w:val="007D168F"/>
    <w:rsid w:val="007D1ACA"/>
    <w:rsid w:val="007D1FAE"/>
    <w:rsid w:val="007D22C3"/>
    <w:rsid w:val="007D41F9"/>
    <w:rsid w:val="007D4B1A"/>
    <w:rsid w:val="007D52B9"/>
    <w:rsid w:val="007D650C"/>
    <w:rsid w:val="007D6BE3"/>
    <w:rsid w:val="007E105D"/>
    <w:rsid w:val="007E1F69"/>
    <w:rsid w:val="007E2208"/>
    <w:rsid w:val="007E322D"/>
    <w:rsid w:val="007E3DBF"/>
    <w:rsid w:val="007E56D1"/>
    <w:rsid w:val="007E5966"/>
    <w:rsid w:val="007E5B73"/>
    <w:rsid w:val="007E6D58"/>
    <w:rsid w:val="007E795C"/>
    <w:rsid w:val="007E7CE3"/>
    <w:rsid w:val="007E7EEC"/>
    <w:rsid w:val="007F06B3"/>
    <w:rsid w:val="007F0AC8"/>
    <w:rsid w:val="007F0BD9"/>
    <w:rsid w:val="007F1A88"/>
    <w:rsid w:val="007F1B15"/>
    <w:rsid w:val="007F25A6"/>
    <w:rsid w:val="007F2F27"/>
    <w:rsid w:val="007F3A5A"/>
    <w:rsid w:val="007F3DC4"/>
    <w:rsid w:val="007F40C9"/>
    <w:rsid w:val="007F4606"/>
    <w:rsid w:val="007F5CAE"/>
    <w:rsid w:val="007F7623"/>
    <w:rsid w:val="00800891"/>
    <w:rsid w:val="00800A1D"/>
    <w:rsid w:val="00800C54"/>
    <w:rsid w:val="00801139"/>
    <w:rsid w:val="00801C38"/>
    <w:rsid w:val="00801F9B"/>
    <w:rsid w:val="0080224E"/>
    <w:rsid w:val="0080325B"/>
    <w:rsid w:val="00804004"/>
    <w:rsid w:val="00805B15"/>
    <w:rsid w:val="00806295"/>
    <w:rsid w:val="00806A3E"/>
    <w:rsid w:val="00806B28"/>
    <w:rsid w:val="00807166"/>
    <w:rsid w:val="008075B5"/>
    <w:rsid w:val="00807C1D"/>
    <w:rsid w:val="008106E5"/>
    <w:rsid w:val="00810B00"/>
    <w:rsid w:val="008111C6"/>
    <w:rsid w:val="008129BF"/>
    <w:rsid w:val="008130CC"/>
    <w:rsid w:val="00814BD0"/>
    <w:rsid w:val="0081521E"/>
    <w:rsid w:val="00815B78"/>
    <w:rsid w:val="00815E40"/>
    <w:rsid w:val="008202E9"/>
    <w:rsid w:val="00820725"/>
    <w:rsid w:val="00821230"/>
    <w:rsid w:val="00822F13"/>
    <w:rsid w:val="00823114"/>
    <w:rsid w:val="008253D3"/>
    <w:rsid w:val="00825EEE"/>
    <w:rsid w:val="00826436"/>
    <w:rsid w:val="00826A71"/>
    <w:rsid w:val="00827033"/>
    <w:rsid w:val="0082704F"/>
    <w:rsid w:val="00827A81"/>
    <w:rsid w:val="00827E2C"/>
    <w:rsid w:val="00830B85"/>
    <w:rsid w:val="00831279"/>
    <w:rsid w:val="0083193B"/>
    <w:rsid w:val="00831A26"/>
    <w:rsid w:val="00832403"/>
    <w:rsid w:val="008358D9"/>
    <w:rsid w:val="00835973"/>
    <w:rsid w:val="00836643"/>
    <w:rsid w:val="00836F27"/>
    <w:rsid w:val="008373F4"/>
    <w:rsid w:val="00841097"/>
    <w:rsid w:val="008422B1"/>
    <w:rsid w:val="00842D7E"/>
    <w:rsid w:val="00843253"/>
    <w:rsid w:val="00843EC3"/>
    <w:rsid w:val="00844515"/>
    <w:rsid w:val="00844CDE"/>
    <w:rsid w:val="0084509C"/>
    <w:rsid w:val="00845212"/>
    <w:rsid w:val="00845937"/>
    <w:rsid w:val="00846DC5"/>
    <w:rsid w:val="00846F51"/>
    <w:rsid w:val="008473FE"/>
    <w:rsid w:val="00847A8C"/>
    <w:rsid w:val="008514FB"/>
    <w:rsid w:val="00851DCE"/>
    <w:rsid w:val="00852B91"/>
    <w:rsid w:val="008536C0"/>
    <w:rsid w:val="00853D80"/>
    <w:rsid w:val="00854233"/>
    <w:rsid w:val="0085438F"/>
    <w:rsid w:val="008545A6"/>
    <w:rsid w:val="00855DA3"/>
    <w:rsid w:val="008561D9"/>
    <w:rsid w:val="0085733E"/>
    <w:rsid w:val="008579A8"/>
    <w:rsid w:val="008607DE"/>
    <w:rsid w:val="008609E7"/>
    <w:rsid w:val="0086171E"/>
    <w:rsid w:val="00861B5E"/>
    <w:rsid w:val="008627C4"/>
    <w:rsid w:val="00863881"/>
    <w:rsid w:val="00863D3B"/>
    <w:rsid w:val="00864179"/>
    <w:rsid w:val="008648BB"/>
    <w:rsid w:val="00865E98"/>
    <w:rsid w:val="00870569"/>
    <w:rsid w:val="00870B02"/>
    <w:rsid w:val="00871004"/>
    <w:rsid w:val="00871B8A"/>
    <w:rsid w:val="00871D39"/>
    <w:rsid w:val="0087323C"/>
    <w:rsid w:val="008732CA"/>
    <w:rsid w:val="008739EA"/>
    <w:rsid w:val="008740C9"/>
    <w:rsid w:val="00874353"/>
    <w:rsid w:val="0087477C"/>
    <w:rsid w:val="00874B91"/>
    <w:rsid w:val="00875E6F"/>
    <w:rsid w:val="00876517"/>
    <w:rsid w:val="008775A3"/>
    <w:rsid w:val="00877E71"/>
    <w:rsid w:val="0088024F"/>
    <w:rsid w:val="008815AF"/>
    <w:rsid w:val="00882494"/>
    <w:rsid w:val="00882D5B"/>
    <w:rsid w:val="00882E55"/>
    <w:rsid w:val="0088436D"/>
    <w:rsid w:val="008852F9"/>
    <w:rsid w:val="00885EEE"/>
    <w:rsid w:val="00886ACB"/>
    <w:rsid w:val="00887CE2"/>
    <w:rsid w:val="0089074F"/>
    <w:rsid w:val="00890EEF"/>
    <w:rsid w:val="00891B6A"/>
    <w:rsid w:val="00893F2E"/>
    <w:rsid w:val="0089409C"/>
    <w:rsid w:val="00894844"/>
    <w:rsid w:val="00894E86"/>
    <w:rsid w:val="0089529E"/>
    <w:rsid w:val="00895FED"/>
    <w:rsid w:val="008967A6"/>
    <w:rsid w:val="008967B2"/>
    <w:rsid w:val="00897AC5"/>
    <w:rsid w:val="008A091B"/>
    <w:rsid w:val="008A0A9F"/>
    <w:rsid w:val="008A0ACD"/>
    <w:rsid w:val="008A1E5D"/>
    <w:rsid w:val="008A39C5"/>
    <w:rsid w:val="008A545D"/>
    <w:rsid w:val="008A673F"/>
    <w:rsid w:val="008A725A"/>
    <w:rsid w:val="008A74A3"/>
    <w:rsid w:val="008B0358"/>
    <w:rsid w:val="008B0FAF"/>
    <w:rsid w:val="008B150A"/>
    <w:rsid w:val="008B159F"/>
    <w:rsid w:val="008B160B"/>
    <w:rsid w:val="008B19A2"/>
    <w:rsid w:val="008B19AA"/>
    <w:rsid w:val="008B21AF"/>
    <w:rsid w:val="008B2BE2"/>
    <w:rsid w:val="008B385E"/>
    <w:rsid w:val="008B387C"/>
    <w:rsid w:val="008B4B83"/>
    <w:rsid w:val="008C052D"/>
    <w:rsid w:val="008C0AF9"/>
    <w:rsid w:val="008C1A91"/>
    <w:rsid w:val="008C1E52"/>
    <w:rsid w:val="008C207E"/>
    <w:rsid w:val="008C3DD5"/>
    <w:rsid w:val="008C4025"/>
    <w:rsid w:val="008C45BB"/>
    <w:rsid w:val="008C52B2"/>
    <w:rsid w:val="008C5C15"/>
    <w:rsid w:val="008C5D59"/>
    <w:rsid w:val="008C678F"/>
    <w:rsid w:val="008D1662"/>
    <w:rsid w:val="008D25C1"/>
    <w:rsid w:val="008D4490"/>
    <w:rsid w:val="008D4FA7"/>
    <w:rsid w:val="008D7DB7"/>
    <w:rsid w:val="008E050E"/>
    <w:rsid w:val="008E05DF"/>
    <w:rsid w:val="008E093D"/>
    <w:rsid w:val="008E19DB"/>
    <w:rsid w:val="008E2500"/>
    <w:rsid w:val="008E271F"/>
    <w:rsid w:val="008E4E77"/>
    <w:rsid w:val="008E62F8"/>
    <w:rsid w:val="008E650F"/>
    <w:rsid w:val="008E66D4"/>
    <w:rsid w:val="008E68D4"/>
    <w:rsid w:val="008E7348"/>
    <w:rsid w:val="008E79ED"/>
    <w:rsid w:val="008F0BCE"/>
    <w:rsid w:val="008F0F35"/>
    <w:rsid w:val="008F111A"/>
    <w:rsid w:val="008F216A"/>
    <w:rsid w:val="008F21FA"/>
    <w:rsid w:val="008F233F"/>
    <w:rsid w:val="008F2D81"/>
    <w:rsid w:val="008F3FAF"/>
    <w:rsid w:val="008F47FD"/>
    <w:rsid w:val="008F489E"/>
    <w:rsid w:val="008F5D9C"/>
    <w:rsid w:val="008F5F47"/>
    <w:rsid w:val="008F605F"/>
    <w:rsid w:val="008F624E"/>
    <w:rsid w:val="008F7A52"/>
    <w:rsid w:val="008F7E1B"/>
    <w:rsid w:val="008F7EEB"/>
    <w:rsid w:val="009011F3"/>
    <w:rsid w:val="00901703"/>
    <w:rsid w:val="00903207"/>
    <w:rsid w:val="0090538E"/>
    <w:rsid w:val="009059C7"/>
    <w:rsid w:val="00906257"/>
    <w:rsid w:val="00906833"/>
    <w:rsid w:val="00907969"/>
    <w:rsid w:val="00910215"/>
    <w:rsid w:val="00911509"/>
    <w:rsid w:val="009115F1"/>
    <w:rsid w:val="00912112"/>
    <w:rsid w:val="00912ED7"/>
    <w:rsid w:val="009137D4"/>
    <w:rsid w:val="009144DB"/>
    <w:rsid w:val="0091557B"/>
    <w:rsid w:val="00916D48"/>
    <w:rsid w:val="009170D7"/>
    <w:rsid w:val="00917A88"/>
    <w:rsid w:val="00917E35"/>
    <w:rsid w:val="00917F45"/>
    <w:rsid w:val="009203AE"/>
    <w:rsid w:val="009206FC"/>
    <w:rsid w:val="009208D0"/>
    <w:rsid w:val="00921DDF"/>
    <w:rsid w:val="00922547"/>
    <w:rsid w:val="009228C2"/>
    <w:rsid w:val="00923D07"/>
    <w:rsid w:val="00923ED8"/>
    <w:rsid w:val="00924DEA"/>
    <w:rsid w:val="00924E15"/>
    <w:rsid w:val="00925319"/>
    <w:rsid w:val="0092602F"/>
    <w:rsid w:val="00926CE5"/>
    <w:rsid w:val="00927457"/>
    <w:rsid w:val="009277B8"/>
    <w:rsid w:val="00927BAD"/>
    <w:rsid w:val="00927FD1"/>
    <w:rsid w:val="009328AE"/>
    <w:rsid w:val="009336A7"/>
    <w:rsid w:val="00933C35"/>
    <w:rsid w:val="009348B8"/>
    <w:rsid w:val="009353EC"/>
    <w:rsid w:val="009355A6"/>
    <w:rsid w:val="00935D30"/>
    <w:rsid w:val="009361C6"/>
    <w:rsid w:val="009362EE"/>
    <w:rsid w:val="009366E0"/>
    <w:rsid w:val="00936DF3"/>
    <w:rsid w:val="00937ABE"/>
    <w:rsid w:val="009411F9"/>
    <w:rsid w:val="0094342B"/>
    <w:rsid w:val="009438EA"/>
    <w:rsid w:val="00944041"/>
    <w:rsid w:val="009447DC"/>
    <w:rsid w:val="00944EFE"/>
    <w:rsid w:val="0094553B"/>
    <w:rsid w:val="00946BA0"/>
    <w:rsid w:val="009478CA"/>
    <w:rsid w:val="00947BBA"/>
    <w:rsid w:val="009509AC"/>
    <w:rsid w:val="00951FE1"/>
    <w:rsid w:val="00952227"/>
    <w:rsid w:val="009527DD"/>
    <w:rsid w:val="00952D18"/>
    <w:rsid w:val="00953E27"/>
    <w:rsid w:val="009561B8"/>
    <w:rsid w:val="00957313"/>
    <w:rsid w:val="00961437"/>
    <w:rsid w:val="0096168C"/>
    <w:rsid w:val="0096223B"/>
    <w:rsid w:val="00963923"/>
    <w:rsid w:val="00963D27"/>
    <w:rsid w:val="00964196"/>
    <w:rsid w:val="0096442B"/>
    <w:rsid w:val="00964F94"/>
    <w:rsid w:val="00965DB7"/>
    <w:rsid w:val="00966AA6"/>
    <w:rsid w:val="009676FB"/>
    <w:rsid w:val="009678A5"/>
    <w:rsid w:val="0097024F"/>
    <w:rsid w:val="00971379"/>
    <w:rsid w:val="00971937"/>
    <w:rsid w:val="00971A5D"/>
    <w:rsid w:val="00971E24"/>
    <w:rsid w:val="00972688"/>
    <w:rsid w:val="00972BC5"/>
    <w:rsid w:val="00976960"/>
    <w:rsid w:val="0098311F"/>
    <w:rsid w:val="00983175"/>
    <w:rsid w:val="009834C8"/>
    <w:rsid w:val="00984079"/>
    <w:rsid w:val="009841DE"/>
    <w:rsid w:val="00984E1C"/>
    <w:rsid w:val="00985813"/>
    <w:rsid w:val="00986DCC"/>
    <w:rsid w:val="00987CAB"/>
    <w:rsid w:val="00990D88"/>
    <w:rsid w:val="00991D47"/>
    <w:rsid w:val="009925EE"/>
    <w:rsid w:val="00992B12"/>
    <w:rsid w:val="00993BD0"/>
    <w:rsid w:val="0099471E"/>
    <w:rsid w:val="0099476E"/>
    <w:rsid w:val="00994A5A"/>
    <w:rsid w:val="00994BDB"/>
    <w:rsid w:val="00994C2F"/>
    <w:rsid w:val="00994CF2"/>
    <w:rsid w:val="00994F27"/>
    <w:rsid w:val="00995CC1"/>
    <w:rsid w:val="00995E68"/>
    <w:rsid w:val="009A06DD"/>
    <w:rsid w:val="009A0CF8"/>
    <w:rsid w:val="009A2AEE"/>
    <w:rsid w:val="009A2CAA"/>
    <w:rsid w:val="009A3193"/>
    <w:rsid w:val="009A3364"/>
    <w:rsid w:val="009A3C53"/>
    <w:rsid w:val="009A4D63"/>
    <w:rsid w:val="009A61F4"/>
    <w:rsid w:val="009B04D5"/>
    <w:rsid w:val="009B10CA"/>
    <w:rsid w:val="009B2BDE"/>
    <w:rsid w:val="009B4A44"/>
    <w:rsid w:val="009B755F"/>
    <w:rsid w:val="009C0B87"/>
    <w:rsid w:val="009C0B95"/>
    <w:rsid w:val="009C0E01"/>
    <w:rsid w:val="009C1AA6"/>
    <w:rsid w:val="009C26A2"/>
    <w:rsid w:val="009C351E"/>
    <w:rsid w:val="009C3E3C"/>
    <w:rsid w:val="009C4426"/>
    <w:rsid w:val="009C4C27"/>
    <w:rsid w:val="009C543B"/>
    <w:rsid w:val="009C5CFB"/>
    <w:rsid w:val="009C5E4A"/>
    <w:rsid w:val="009C6EF1"/>
    <w:rsid w:val="009C7481"/>
    <w:rsid w:val="009D0093"/>
    <w:rsid w:val="009D0566"/>
    <w:rsid w:val="009D0665"/>
    <w:rsid w:val="009D06C2"/>
    <w:rsid w:val="009D15BC"/>
    <w:rsid w:val="009D1DFF"/>
    <w:rsid w:val="009D5737"/>
    <w:rsid w:val="009D5A94"/>
    <w:rsid w:val="009D71C0"/>
    <w:rsid w:val="009D7531"/>
    <w:rsid w:val="009D7C35"/>
    <w:rsid w:val="009E0238"/>
    <w:rsid w:val="009E085D"/>
    <w:rsid w:val="009E0A68"/>
    <w:rsid w:val="009E14AD"/>
    <w:rsid w:val="009E1CAA"/>
    <w:rsid w:val="009E26AB"/>
    <w:rsid w:val="009E31AA"/>
    <w:rsid w:val="009E4664"/>
    <w:rsid w:val="009E5064"/>
    <w:rsid w:val="009E5B68"/>
    <w:rsid w:val="009E5E67"/>
    <w:rsid w:val="009E5F61"/>
    <w:rsid w:val="009E5F89"/>
    <w:rsid w:val="009E6425"/>
    <w:rsid w:val="009E785C"/>
    <w:rsid w:val="009F119B"/>
    <w:rsid w:val="009F1805"/>
    <w:rsid w:val="009F19E3"/>
    <w:rsid w:val="009F1DF6"/>
    <w:rsid w:val="009F2413"/>
    <w:rsid w:val="009F2D97"/>
    <w:rsid w:val="009F31BD"/>
    <w:rsid w:val="009F3888"/>
    <w:rsid w:val="009F5A6B"/>
    <w:rsid w:val="009F5F32"/>
    <w:rsid w:val="009F646E"/>
    <w:rsid w:val="009F688A"/>
    <w:rsid w:val="009F6A76"/>
    <w:rsid w:val="009F7363"/>
    <w:rsid w:val="009F7853"/>
    <w:rsid w:val="00A00204"/>
    <w:rsid w:val="00A0034F"/>
    <w:rsid w:val="00A00572"/>
    <w:rsid w:val="00A02689"/>
    <w:rsid w:val="00A0313B"/>
    <w:rsid w:val="00A03F98"/>
    <w:rsid w:val="00A064B0"/>
    <w:rsid w:val="00A068C2"/>
    <w:rsid w:val="00A072CB"/>
    <w:rsid w:val="00A1119C"/>
    <w:rsid w:val="00A12982"/>
    <w:rsid w:val="00A145EC"/>
    <w:rsid w:val="00A14EA8"/>
    <w:rsid w:val="00A16A20"/>
    <w:rsid w:val="00A16D07"/>
    <w:rsid w:val="00A2038A"/>
    <w:rsid w:val="00A20FDC"/>
    <w:rsid w:val="00A21DBB"/>
    <w:rsid w:val="00A22E4E"/>
    <w:rsid w:val="00A230B9"/>
    <w:rsid w:val="00A23417"/>
    <w:rsid w:val="00A23ECE"/>
    <w:rsid w:val="00A24788"/>
    <w:rsid w:val="00A25A0E"/>
    <w:rsid w:val="00A25C1E"/>
    <w:rsid w:val="00A27A78"/>
    <w:rsid w:val="00A30510"/>
    <w:rsid w:val="00A30649"/>
    <w:rsid w:val="00A30AED"/>
    <w:rsid w:val="00A30B30"/>
    <w:rsid w:val="00A31DE4"/>
    <w:rsid w:val="00A31F71"/>
    <w:rsid w:val="00A32495"/>
    <w:rsid w:val="00A33608"/>
    <w:rsid w:val="00A341AC"/>
    <w:rsid w:val="00A352A4"/>
    <w:rsid w:val="00A35D91"/>
    <w:rsid w:val="00A36417"/>
    <w:rsid w:val="00A37448"/>
    <w:rsid w:val="00A4136D"/>
    <w:rsid w:val="00A42E62"/>
    <w:rsid w:val="00A43465"/>
    <w:rsid w:val="00A4492D"/>
    <w:rsid w:val="00A45CE8"/>
    <w:rsid w:val="00A46083"/>
    <w:rsid w:val="00A4631D"/>
    <w:rsid w:val="00A46C1B"/>
    <w:rsid w:val="00A47894"/>
    <w:rsid w:val="00A504CC"/>
    <w:rsid w:val="00A50933"/>
    <w:rsid w:val="00A5093B"/>
    <w:rsid w:val="00A50951"/>
    <w:rsid w:val="00A50BEE"/>
    <w:rsid w:val="00A51ECE"/>
    <w:rsid w:val="00A525CF"/>
    <w:rsid w:val="00A52A26"/>
    <w:rsid w:val="00A54360"/>
    <w:rsid w:val="00A54E22"/>
    <w:rsid w:val="00A54F54"/>
    <w:rsid w:val="00A55854"/>
    <w:rsid w:val="00A5660F"/>
    <w:rsid w:val="00A56C46"/>
    <w:rsid w:val="00A57786"/>
    <w:rsid w:val="00A57DBD"/>
    <w:rsid w:val="00A61D22"/>
    <w:rsid w:val="00A62CEF"/>
    <w:rsid w:val="00A642CC"/>
    <w:rsid w:val="00A64DBC"/>
    <w:rsid w:val="00A664BF"/>
    <w:rsid w:val="00A678E0"/>
    <w:rsid w:val="00A67939"/>
    <w:rsid w:val="00A67F69"/>
    <w:rsid w:val="00A7086A"/>
    <w:rsid w:val="00A70FE7"/>
    <w:rsid w:val="00A71290"/>
    <w:rsid w:val="00A72047"/>
    <w:rsid w:val="00A72666"/>
    <w:rsid w:val="00A72A99"/>
    <w:rsid w:val="00A72D48"/>
    <w:rsid w:val="00A73784"/>
    <w:rsid w:val="00A73B15"/>
    <w:rsid w:val="00A75603"/>
    <w:rsid w:val="00A75715"/>
    <w:rsid w:val="00A7582D"/>
    <w:rsid w:val="00A75E8E"/>
    <w:rsid w:val="00A763C9"/>
    <w:rsid w:val="00A7674B"/>
    <w:rsid w:val="00A773BB"/>
    <w:rsid w:val="00A7751C"/>
    <w:rsid w:val="00A803D5"/>
    <w:rsid w:val="00A81F9B"/>
    <w:rsid w:val="00A84C22"/>
    <w:rsid w:val="00A8649E"/>
    <w:rsid w:val="00A87CDB"/>
    <w:rsid w:val="00A87D53"/>
    <w:rsid w:val="00A903CD"/>
    <w:rsid w:val="00A90F1B"/>
    <w:rsid w:val="00A91470"/>
    <w:rsid w:val="00A914CF"/>
    <w:rsid w:val="00A920D4"/>
    <w:rsid w:val="00A92385"/>
    <w:rsid w:val="00A92C25"/>
    <w:rsid w:val="00A937D3"/>
    <w:rsid w:val="00A93B5D"/>
    <w:rsid w:val="00A949D7"/>
    <w:rsid w:val="00A95A49"/>
    <w:rsid w:val="00A95C73"/>
    <w:rsid w:val="00A968A6"/>
    <w:rsid w:val="00A977F1"/>
    <w:rsid w:val="00A97DDA"/>
    <w:rsid w:val="00A97EDE"/>
    <w:rsid w:val="00AA105F"/>
    <w:rsid w:val="00AA1544"/>
    <w:rsid w:val="00AA201D"/>
    <w:rsid w:val="00AA26AD"/>
    <w:rsid w:val="00AA3D8A"/>
    <w:rsid w:val="00AA4F6B"/>
    <w:rsid w:val="00AA5CF8"/>
    <w:rsid w:val="00AA62BA"/>
    <w:rsid w:val="00AA74FA"/>
    <w:rsid w:val="00AA750C"/>
    <w:rsid w:val="00AB0977"/>
    <w:rsid w:val="00AB12C0"/>
    <w:rsid w:val="00AB139A"/>
    <w:rsid w:val="00AB2776"/>
    <w:rsid w:val="00AB3050"/>
    <w:rsid w:val="00AB353F"/>
    <w:rsid w:val="00AB3682"/>
    <w:rsid w:val="00AB5300"/>
    <w:rsid w:val="00AB570D"/>
    <w:rsid w:val="00AB583E"/>
    <w:rsid w:val="00AB587D"/>
    <w:rsid w:val="00AB5EEC"/>
    <w:rsid w:val="00AB66E2"/>
    <w:rsid w:val="00AB6892"/>
    <w:rsid w:val="00AC0111"/>
    <w:rsid w:val="00AC1DDC"/>
    <w:rsid w:val="00AC49E4"/>
    <w:rsid w:val="00AC4E5A"/>
    <w:rsid w:val="00AC56AB"/>
    <w:rsid w:val="00AC57EE"/>
    <w:rsid w:val="00AC63B0"/>
    <w:rsid w:val="00AC6648"/>
    <w:rsid w:val="00AC6A43"/>
    <w:rsid w:val="00AC6F52"/>
    <w:rsid w:val="00AC7346"/>
    <w:rsid w:val="00AC7C3C"/>
    <w:rsid w:val="00AD135C"/>
    <w:rsid w:val="00AD3070"/>
    <w:rsid w:val="00AD37B2"/>
    <w:rsid w:val="00AD39BD"/>
    <w:rsid w:val="00AD3AD5"/>
    <w:rsid w:val="00AD3BFA"/>
    <w:rsid w:val="00AD55A0"/>
    <w:rsid w:val="00AD569C"/>
    <w:rsid w:val="00AD6DF8"/>
    <w:rsid w:val="00AD736F"/>
    <w:rsid w:val="00AD7613"/>
    <w:rsid w:val="00AD7F4C"/>
    <w:rsid w:val="00AE02DE"/>
    <w:rsid w:val="00AE0890"/>
    <w:rsid w:val="00AE1336"/>
    <w:rsid w:val="00AE18AC"/>
    <w:rsid w:val="00AE1DDB"/>
    <w:rsid w:val="00AE2154"/>
    <w:rsid w:val="00AE27DE"/>
    <w:rsid w:val="00AE3513"/>
    <w:rsid w:val="00AE3842"/>
    <w:rsid w:val="00AE3C01"/>
    <w:rsid w:val="00AE4010"/>
    <w:rsid w:val="00AE4DCD"/>
    <w:rsid w:val="00AE5485"/>
    <w:rsid w:val="00AE62CA"/>
    <w:rsid w:val="00AE6C0A"/>
    <w:rsid w:val="00AF06F0"/>
    <w:rsid w:val="00AF16D6"/>
    <w:rsid w:val="00AF1AE4"/>
    <w:rsid w:val="00AF1E38"/>
    <w:rsid w:val="00AF2E44"/>
    <w:rsid w:val="00AF311B"/>
    <w:rsid w:val="00AF3565"/>
    <w:rsid w:val="00AF47CC"/>
    <w:rsid w:val="00AF4A6B"/>
    <w:rsid w:val="00AF5A1B"/>
    <w:rsid w:val="00AF6D45"/>
    <w:rsid w:val="00AF740D"/>
    <w:rsid w:val="00B00B2B"/>
    <w:rsid w:val="00B00B6C"/>
    <w:rsid w:val="00B015F3"/>
    <w:rsid w:val="00B017D9"/>
    <w:rsid w:val="00B021A1"/>
    <w:rsid w:val="00B02544"/>
    <w:rsid w:val="00B046E0"/>
    <w:rsid w:val="00B0494D"/>
    <w:rsid w:val="00B04B19"/>
    <w:rsid w:val="00B05E28"/>
    <w:rsid w:val="00B06033"/>
    <w:rsid w:val="00B06428"/>
    <w:rsid w:val="00B100B4"/>
    <w:rsid w:val="00B122A3"/>
    <w:rsid w:val="00B123BB"/>
    <w:rsid w:val="00B1248B"/>
    <w:rsid w:val="00B12AFA"/>
    <w:rsid w:val="00B13536"/>
    <w:rsid w:val="00B13F9A"/>
    <w:rsid w:val="00B14A5C"/>
    <w:rsid w:val="00B14E93"/>
    <w:rsid w:val="00B15A34"/>
    <w:rsid w:val="00B16041"/>
    <w:rsid w:val="00B160E8"/>
    <w:rsid w:val="00B16282"/>
    <w:rsid w:val="00B17144"/>
    <w:rsid w:val="00B17646"/>
    <w:rsid w:val="00B21CEC"/>
    <w:rsid w:val="00B2491A"/>
    <w:rsid w:val="00B249CD"/>
    <w:rsid w:val="00B2559E"/>
    <w:rsid w:val="00B26CA6"/>
    <w:rsid w:val="00B26D6C"/>
    <w:rsid w:val="00B277E2"/>
    <w:rsid w:val="00B318F3"/>
    <w:rsid w:val="00B323E7"/>
    <w:rsid w:val="00B3362A"/>
    <w:rsid w:val="00B33E75"/>
    <w:rsid w:val="00B33EE6"/>
    <w:rsid w:val="00B33F88"/>
    <w:rsid w:val="00B346B2"/>
    <w:rsid w:val="00B3487D"/>
    <w:rsid w:val="00B34E13"/>
    <w:rsid w:val="00B34F4F"/>
    <w:rsid w:val="00B3532D"/>
    <w:rsid w:val="00B35A07"/>
    <w:rsid w:val="00B37C69"/>
    <w:rsid w:val="00B40308"/>
    <w:rsid w:val="00B40B12"/>
    <w:rsid w:val="00B413A0"/>
    <w:rsid w:val="00B43607"/>
    <w:rsid w:val="00B43627"/>
    <w:rsid w:val="00B43C54"/>
    <w:rsid w:val="00B43CB9"/>
    <w:rsid w:val="00B452E3"/>
    <w:rsid w:val="00B4564D"/>
    <w:rsid w:val="00B46258"/>
    <w:rsid w:val="00B466FC"/>
    <w:rsid w:val="00B47AC8"/>
    <w:rsid w:val="00B47C6A"/>
    <w:rsid w:val="00B509E5"/>
    <w:rsid w:val="00B52323"/>
    <w:rsid w:val="00B53964"/>
    <w:rsid w:val="00B5403E"/>
    <w:rsid w:val="00B5407D"/>
    <w:rsid w:val="00B54285"/>
    <w:rsid w:val="00B55D64"/>
    <w:rsid w:val="00B57BD7"/>
    <w:rsid w:val="00B6022B"/>
    <w:rsid w:val="00B61E17"/>
    <w:rsid w:val="00B62120"/>
    <w:rsid w:val="00B62263"/>
    <w:rsid w:val="00B63CB6"/>
    <w:rsid w:val="00B63DB9"/>
    <w:rsid w:val="00B63DD8"/>
    <w:rsid w:val="00B64380"/>
    <w:rsid w:val="00B646FD"/>
    <w:rsid w:val="00B6668D"/>
    <w:rsid w:val="00B666EA"/>
    <w:rsid w:val="00B71F5F"/>
    <w:rsid w:val="00B72593"/>
    <w:rsid w:val="00B729C7"/>
    <w:rsid w:val="00B72E9B"/>
    <w:rsid w:val="00B7357C"/>
    <w:rsid w:val="00B73688"/>
    <w:rsid w:val="00B73A3F"/>
    <w:rsid w:val="00B75C94"/>
    <w:rsid w:val="00B75D46"/>
    <w:rsid w:val="00B763E9"/>
    <w:rsid w:val="00B76B35"/>
    <w:rsid w:val="00B775EA"/>
    <w:rsid w:val="00B77B46"/>
    <w:rsid w:val="00B80935"/>
    <w:rsid w:val="00B811AD"/>
    <w:rsid w:val="00B81E56"/>
    <w:rsid w:val="00B81FFE"/>
    <w:rsid w:val="00B83503"/>
    <w:rsid w:val="00B8376B"/>
    <w:rsid w:val="00B8404B"/>
    <w:rsid w:val="00B84CB0"/>
    <w:rsid w:val="00B84CBA"/>
    <w:rsid w:val="00B85231"/>
    <w:rsid w:val="00B85882"/>
    <w:rsid w:val="00B85924"/>
    <w:rsid w:val="00B86276"/>
    <w:rsid w:val="00B867AA"/>
    <w:rsid w:val="00B86F86"/>
    <w:rsid w:val="00B8722F"/>
    <w:rsid w:val="00B9020B"/>
    <w:rsid w:val="00B9047A"/>
    <w:rsid w:val="00B90EE1"/>
    <w:rsid w:val="00B91186"/>
    <w:rsid w:val="00B9275D"/>
    <w:rsid w:val="00B93110"/>
    <w:rsid w:val="00B93362"/>
    <w:rsid w:val="00B93AA2"/>
    <w:rsid w:val="00B93D8B"/>
    <w:rsid w:val="00B94566"/>
    <w:rsid w:val="00B9651B"/>
    <w:rsid w:val="00B96DF2"/>
    <w:rsid w:val="00B96E0E"/>
    <w:rsid w:val="00B97867"/>
    <w:rsid w:val="00BA20DE"/>
    <w:rsid w:val="00BA26E5"/>
    <w:rsid w:val="00BA375C"/>
    <w:rsid w:val="00BA3988"/>
    <w:rsid w:val="00BA3D31"/>
    <w:rsid w:val="00BA723C"/>
    <w:rsid w:val="00BA731A"/>
    <w:rsid w:val="00BA7512"/>
    <w:rsid w:val="00BA772F"/>
    <w:rsid w:val="00BA7F49"/>
    <w:rsid w:val="00BB1122"/>
    <w:rsid w:val="00BB16EA"/>
    <w:rsid w:val="00BB1B5B"/>
    <w:rsid w:val="00BB30D5"/>
    <w:rsid w:val="00BB3A07"/>
    <w:rsid w:val="00BB3DF2"/>
    <w:rsid w:val="00BB437B"/>
    <w:rsid w:val="00BB59DC"/>
    <w:rsid w:val="00BB5A25"/>
    <w:rsid w:val="00BB6847"/>
    <w:rsid w:val="00BB6962"/>
    <w:rsid w:val="00BB75E9"/>
    <w:rsid w:val="00BC1024"/>
    <w:rsid w:val="00BC103C"/>
    <w:rsid w:val="00BC20D7"/>
    <w:rsid w:val="00BC22C7"/>
    <w:rsid w:val="00BC2BFA"/>
    <w:rsid w:val="00BC42EC"/>
    <w:rsid w:val="00BC43CD"/>
    <w:rsid w:val="00BC49C5"/>
    <w:rsid w:val="00BC5AB0"/>
    <w:rsid w:val="00BC5D58"/>
    <w:rsid w:val="00BC621A"/>
    <w:rsid w:val="00BC631E"/>
    <w:rsid w:val="00BC63FF"/>
    <w:rsid w:val="00BC6CF0"/>
    <w:rsid w:val="00BC7891"/>
    <w:rsid w:val="00BC7F73"/>
    <w:rsid w:val="00BD0635"/>
    <w:rsid w:val="00BD14C4"/>
    <w:rsid w:val="00BD3E47"/>
    <w:rsid w:val="00BD4224"/>
    <w:rsid w:val="00BD4333"/>
    <w:rsid w:val="00BD50FC"/>
    <w:rsid w:val="00BD55ED"/>
    <w:rsid w:val="00BD7059"/>
    <w:rsid w:val="00BE0D70"/>
    <w:rsid w:val="00BE230A"/>
    <w:rsid w:val="00BE2401"/>
    <w:rsid w:val="00BE29E4"/>
    <w:rsid w:val="00BE3706"/>
    <w:rsid w:val="00BE46C5"/>
    <w:rsid w:val="00BE4767"/>
    <w:rsid w:val="00BE4AA5"/>
    <w:rsid w:val="00BE67FC"/>
    <w:rsid w:val="00BF3E6A"/>
    <w:rsid w:val="00BF4612"/>
    <w:rsid w:val="00BF464A"/>
    <w:rsid w:val="00BF4F71"/>
    <w:rsid w:val="00BF5022"/>
    <w:rsid w:val="00BF595B"/>
    <w:rsid w:val="00BF6C1F"/>
    <w:rsid w:val="00BF786F"/>
    <w:rsid w:val="00C000DA"/>
    <w:rsid w:val="00C01AB2"/>
    <w:rsid w:val="00C01C9A"/>
    <w:rsid w:val="00C06BFB"/>
    <w:rsid w:val="00C07AD5"/>
    <w:rsid w:val="00C1038D"/>
    <w:rsid w:val="00C10446"/>
    <w:rsid w:val="00C108BC"/>
    <w:rsid w:val="00C11F56"/>
    <w:rsid w:val="00C122C2"/>
    <w:rsid w:val="00C12B2F"/>
    <w:rsid w:val="00C12E98"/>
    <w:rsid w:val="00C14913"/>
    <w:rsid w:val="00C14EAF"/>
    <w:rsid w:val="00C1504E"/>
    <w:rsid w:val="00C15078"/>
    <w:rsid w:val="00C157A5"/>
    <w:rsid w:val="00C16A86"/>
    <w:rsid w:val="00C2039F"/>
    <w:rsid w:val="00C20F60"/>
    <w:rsid w:val="00C228C9"/>
    <w:rsid w:val="00C24E0A"/>
    <w:rsid w:val="00C25F47"/>
    <w:rsid w:val="00C263BB"/>
    <w:rsid w:val="00C267BC"/>
    <w:rsid w:val="00C26AFA"/>
    <w:rsid w:val="00C30808"/>
    <w:rsid w:val="00C30C03"/>
    <w:rsid w:val="00C31416"/>
    <w:rsid w:val="00C315E1"/>
    <w:rsid w:val="00C323C6"/>
    <w:rsid w:val="00C32B41"/>
    <w:rsid w:val="00C336DA"/>
    <w:rsid w:val="00C337ED"/>
    <w:rsid w:val="00C33CF0"/>
    <w:rsid w:val="00C343D7"/>
    <w:rsid w:val="00C347DC"/>
    <w:rsid w:val="00C356F0"/>
    <w:rsid w:val="00C3598B"/>
    <w:rsid w:val="00C37F6A"/>
    <w:rsid w:val="00C411B8"/>
    <w:rsid w:val="00C416A2"/>
    <w:rsid w:val="00C41E71"/>
    <w:rsid w:val="00C426F5"/>
    <w:rsid w:val="00C42717"/>
    <w:rsid w:val="00C4281E"/>
    <w:rsid w:val="00C42A3D"/>
    <w:rsid w:val="00C42B73"/>
    <w:rsid w:val="00C4385A"/>
    <w:rsid w:val="00C43CE3"/>
    <w:rsid w:val="00C44143"/>
    <w:rsid w:val="00C446CC"/>
    <w:rsid w:val="00C44737"/>
    <w:rsid w:val="00C46540"/>
    <w:rsid w:val="00C47118"/>
    <w:rsid w:val="00C47598"/>
    <w:rsid w:val="00C47726"/>
    <w:rsid w:val="00C5051A"/>
    <w:rsid w:val="00C507FE"/>
    <w:rsid w:val="00C50EF1"/>
    <w:rsid w:val="00C511BD"/>
    <w:rsid w:val="00C5137C"/>
    <w:rsid w:val="00C52914"/>
    <w:rsid w:val="00C531F3"/>
    <w:rsid w:val="00C536AC"/>
    <w:rsid w:val="00C53E2E"/>
    <w:rsid w:val="00C53FFA"/>
    <w:rsid w:val="00C54BED"/>
    <w:rsid w:val="00C559A0"/>
    <w:rsid w:val="00C563EA"/>
    <w:rsid w:val="00C61F45"/>
    <w:rsid w:val="00C62ECB"/>
    <w:rsid w:val="00C62F9B"/>
    <w:rsid w:val="00C63C0C"/>
    <w:rsid w:val="00C64D1E"/>
    <w:rsid w:val="00C65053"/>
    <w:rsid w:val="00C65342"/>
    <w:rsid w:val="00C65494"/>
    <w:rsid w:val="00C65E67"/>
    <w:rsid w:val="00C66FB7"/>
    <w:rsid w:val="00C671B6"/>
    <w:rsid w:val="00C67434"/>
    <w:rsid w:val="00C70B7A"/>
    <w:rsid w:val="00C7124F"/>
    <w:rsid w:val="00C71611"/>
    <w:rsid w:val="00C728FF"/>
    <w:rsid w:val="00C7386D"/>
    <w:rsid w:val="00C73EB7"/>
    <w:rsid w:val="00C74246"/>
    <w:rsid w:val="00C770A8"/>
    <w:rsid w:val="00C7713D"/>
    <w:rsid w:val="00C814E7"/>
    <w:rsid w:val="00C829E9"/>
    <w:rsid w:val="00C83769"/>
    <w:rsid w:val="00C8442D"/>
    <w:rsid w:val="00C8584C"/>
    <w:rsid w:val="00C86826"/>
    <w:rsid w:val="00C869D4"/>
    <w:rsid w:val="00C87317"/>
    <w:rsid w:val="00C87B17"/>
    <w:rsid w:val="00C9015A"/>
    <w:rsid w:val="00C90518"/>
    <w:rsid w:val="00C90E9C"/>
    <w:rsid w:val="00C9125A"/>
    <w:rsid w:val="00C916E8"/>
    <w:rsid w:val="00C91967"/>
    <w:rsid w:val="00C921CF"/>
    <w:rsid w:val="00C924E1"/>
    <w:rsid w:val="00C929C7"/>
    <w:rsid w:val="00C934E9"/>
    <w:rsid w:val="00C934EF"/>
    <w:rsid w:val="00C93FC2"/>
    <w:rsid w:val="00C9409E"/>
    <w:rsid w:val="00C9492B"/>
    <w:rsid w:val="00C94F08"/>
    <w:rsid w:val="00C95761"/>
    <w:rsid w:val="00C958F7"/>
    <w:rsid w:val="00C962D9"/>
    <w:rsid w:val="00C96425"/>
    <w:rsid w:val="00C96F12"/>
    <w:rsid w:val="00C96F65"/>
    <w:rsid w:val="00C9784F"/>
    <w:rsid w:val="00C97BB2"/>
    <w:rsid w:val="00CA0172"/>
    <w:rsid w:val="00CA13D7"/>
    <w:rsid w:val="00CA1906"/>
    <w:rsid w:val="00CA2837"/>
    <w:rsid w:val="00CA2C51"/>
    <w:rsid w:val="00CA49BA"/>
    <w:rsid w:val="00CA4AF9"/>
    <w:rsid w:val="00CA5060"/>
    <w:rsid w:val="00CA61B3"/>
    <w:rsid w:val="00CA657C"/>
    <w:rsid w:val="00CA7589"/>
    <w:rsid w:val="00CA7EB5"/>
    <w:rsid w:val="00CB1B86"/>
    <w:rsid w:val="00CB1F7B"/>
    <w:rsid w:val="00CB2233"/>
    <w:rsid w:val="00CB2BEB"/>
    <w:rsid w:val="00CB433E"/>
    <w:rsid w:val="00CB48AC"/>
    <w:rsid w:val="00CB4A91"/>
    <w:rsid w:val="00CB5185"/>
    <w:rsid w:val="00CB543A"/>
    <w:rsid w:val="00CB660C"/>
    <w:rsid w:val="00CB66A9"/>
    <w:rsid w:val="00CB6ADB"/>
    <w:rsid w:val="00CB7162"/>
    <w:rsid w:val="00CB7BE3"/>
    <w:rsid w:val="00CC0456"/>
    <w:rsid w:val="00CC09C2"/>
    <w:rsid w:val="00CC0CB0"/>
    <w:rsid w:val="00CC1107"/>
    <w:rsid w:val="00CC11E1"/>
    <w:rsid w:val="00CC1745"/>
    <w:rsid w:val="00CC3F3D"/>
    <w:rsid w:val="00CC4F46"/>
    <w:rsid w:val="00CC59BA"/>
    <w:rsid w:val="00CC5C6E"/>
    <w:rsid w:val="00CC63C9"/>
    <w:rsid w:val="00CC6469"/>
    <w:rsid w:val="00CC6616"/>
    <w:rsid w:val="00CC78A7"/>
    <w:rsid w:val="00CD034E"/>
    <w:rsid w:val="00CD03A4"/>
    <w:rsid w:val="00CD07D9"/>
    <w:rsid w:val="00CD10D9"/>
    <w:rsid w:val="00CD1144"/>
    <w:rsid w:val="00CD1F8B"/>
    <w:rsid w:val="00CD48D7"/>
    <w:rsid w:val="00CD51F9"/>
    <w:rsid w:val="00CD52CB"/>
    <w:rsid w:val="00CD54BF"/>
    <w:rsid w:val="00CD6831"/>
    <w:rsid w:val="00CD726B"/>
    <w:rsid w:val="00CD7758"/>
    <w:rsid w:val="00CD7CCD"/>
    <w:rsid w:val="00CD7FDC"/>
    <w:rsid w:val="00CE0692"/>
    <w:rsid w:val="00CE1737"/>
    <w:rsid w:val="00CE17F6"/>
    <w:rsid w:val="00CE2832"/>
    <w:rsid w:val="00CE30A4"/>
    <w:rsid w:val="00CE33C9"/>
    <w:rsid w:val="00CE39AF"/>
    <w:rsid w:val="00CE6A11"/>
    <w:rsid w:val="00CE735B"/>
    <w:rsid w:val="00CF0CA0"/>
    <w:rsid w:val="00CF154F"/>
    <w:rsid w:val="00CF1A6F"/>
    <w:rsid w:val="00CF2256"/>
    <w:rsid w:val="00CF26C1"/>
    <w:rsid w:val="00CF2886"/>
    <w:rsid w:val="00CF2E40"/>
    <w:rsid w:val="00CF3370"/>
    <w:rsid w:val="00CF3DC8"/>
    <w:rsid w:val="00CF3F01"/>
    <w:rsid w:val="00CF43F8"/>
    <w:rsid w:val="00CF52BF"/>
    <w:rsid w:val="00CF52FB"/>
    <w:rsid w:val="00CF5D46"/>
    <w:rsid w:val="00CF6026"/>
    <w:rsid w:val="00CF6244"/>
    <w:rsid w:val="00CF70F6"/>
    <w:rsid w:val="00CF7206"/>
    <w:rsid w:val="00CF727B"/>
    <w:rsid w:val="00D000FB"/>
    <w:rsid w:val="00D0041F"/>
    <w:rsid w:val="00D00F01"/>
    <w:rsid w:val="00D02767"/>
    <w:rsid w:val="00D03706"/>
    <w:rsid w:val="00D03812"/>
    <w:rsid w:val="00D03A9B"/>
    <w:rsid w:val="00D04183"/>
    <w:rsid w:val="00D04573"/>
    <w:rsid w:val="00D04611"/>
    <w:rsid w:val="00D04AB0"/>
    <w:rsid w:val="00D04B0A"/>
    <w:rsid w:val="00D04ED3"/>
    <w:rsid w:val="00D1022B"/>
    <w:rsid w:val="00D11A77"/>
    <w:rsid w:val="00D12589"/>
    <w:rsid w:val="00D12AAC"/>
    <w:rsid w:val="00D12BF6"/>
    <w:rsid w:val="00D12E44"/>
    <w:rsid w:val="00D12FD2"/>
    <w:rsid w:val="00D141EB"/>
    <w:rsid w:val="00D14895"/>
    <w:rsid w:val="00D149FB"/>
    <w:rsid w:val="00D150C2"/>
    <w:rsid w:val="00D161AA"/>
    <w:rsid w:val="00D172F6"/>
    <w:rsid w:val="00D17F25"/>
    <w:rsid w:val="00D204C4"/>
    <w:rsid w:val="00D20661"/>
    <w:rsid w:val="00D211B2"/>
    <w:rsid w:val="00D218A2"/>
    <w:rsid w:val="00D24E28"/>
    <w:rsid w:val="00D26C8A"/>
    <w:rsid w:val="00D26E6F"/>
    <w:rsid w:val="00D27642"/>
    <w:rsid w:val="00D277E4"/>
    <w:rsid w:val="00D27CCE"/>
    <w:rsid w:val="00D30B65"/>
    <w:rsid w:val="00D31B72"/>
    <w:rsid w:val="00D31D85"/>
    <w:rsid w:val="00D32EDE"/>
    <w:rsid w:val="00D32F62"/>
    <w:rsid w:val="00D335D9"/>
    <w:rsid w:val="00D33E4C"/>
    <w:rsid w:val="00D34443"/>
    <w:rsid w:val="00D34B20"/>
    <w:rsid w:val="00D34F72"/>
    <w:rsid w:val="00D35016"/>
    <w:rsid w:val="00D35023"/>
    <w:rsid w:val="00D354CA"/>
    <w:rsid w:val="00D3551F"/>
    <w:rsid w:val="00D35B62"/>
    <w:rsid w:val="00D37AC7"/>
    <w:rsid w:val="00D37BB2"/>
    <w:rsid w:val="00D40067"/>
    <w:rsid w:val="00D40349"/>
    <w:rsid w:val="00D4263A"/>
    <w:rsid w:val="00D4266A"/>
    <w:rsid w:val="00D4325B"/>
    <w:rsid w:val="00D45FC7"/>
    <w:rsid w:val="00D47741"/>
    <w:rsid w:val="00D47FA1"/>
    <w:rsid w:val="00D50DA2"/>
    <w:rsid w:val="00D5161A"/>
    <w:rsid w:val="00D51B3D"/>
    <w:rsid w:val="00D54E62"/>
    <w:rsid w:val="00D554E6"/>
    <w:rsid w:val="00D5576A"/>
    <w:rsid w:val="00D5618D"/>
    <w:rsid w:val="00D561AE"/>
    <w:rsid w:val="00D5779B"/>
    <w:rsid w:val="00D60B26"/>
    <w:rsid w:val="00D60E08"/>
    <w:rsid w:val="00D61779"/>
    <w:rsid w:val="00D618BA"/>
    <w:rsid w:val="00D62665"/>
    <w:rsid w:val="00D626BE"/>
    <w:rsid w:val="00D62EBB"/>
    <w:rsid w:val="00D6363C"/>
    <w:rsid w:val="00D63978"/>
    <w:rsid w:val="00D63BEB"/>
    <w:rsid w:val="00D645A6"/>
    <w:rsid w:val="00D648A9"/>
    <w:rsid w:val="00D64E0E"/>
    <w:rsid w:val="00D66398"/>
    <w:rsid w:val="00D67610"/>
    <w:rsid w:val="00D67738"/>
    <w:rsid w:val="00D67AA8"/>
    <w:rsid w:val="00D67D5E"/>
    <w:rsid w:val="00D701F2"/>
    <w:rsid w:val="00D70F86"/>
    <w:rsid w:val="00D71B0E"/>
    <w:rsid w:val="00D7273C"/>
    <w:rsid w:val="00D73662"/>
    <w:rsid w:val="00D73BCC"/>
    <w:rsid w:val="00D741DB"/>
    <w:rsid w:val="00D74278"/>
    <w:rsid w:val="00D7485D"/>
    <w:rsid w:val="00D74BD6"/>
    <w:rsid w:val="00D74CCD"/>
    <w:rsid w:val="00D75106"/>
    <w:rsid w:val="00D75BE0"/>
    <w:rsid w:val="00D76089"/>
    <w:rsid w:val="00D76D7F"/>
    <w:rsid w:val="00D8155D"/>
    <w:rsid w:val="00D825A7"/>
    <w:rsid w:val="00D825C2"/>
    <w:rsid w:val="00D82DA1"/>
    <w:rsid w:val="00D83ACE"/>
    <w:rsid w:val="00D84947"/>
    <w:rsid w:val="00D85F3C"/>
    <w:rsid w:val="00D87981"/>
    <w:rsid w:val="00D87E94"/>
    <w:rsid w:val="00D91734"/>
    <w:rsid w:val="00D91930"/>
    <w:rsid w:val="00D91AE6"/>
    <w:rsid w:val="00D91CA5"/>
    <w:rsid w:val="00D923A0"/>
    <w:rsid w:val="00D9390A"/>
    <w:rsid w:val="00D9708F"/>
    <w:rsid w:val="00DA1B7F"/>
    <w:rsid w:val="00DA24D9"/>
    <w:rsid w:val="00DA2F85"/>
    <w:rsid w:val="00DA307D"/>
    <w:rsid w:val="00DA310A"/>
    <w:rsid w:val="00DA4942"/>
    <w:rsid w:val="00DA54A3"/>
    <w:rsid w:val="00DA6495"/>
    <w:rsid w:val="00DA737D"/>
    <w:rsid w:val="00DB0AA4"/>
    <w:rsid w:val="00DB133D"/>
    <w:rsid w:val="00DB14E1"/>
    <w:rsid w:val="00DB1C4D"/>
    <w:rsid w:val="00DB262C"/>
    <w:rsid w:val="00DB3590"/>
    <w:rsid w:val="00DB3C46"/>
    <w:rsid w:val="00DB3C6C"/>
    <w:rsid w:val="00DB4CB4"/>
    <w:rsid w:val="00DB50F5"/>
    <w:rsid w:val="00DB51A7"/>
    <w:rsid w:val="00DB64C6"/>
    <w:rsid w:val="00DB6C4D"/>
    <w:rsid w:val="00DB79E0"/>
    <w:rsid w:val="00DC04BD"/>
    <w:rsid w:val="00DC087E"/>
    <w:rsid w:val="00DC18D2"/>
    <w:rsid w:val="00DC2E7D"/>
    <w:rsid w:val="00DC3023"/>
    <w:rsid w:val="00DC31CD"/>
    <w:rsid w:val="00DC3237"/>
    <w:rsid w:val="00DC3713"/>
    <w:rsid w:val="00DC4AE9"/>
    <w:rsid w:val="00DC5217"/>
    <w:rsid w:val="00DC56CD"/>
    <w:rsid w:val="00DC5D54"/>
    <w:rsid w:val="00DC7ABB"/>
    <w:rsid w:val="00DD09BA"/>
    <w:rsid w:val="00DD223A"/>
    <w:rsid w:val="00DD241B"/>
    <w:rsid w:val="00DD58C3"/>
    <w:rsid w:val="00DD5C4C"/>
    <w:rsid w:val="00DD6D54"/>
    <w:rsid w:val="00DE0B04"/>
    <w:rsid w:val="00DE0C20"/>
    <w:rsid w:val="00DE14B5"/>
    <w:rsid w:val="00DE2AC6"/>
    <w:rsid w:val="00DE2BAB"/>
    <w:rsid w:val="00DE36E6"/>
    <w:rsid w:val="00DE4A2C"/>
    <w:rsid w:val="00DE4ABA"/>
    <w:rsid w:val="00DE6884"/>
    <w:rsid w:val="00DE6CB0"/>
    <w:rsid w:val="00DE748A"/>
    <w:rsid w:val="00DE77F4"/>
    <w:rsid w:val="00DE7BF3"/>
    <w:rsid w:val="00DF084B"/>
    <w:rsid w:val="00DF0C9A"/>
    <w:rsid w:val="00DF1FA9"/>
    <w:rsid w:val="00DF57C4"/>
    <w:rsid w:val="00DF5C4E"/>
    <w:rsid w:val="00DF69C5"/>
    <w:rsid w:val="00DF74BB"/>
    <w:rsid w:val="00E00532"/>
    <w:rsid w:val="00E00617"/>
    <w:rsid w:val="00E008A8"/>
    <w:rsid w:val="00E00CAF"/>
    <w:rsid w:val="00E01132"/>
    <w:rsid w:val="00E01829"/>
    <w:rsid w:val="00E039FE"/>
    <w:rsid w:val="00E0486B"/>
    <w:rsid w:val="00E049BE"/>
    <w:rsid w:val="00E04F9E"/>
    <w:rsid w:val="00E05138"/>
    <w:rsid w:val="00E054AA"/>
    <w:rsid w:val="00E05660"/>
    <w:rsid w:val="00E057C4"/>
    <w:rsid w:val="00E07418"/>
    <w:rsid w:val="00E07D83"/>
    <w:rsid w:val="00E1010E"/>
    <w:rsid w:val="00E121FF"/>
    <w:rsid w:val="00E12C92"/>
    <w:rsid w:val="00E12D1C"/>
    <w:rsid w:val="00E12F86"/>
    <w:rsid w:val="00E13F21"/>
    <w:rsid w:val="00E14CCA"/>
    <w:rsid w:val="00E1556C"/>
    <w:rsid w:val="00E178CF"/>
    <w:rsid w:val="00E202E5"/>
    <w:rsid w:val="00E20D15"/>
    <w:rsid w:val="00E20FE6"/>
    <w:rsid w:val="00E214E1"/>
    <w:rsid w:val="00E21584"/>
    <w:rsid w:val="00E24786"/>
    <w:rsid w:val="00E2628E"/>
    <w:rsid w:val="00E26740"/>
    <w:rsid w:val="00E26EC5"/>
    <w:rsid w:val="00E26ED9"/>
    <w:rsid w:val="00E33101"/>
    <w:rsid w:val="00E33F25"/>
    <w:rsid w:val="00E34A63"/>
    <w:rsid w:val="00E35531"/>
    <w:rsid w:val="00E3598C"/>
    <w:rsid w:val="00E35DFC"/>
    <w:rsid w:val="00E36A48"/>
    <w:rsid w:val="00E373FC"/>
    <w:rsid w:val="00E376C8"/>
    <w:rsid w:val="00E377E7"/>
    <w:rsid w:val="00E406DF"/>
    <w:rsid w:val="00E40EEC"/>
    <w:rsid w:val="00E42619"/>
    <w:rsid w:val="00E43949"/>
    <w:rsid w:val="00E44A02"/>
    <w:rsid w:val="00E45935"/>
    <w:rsid w:val="00E46477"/>
    <w:rsid w:val="00E46A7C"/>
    <w:rsid w:val="00E46D47"/>
    <w:rsid w:val="00E503A7"/>
    <w:rsid w:val="00E50D8F"/>
    <w:rsid w:val="00E50DCD"/>
    <w:rsid w:val="00E5210B"/>
    <w:rsid w:val="00E54BCB"/>
    <w:rsid w:val="00E54CAD"/>
    <w:rsid w:val="00E55DE3"/>
    <w:rsid w:val="00E56043"/>
    <w:rsid w:val="00E567E8"/>
    <w:rsid w:val="00E5769D"/>
    <w:rsid w:val="00E57CAD"/>
    <w:rsid w:val="00E57EFA"/>
    <w:rsid w:val="00E60058"/>
    <w:rsid w:val="00E60BC4"/>
    <w:rsid w:val="00E60C4D"/>
    <w:rsid w:val="00E6220A"/>
    <w:rsid w:val="00E626B1"/>
    <w:rsid w:val="00E6285D"/>
    <w:rsid w:val="00E62EE3"/>
    <w:rsid w:val="00E63CF4"/>
    <w:rsid w:val="00E64017"/>
    <w:rsid w:val="00E6538A"/>
    <w:rsid w:val="00E65CAB"/>
    <w:rsid w:val="00E66326"/>
    <w:rsid w:val="00E66A0D"/>
    <w:rsid w:val="00E674D1"/>
    <w:rsid w:val="00E70824"/>
    <w:rsid w:val="00E71905"/>
    <w:rsid w:val="00E71D77"/>
    <w:rsid w:val="00E7235D"/>
    <w:rsid w:val="00E7289B"/>
    <w:rsid w:val="00E75FC6"/>
    <w:rsid w:val="00E765AF"/>
    <w:rsid w:val="00E76FEF"/>
    <w:rsid w:val="00E774F7"/>
    <w:rsid w:val="00E7784B"/>
    <w:rsid w:val="00E8084B"/>
    <w:rsid w:val="00E811DF"/>
    <w:rsid w:val="00E8248B"/>
    <w:rsid w:val="00E838B8"/>
    <w:rsid w:val="00E83943"/>
    <w:rsid w:val="00E83946"/>
    <w:rsid w:val="00E83E6A"/>
    <w:rsid w:val="00E84908"/>
    <w:rsid w:val="00E850D6"/>
    <w:rsid w:val="00E86833"/>
    <w:rsid w:val="00E901A0"/>
    <w:rsid w:val="00E9124E"/>
    <w:rsid w:val="00E91358"/>
    <w:rsid w:val="00E9211F"/>
    <w:rsid w:val="00E92313"/>
    <w:rsid w:val="00E92736"/>
    <w:rsid w:val="00E92B0C"/>
    <w:rsid w:val="00E93A5F"/>
    <w:rsid w:val="00E9414D"/>
    <w:rsid w:val="00E967A2"/>
    <w:rsid w:val="00E96CB6"/>
    <w:rsid w:val="00EA0315"/>
    <w:rsid w:val="00EA231B"/>
    <w:rsid w:val="00EA29BD"/>
    <w:rsid w:val="00EA2BC5"/>
    <w:rsid w:val="00EA2D57"/>
    <w:rsid w:val="00EA3FC6"/>
    <w:rsid w:val="00EA463E"/>
    <w:rsid w:val="00EA4A3E"/>
    <w:rsid w:val="00EA51CC"/>
    <w:rsid w:val="00EA5FC1"/>
    <w:rsid w:val="00EA7534"/>
    <w:rsid w:val="00EA7728"/>
    <w:rsid w:val="00EA7DA7"/>
    <w:rsid w:val="00EB057E"/>
    <w:rsid w:val="00EB0A61"/>
    <w:rsid w:val="00EB0EC9"/>
    <w:rsid w:val="00EB19D3"/>
    <w:rsid w:val="00EB2012"/>
    <w:rsid w:val="00EB2BD7"/>
    <w:rsid w:val="00EB4725"/>
    <w:rsid w:val="00EB5665"/>
    <w:rsid w:val="00EB63ED"/>
    <w:rsid w:val="00EB74A0"/>
    <w:rsid w:val="00EC022C"/>
    <w:rsid w:val="00EC0C9A"/>
    <w:rsid w:val="00EC1BD4"/>
    <w:rsid w:val="00EC2656"/>
    <w:rsid w:val="00EC37F4"/>
    <w:rsid w:val="00EC4B4E"/>
    <w:rsid w:val="00EC4D93"/>
    <w:rsid w:val="00EC7CC5"/>
    <w:rsid w:val="00ED004D"/>
    <w:rsid w:val="00ED04B8"/>
    <w:rsid w:val="00ED0DD6"/>
    <w:rsid w:val="00ED19FF"/>
    <w:rsid w:val="00ED200E"/>
    <w:rsid w:val="00ED22C5"/>
    <w:rsid w:val="00ED2B9E"/>
    <w:rsid w:val="00ED3879"/>
    <w:rsid w:val="00ED465C"/>
    <w:rsid w:val="00ED52DC"/>
    <w:rsid w:val="00ED5487"/>
    <w:rsid w:val="00ED62D4"/>
    <w:rsid w:val="00ED786A"/>
    <w:rsid w:val="00EE0825"/>
    <w:rsid w:val="00EE0D95"/>
    <w:rsid w:val="00EE1039"/>
    <w:rsid w:val="00EE131F"/>
    <w:rsid w:val="00EE2A90"/>
    <w:rsid w:val="00EE2B4A"/>
    <w:rsid w:val="00EE34AF"/>
    <w:rsid w:val="00EE3DB2"/>
    <w:rsid w:val="00EE3E62"/>
    <w:rsid w:val="00EE587C"/>
    <w:rsid w:val="00EE69F9"/>
    <w:rsid w:val="00EE6A07"/>
    <w:rsid w:val="00EE7A91"/>
    <w:rsid w:val="00EE7ACE"/>
    <w:rsid w:val="00EF0C3C"/>
    <w:rsid w:val="00EF124E"/>
    <w:rsid w:val="00EF1305"/>
    <w:rsid w:val="00EF1E03"/>
    <w:rsid w:val="00EF21FE"/>
    <w:rsid w:val="00EF2359"/>
    <w:rsid w:val="00EF40D4"/>
    <w:rsid w:val="00EF48B2"/>
    <w:rsid w:val="00EF508C"/>
    <w:rsid w:val="00EF5325"/>
    <w:rsid w:val="00EF5DA1"/>
    <w:rsid w:val="00EF725A"/>
    <w:rsid w:val="00EF73BC"/>
    <w:rsid w:val="00EF7B6C"/>
    <w:rsid w:val="00F009E7"/>
    <w:rsid w:val="00F02BD6"/>
    <w:rsid w:val="00F03224"/>
    <w:rsid w:val="00F037C4"/>
    <w:rsid w:val="00F03882"/>
    <w:rsid w:val="00F046CD"/>
    <w:rsid w:val="00F04A25"/>
    <w:rsid w:val="00F05461"/>
    <w:rsid w:val="00F06B0F"/>
    <w:rsid w:val="00F07015"/>
    <w:rsid w:val="00F07F59"/>
    <w:rsid w:val="00F07FA7"/>
    <w:rsid w:val="00F11F73"/>
    <w:rsid w:val="00F125E1"/>
    <w:rsid w:val="00F13329"/>
    <w:rsid w:val="00F13816"/>
    <w:rsid w:val="00F13859"/>
    <w:rsid w:val="00F13915"/>
    <w:rsid w:val="00F1432F"/>
    <w:rsid w:val="00F1437E"/>
    <w:rsid w:val="00F14E8C"/>
    <w:rsid w:val="00F16BE6"/>
    <w:rsid w:val="00F16D23"/>
    <w:rsid w:val="00F20690"/>
    <w:rsid w:val="00F228F2"/>
    <w:rsid w:val="00F229A1"/>
    <w:rsid w:val="00F22AB1"/>
    <w:rsid w:val="00F232AC"/>
    <w:rsid w:val="00F23EF1"/>
    <w:rsid w:val="00F2444F"/>
    <w:rsid w:val="00F24B75"/>
    <w:rsid w:val="00F24C08"/>
    <w:rsid w:val="00F2510C"/>
    <w:rsid w:val="00F25756"/>
    <w:rsid w:val="00F268E4"/>
    <w:rsid w:val="00F2691A"/>
    <w:rsid w:val="00F2693A"/>
    <w:rsid w:val="00F277D3"/>
    <w:rsid w:val="00F3013F"/>
    <w:rsid w:val="00F310F2"/>
    <w:rsid w:val="00F31620"/>
    <w:rsid w:val="00F31794"/>
    <w:rsid w:val="00F31C93"/>
    <w:rsid w:val="00F32A2D"/>
    <w:rsid w:val="00F33A70"/>
    <w:rsid w:val="00F34619"/>
    <w:rsid w:val="00F34B01"/>
    <w:rsid w:val="00F34FE5"/>
    <w:rsid w:val="00F3649C"/>
    <w:rsid w:val="00F36510"/>
    <w:rsid w:val="00F3681A"/>
    <w:rsid w:val="00F40429"/>
    <w:rsid w:val="00F40816"/>
    <w:rsid w:val="00F409E9"/>
    <w:rsid w:val="00F41045"/>
    <w:rsid w:val="00F422D7"/>
    <w:rsid w:val="00F424C8"/>
    <w:rsid w:val="00F42754"/>
    <w:rsid w:val="00F42B58"/>
    <w:rsid w:val="00F4612F"/>
    <w:rsid w:val="00F46F99"/>
    <w:rsid w:val="00F4713B"/>
    <w:rsid w:val="00F50873"/>
    <w:rsid w:val="00F5159A"/>
    <w:rsid w:val="00F51D03"/>
    <w:rsid w:val="00F51EA0"/>
    <w:rsid w:val="00F52704"/>
    <w:rsid w:val="00F5306F"/>
    <w:rsid w:val="00F54147"/>
    <w:rsid w:val="00F54869"/>
    <w:rsid w:val="00F54E1D"/>
    <w:rsid w:val="00F54EDA"/>
    <w:rsid w:val="00F5587A"/>
    <w:rsid w:val="00F5648B"/>
    <w:rsid w:val="00F56A75"/>
    <w:rsid w:val="00F624B1"/>
    <w:rsid w:val="00F62A9E"/>
    <w:rsid w:val="00F64F72"/>
    <w:rsid w:val="00F651C4"/>
    <w:rsid w:val="00F658C5"/>
    <w:rsid w:val="00F65CF8"/>
    <w:rsid w:val="00F66365"/>
    <w:rsid w:val="00F66519"/>
    <w:rsid w:val="00F66BB2"/>
    <w:rsid w:val="00F66DDF"/>
    <w:rsid w:val="00F66E74"/>
    <w:rsid w:val="00F66E9F"/>
    <w:rsid w:val="00F6704E"/>
    <w:rsid w:val="00F705CB"/>
    <w:rsid w:val="00F70990"/>
    <w:rsid w:val="00F70E5A"/>
    <w:rsid w:val="00F7112B"/>
    <w:rsid w:val="00F7122D"/>
    <w:rsid w:val="00F71AC4"/>
    <w:rsid w:val="00F724DC"/>
    <w:rsid w:val="00F7276F"/>
    <w:rsid w:val="00F72B55"/>
    <w:rsid w:val="00F7451E"/>
    <w:rsid w:val="00F747A0"/>
    <w:rsid w:val="00F765F4"/>
    <w:rsid w:val="00F76B2E"/>
    <w:rsid w:val="00F7732E"/>
    <w:rsid w:val="00F77C86"/>
    <w:rsid w:val="00F77CA6"/>
    <w:rsid w:val="00F77D31"/>
    <w:rsid w:val="00F8031E"/>
    <w:rsid w:val="00F80805"/>
    <w:rsid w:val="00F8086A"/>
    <w:rsid w:val="00F8087B"/>
    <w:rsid w:val="00F80A4C"/>
    <w:rsid w:val="00F8195E"/>
    <w:rsid w:val="00F82BBC"/>
    <w:rsid w:val="00F82D3E"/>
    <w:rsid w:val="00F83C93"/>
    <w:rsid w:val="00F83F1C"/>
    <w:rsid w:val="00F84380"/>
    <w:rsid w:val="00F84DE9"/>
    <w:rsid w:val="00F854FA"/>
    <w:rsid w:val="00F85513"/>
    <w:rsid w:val="00F85590"/>
    <w:rsid w:val="00F858AE"/>
    <w:rsid w:val="00F8594F"/>
    <w:rsid w:val="00F8739B"/>
    <w:rsid w:val="00F87659"/>
    <w:rsid w:val="00F8781B"/>
    <w:rsid w:val="00F90752"/>
    <w:rsid w:val="00F91329"/>
    <w:rsid w:val="00F947BC"/>
    <w:rsid w:val="00F94B4F"/>
    <w:rsid w:val="00F95E53"/>
    <w:rsid w:val="00F9664E"/>
    <w:rsid w:val="00F96655"/>
    <w:rsid w:val="00F96774"/>
    <w:rsid w:val="00F96A77"/>
    <w:rsid w:val="00F96AE2"/>
    <w:rsid w:val="00F96E23"/>
    <w:rsid w:val="00FA08AB"/>
    <w:rsid w:val="00FA0D68"/>
    <w:rsid w:val="00FA0DB4"/>
    <w:rsid w:val="00FA13ED"/>
    <w:rsid w:val="00FA1567"/>
    <w:rsid w:val="00FA15D5"/>
    <w:rsid w:val="00FA1F8D"/>
    <w:rsid w:val="00FA2147"/>
    <w:rsid w:val="00FA2C5E"/>
    <w:rsid w:val="00FA2FE5"/>
    <w:rsid w:val="00FA323E"/>
    <w:rsid w:val="00FA40F5"/>
    <w:rsid w:val="00FA53F4"/>
    <w:rsid w:val="00FA5C1E"/>
    <w:rsid w:val="00FA5FAA"/>
    <w:rsid w:val="00FA662C"/>
    <w:rsid w:val="00FA707B"/>
    <w:rsid w:val="00FB10D3"/>
    <w:rsid w:val="00FB19A1"/>
    <w:rsid w:val="00FB1E28"/>
    <w:rsid w:val="00FB2ADD"/>
    <w:rsid w:val="00FB3084"/>
    <w:rsid w:val="00FB36F5"/>
    <w:rsid w:val="00FB506B"/>
    <w:rsid w:val="00FB5278"/>
    <w:rsid w:val="00FB5454"/>
    <w:rsid w:val="00FB55F1"/>
    <w:rsid w:val="00FB592A"/>
    <w:rsid w:val="00FC035D"/>
    <w:rsid w:val="00FC109B"/>
    <w:rsid w:val="00FC1B93"/>
    <w:rsid w:val="00FC242F"/>
    <w:rsid w:val="00FC419F"/>
    <w:rsid w:val="00FC4ED4"/>
    <w:rsid w:val="00FC5ECA"/>
    <w:rsid w:val="00FC5EFF"/>
    <w:rsid w:val="00FC6220"/>
    <w:rsid w:val="00FC7567"/>
    <w:rsid w:val="00FC7642"/>
    <w:rsid w:val="00FD2D82"/>
    <w:rsid w:val="00FD494B"/>
    <w:rsid w:val="00FD4C19"/>
    <w:rsid w:val="00FD57ED"/>
    <w:rsid w:val="00FD5D15"/>
    <w:rsid w:val="00FD7B76"/>
    <w:rsid w:val="00FE0988"/>
    <w:rsid w:val="00FE0D3E"/>
    <w:rsid w:val="00FE382D"/>
    <w:rsid w:val="00FE39C2"/>
    <w:rsid w:val="00FE5672"/>
    <w:rsid w:val="00FE6D26"/>
    <w:rsid w:val="00FF015A"/>
    <w:rsid w:val="00FF03D6"/>
    <w:rsid w:val="00FF080D"/>
    <w:rsid w:val="00FF08EF"/>
    <w:rsid w:val="00FF1408"/>
    <w:rsid w:val="00FF24EE"/>
    <w:rsid w:val="00FF2A35"/>
    <w:rsid w:val="00FF2A9F"/>
    <w:rsid w:val="00FF3621"/>
    <w:rsid w:val="00FF419E"/>
    <w:rsid w:val="00FF41D7"/>
    <w:rsid w:val="00FF4DDC"/>
    <w:rsid w:val="00FF55EA"/>
    <w:rsid w:val="00FF5611"/>
    <w:rsid w:val="00FF5E1D"/>
    <w:rsid w:val="00FF65CE"/>
    <w:rsid w:val="00FF75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67303D"/>
  <w15:chartTrackingRefBased/>
  <w15:docId w15:val="{6B61BA86-F41C-4F2B-BFE5-A6129D26E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2E59"/>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C7ABB"/>
    <w:pPr>
      <w:keepNext/>
      <w:keepLines/>
      <w:numPr>
        <w:numId w:val="1"/>
      </w:numPr>
      <w:spacing w:before="240" w:line="480" w:lineRule="auto"/>
      <w:outlineLvl w:val="0"/>
    </w:pPr>
    <w:rPr>
      <w:b/>
      <w:sz w:val="22"/>
      <w:szCs w:val="32"/>
    </w:rPr>
  </w:style>
  <w:style w:type="paragraph" w:styleId="Heading2">
    <w:name w:val="heading 2"/>
    <w:basedOn w:val="Normal"/>
    <w:next w:val="Normal"/>
    <w:link w:val="Heading2Char"/>
    <w:uiPriority w:val="9"/>
    <w:unhideWhenUsed/>
    <w:qFormat/>
    <w:rsid w:val="00DC7ABB"/>
    <w:pPr>
      <w:keepNext/>
      <w:keepLines/>
      <w:numPr>
        <w:ilvl w:val="1"/>
        <w:numId w:val="1"/>
      </w:numPr>
      <w:spacing w:before="200" w:line="480" w:lineRule="auto"/>
      <w:outlineLvl w:val="1"/>
    </w:pPr>
    <w:rPr>
      <w:b/>
      <w:bCs/>
      <w:i/>
      <w:sz w:val="22"/>
      <w:szCs w:val="26"/>
    </w:rPr>
  </w:style>
  <w:style w:type="paragraph" w:styleId="Heading3">
    <w:name w:val="heading 3"/>
    <w:basedOn w:val="Normal"/>
    <w:next w:val="Normal"/>
    <w:link w:val="Heading3Char"/>
    <w:uiPriority w:val="9"/>
    <w:unhideWhenUsed/>
    <w:qFormat/>
    <w:rsid w:val="00DC7ABB"/>
    <w:pPr>
      <w:keepNext/>
      <w:keepLines/>
      <w:numPr>
        <w:ilvl w:val="2"/>
        <w:numId w:val="1"/>
      </w:numPr>
      <w:spacing w:before="40" w:line="480" w:lineRule="auto"/>
      <w:ind w:left="720"/>
      <w:outlineLvl w:val="2"/>
    </w:pPr>
    <w:rPr>
      <w:b/>
      <w:i/>
      <w:sz w:val="22"/>
    </w:rPr>
  </w:style>
  <w:style w:type="paragraph" w:styleId="Heading4">
    <w:name w:val="heading 4"/>
    <w:basedOn w:val="Normal"/>
    <w:next w:val="Normal"/>
    <w:link w:val="Heading4Char"/>
    <w:uiPriority w:val="9"/>
    <w:unhideWhenUsed/>
    <w:qFormat/>
    <w:rsid w:val="00DC7ABB"/>
    <w:pPr>
      <w:keepNext/>
      <w:keepLines/>
      <w:numPr>
        <w:ilvl w:val="3"/>
        <w:numId w:val="1"/>
      </w:numPr>
      <w:spacing w:before="40" w:line="276" w:lineRule="auto"/>
      <w:outlineLvl w:val="3"/>
    </w:pPr>
    <w:rPr>
      <w:b/>
      <w:i/>
      <w:iCs/>
      <w:sz w:val="22"/>
      <w:szCs w:val="22"/>
    </w:rPr>
  </w:style>
  <w:style w:type="paragraph" w:styleId="Heading5">
    <w:name w:val="heading 5"/>
    <w:basedOn w:val="Normal"/>
    <w:next w:val="Normal"/>
    <w:link w:val="Heading5Char"/>
    <w:uiPriority w:val="9"/>
    <w:unhideWhenUsed/>
    <w:qFormat/>
    <w:rsid w:val="00DC7ABB"/>
    <w:pPr>
      <w:keepNext/>
      <w:keepLines/>
      <w:numPr>
        <w:ilvl w:val="4"/>
        <w:numId w:val="1"/>
      </w:numPr>
      <w:spacing w:before="40" w:line="276" w:lineRule="auto"/>
      <w:outlineLvl w:val="4"/>
    </w:pPr>
    <w:rPr>
      <w:sz w:val="22"/>
      <w:szCs w:val="22"/>
    </w:rPr>
  </w:style>
  <w:style w:type="paragraph" w:styleId="Heading6">
    <w:name w:val="heading 6"/>
    <w:basedOn w:val="Normal"/>
    <w:next w:val="Normal"/>
    <w:link w:val="Heading6Char"/>
    <w:uiPriority w:val="9"/>
    <w:semiHidden/>
    <w:unhideWhenUsed/>
    <w:qFormat/>
    <w:rsid w:val="00DC7ABB"/>
    <w:pPr>
      <w:keepNext/>
      <w:keepLines/>
      <w:numPr>
        <w:ilvl w:val="5"/>
        <w:numId w:val="1"/>
      </w:numPr>
      <w:spacing w:before="40" w:line="276" w:lineRule="auto"/>
      <w:outlineLvl w:val="5"/>
    </w:pPr>
    <w:rPr>
      <w:rFonts w:ascii="Calibri Light" w:hAnsi="Calibri Light"/>
      <w:color w:val="1F4D78"/>
      <w:sz w:val="22"/>
      <w:szCs w:val="22"/>
    </w:rPr>
  </w:style>
  <w:style w:type="paragraph" w:styleId="Heading7">
    <w:name w:val="heading 7"/>
    <w:basedOn w:val="Normal"/>
    <w:next w:val="Normal"/>
    <w:link w:val="Heading7Char"/>
    <w:uiPriority w:val="9"/>
    <w:semiHidden/>
    <w:unhideWhenUsed/>
    <w:qFormat/>
    <w:rsid w:val="00DC7ABB"/>
    <w:pPr>
      <w:keepNext/>
      <w:keepLines/>
      <w:numPr>
        <w:ilvl w:val="6"/>
        <w:numId w:val="1"/>
      </w:numPr>
      <w:spacing w:before="40" w:line="276" w:lineRule="auto"/>
      <w:outlineLvl w:val="6"/>
    </w:pPr>
    <w:rPr>
      <w:rFonts w:ascii="Calibri Light" w:hAnsi="Calibri Light"/>
      <w:i/>
      <w:iCs/>
      <w:color w:val="1F4D78"/>
      <w:sz w:val="22"/>
      <w:szCs w:val="22"/>
    </w:rPr>
  </w:style>
  <w:style w:type="paragraph" w:styleId="Heading8">
    <w:name w:val="heading 8"/>
    <w:basedOn w:val="Normal"/>
    <w:next w:val="Normal"/>
    <w:link w:val="Heading8Char"/>
    <w:uiPriority w:val="9"/>
    <w:semiHidden/>
    <w:unhideWhenUsed/>
    <w:qFormat/>
    <w:rsid w:val="00DC7ABB"/>
    <w:pPr>
      <w:keepNext/>
      <w:keepLines/>
      <w:numPr>
        <w:ilvl w:val="7"/>
        <w:numId w:val="1"/>
      </w:numPr>
      <w:spacing w:before="40" w:line="276" w:lineRule="auto"/>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DC7ABB"/>
    <w:pPr>
      <w:keepNext/>
      <w:keepLines/>
      <w:numPr>
        <w:ilvl w:val="8"/>
        <w:numId w:val="1"/>
      </w:numPr>
      <w:spacing w:before="40" w:line="276" w:lineRule="auto"/>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16A86"/>
    <w:rPr>
      <w:rFonts w:eastAsia="Times New Roman"/>
      <w:sz w:val="22"/>
      <w:szCs w:val="22"/>
    </w:rPr>
  </w:style>
  <w:style w:type="character" w:styleId="Hyperlink">
    <w:name w:val="Hyperlink"/>
    <w:uiPriority w:val="99"/>
    <w:unhideWhenUsed/>
    <w:rsid w:val="00C16A86"/>
    <w:rPr>
      <w:color w:val="0563C1"/>
      <w:u w:val="single"/>
    </w:rPr>
  </w:style>
  <w:style w:type="character" w:customStyle="1" w:styleId="Heading1Char">
    <w:name w:val="Heading 1 Char"/>
    <w:link w:val="Heading1"/>
    <w:uiPriority w:val="9"/>
    <w:rsid w:val="00DC7ABB"/>
    <w:rPr>
      <w:rFonts w:ascii="Times New Roman" w:eastAsia="Times New Roman" w:hAnsi="Times New Roman" w:cs="Times New Roman"/>
      <w:b/>
      <w:szCs w:val="32"/>
    </w:rPr>
  </w:style>
  <w:style w:type="character" w:customStyle="1" w:styleId="Heading2Char">
    <w:name w:val="Heading 2 Char"/>
    <w:link w:val="Heading2"/>
    <w:uiPriority w:val="9"/>
    <w:rsid w:val="00DC7ABB"/>
    <w:rPr>
      <w:rFonts w:ascii="Times New Roman" w:eastAsia="Times New Roman" w:hAnsi="Times New Roman" w:cs="Times New Roman"/>
      <w:b/>
      <w:bCs/>
      <w:i/>
      <w:szCs w:val="26"/>
    </w:rPr>
  </w:style>
  <w:style w:type="character" w:customStyle="1" w:styleId="Heading3Char">
    <w:name w:val="Heading 3 Char"/>
    <w:link w:val="Heading3"/>
    <w:uiPriority w:val="9"/>
    <w:rsid w:val="00DC7ABB"/>
    <w:rPr>
      <w:rFonts w:ascii="Times New Roman" w:eastAsia="Times New Roman" w:hAnsi="Times New Roman" w:cs="Times New Roman"/>
      <w:b/>
      <w:i/>
      <w:szCs w:val="24"/>
    </w:rPr>
  </w:style>
  <w:style w:type="character" w:customStyle="1" w:styleId="Heading4Char">
    <w:name w:val="Heading 4 Char"/>
    <w:link w:val="Heading4"/>
    <w:uiPriority w:val="9"/>
    <w:rsid w:val="00DC7ABB"/>
    <w:rPr>
      <w:rFonts w:ascii="Times New Roman" w:eastAsia="Times New Roman" w:hAnsi="Times New Roman" w:cs="Times New Roman"/>
      <w:b/>
      <w:i/>
      <w:iCs/>
    </w:rPr>
  </w:style>
  <w:style w:type="character" w:customStyle="1" w:styleId="Heading5Char">
    <w:name w:val="Heading 5 Char"/>
    <w:link w:val="Heading5"/>
    <w:uiPriority w:val="9"/>
    <w:rsid w:val="00DC7ABB"/>
    <w:rPr>
      <w:rFonts w:ascii="Times New Roman" w:eastAsia="Times New Roman" w:hAnsi="Times New Roman" w:cs="Times New Roman"/>
    </w:rPr>
  </w:style>
  <w:style w:type="character" w:customStyle="1" w:styleId="Heading6Char">
    <w:name w:val="Heading 6 Char"/>
    <w:link w:val="Heading6"/>
    <w:uiPriority w:val="9"/>
    <w:semiHidden/>
    <w:rsid w:val="00DC7ABB"/>
    <w:rPr>
      <w:rFonts w:ascii="Calibri Light" w:eastAsia="Times New Roman" w:hAnsi="Calibri Light" w:cs="Times New Roman"/>
      <w:color w:val="1F4D78"/>
    </w:rPr>
  </w:style>
  <w:style w:type="character" w:customStyle="1" w:styleId="Heading7Char">
    <w:name w:val="Heading 7 Char"/>
    <w:link w:val="Heading7"/>
    <w:uiPriority w:val="9"/>
    <w:semiHidden/>
    <w:rsid w:val="00DC7ABB"/>
    <w:rPr>
      <w:rFonts w:ascii="Calibri Light" w:eastAsia="Times New Roman" w:hAnsi="Calibri Light" w:cs="Times New Roman"/>
      <w:i/>
      <w:iCs/>
      <w:color w:val="1F4D78"/>
    </w:rPr>
  </w:style>
  <w:style w:type="character" w:customStyle="1" w:styleId="Heading8Char">
    <w:name w:val="Heading 8 Char"/>
    <w:link w:val="Heading8"/>
    <w:uiPriority w:val="9"/>
    <w:semiHidden/>
    <w:rsid w:val="00DC7ABB"/>
    <w:rPr>
      <w:rFonts w:ascii="Calibri Light" w:eastAsia="Times New Roman" w:hAnsi="Calibri Light" w:cs="Times New Roman"/>
      <w:color w:val="272727"/>
      <w:sz w:val="21"/>
      <w:szCs w:val="21"/>
    </w:rPr>
  </w:style>
  <w:style w:type="character" w:customStyle="1" w:styleId="Heading9Char">
    <w:name w:val="Heading 9 Char"/>
    <w:link w:val="Heading9"/>
    <w:uiPriority w:val="9"/>
    <w:semiHidden/>
    <w:rsid w:val="00DC7ABB"/>
    <w:rPr>
      <w:rFonts w:ascii="Calibri Light" w:eastAsia="Times New Roman" w:hAnsi="Calibri Light" w:cs="Times New Roman"/>
      <w:i/>
      <w:iCs/>
      <w:color w:val="272727"/>
      <w:sz w:val="21"/>
      <w:szCs w:val="21"/>
    </w:rPr>
  </w:style>
  <w:style w:type="paragraph" w:customStyle="1" w:styleId="EndNoteBibliographyTitle">
    <w:name w:val="EndNote Bibliography Title"/>
    <w:basedOn w:val="Normal"/>
    <w:link w:val="EndNoteBibliographyTitleChar"/>
    <w:rsid w:val="00DC7ABB"/>
    <w:pPr>
      <w:spacing w:line="259" w:lineRule="auto"/>
      <w:jc w:val="center"/>
    </w:pPr>
    <w:rPr>
      <w:rFonts w:ascii="Calibri" w:eastAsia="Calibri" w:hAnsi="Calibri" w:cs="Calibri"/>
      <w:noProof/>
      <w:sz w:val="22"/>
      <w:szCs w:val="22"/>
    </w:rPr>
  </w:style>
  <w:style w:type="character" w:customStyle="1" w:styleId="EndNoteBibliographyTitleChar">
    <w:name w:val="EndNote Bibliography Title Char"/>
    <w:link w:val="EndNoteBibliographyTitle"/>
    <w:rsid w:val="00DC7ABB"/>
    <w:rPr>
      <w:rFonts w:cs="Calibri"/>
      <w:noProof/>
      <w:sz w:val="22"/>
      <w:szCs w:val="22"/>
    </w:rPr>
  </w:style>
  <w:style w:type="paragraph" w:customStyle="1" w:styleId="EndNoteBibliography">
    <w:name w:val="EndNote Bibliography"/>
    <w:basedOn w:val="Normal"/>
    <w:link w:val="EndNoteBibliographyChar"/>
    <w:rsid w:val="00DC7ABB"/>
    <w:pPr>
      <w:spacing w:after="160"/>
    </w:pPr>
    <w:rPr>
      <w:rFonts w:ascii="Calibri" w:eastAsia="Calibri" w:hAnsi="Calibri" w:cs="Calibri"/>
      <w:noProof/>
      <w:sz w:val="22"/>
      <w:szCs w:val="22"/>
    </w:rPr>
  </w:style>
  <w:style w:type="character" w:customStyle="1" w:styleId="EndNoteBibliographyChar">
    <w:name w:val="EndNote Bibliography Char"/>
    <w:link w:val="EndNoteBibliography"/>
    <w:rsid w:val="00DC7ABB"/>
    <w:rPr>
      <w:rFonts w:cs="Calibri"/>
      <w:noProof/>
      <w:sz w:val="22"/>
      <w:szCs w:val="22"/>
    </w:rPr>
  </w:style>
  <w:style w:type="paragraph" w:styleId="Footer">
    <w:name w:val="footer"/>
    <w:basedOn w:val="Normal"/>
    <w:link w:val="FooterChar"/>
    <w:uiPriority w:val="99"/>
    <w:unhideWhenUsed/>
    <w:rsid w:val="00DC7ABB"/>
    <w:pPr>
      <w:tabs>
        <w:tab w:val="center" w:pos="4680"/>
        <w:tab w:val="right" w:pos="9360"/>
      </w:tabs>
    </w:pPr>
    <w:rPr>
      <w:rFonts w:ascii="Calibri" w:hAnsi="Calibri" w:cs="Arial"/>
      <w:sz w:val="22"/>
      <w:szCs w:val="22"/>
    </w:rPr>
  </w:style>
  <w:style w:type="character" w:customStyle="1" w:styleId="FooterChar">
    <w:name w:val="Footer Char"/>
    <w:link w:val="Footer"/>
    <w:uiPriority w:val="99"/>
    <w:rsid w:val="00DC7ABB"/>
    <w:rPr>
      <w:rFonts w:eastAsia="Times New Roman"/>
    </w:rPr>
  </w:style>
  <w:style w:type="character" w:styleId="LineNumber">
    <w:name w:val="line number"/>
    <w:basedOn w:val="DefaultParagraphFont"/>
    <w:uiPriority w:val="99"/>
    <w:semiHidden/>
    <w:unhideWhenUsed/>
    <w:rsid w:val="00DC7ABB"/>
  </w:style>
  <w:style w:type="paragraph" w:styleId="Header">
    <w:name w:val="header"/>
    <w:basedOn w:val="Normal"/>
    <w:link w:val="HeaderChar"/>
    <w:uiPriority w:val="99"/>
    <w:unhideWhenUsed/>
    <w:rsid w:val="00685A11"/>
    <w:pPr>
      <w:tabs>
        <w:tab w:val="center" w:pos="4680"/>
        <w:tab w:val="right" w:pos="9360"/>
      </w:tabs>
    </w:pPr>
    <w:rPr>
      <w:rFonts w:ascii="Calibri" w:eastAsia="Calibri" w:hAnsi="Calibri" w:cs="Arial"/>
      <w:sz w:val="22"/>
      <w:szCs w:val="22"/>
    </w:rPr>
  </w:style>
  <w:style w:type="character" w:customStyle="1" w:styleId="HeaderChar">
    <w:name w:val="Header Char"/>
    <w:basedOn w:val="DefaultParagraphFont"/>
    <w:link w:val="Header"/>
    <w:uiPriority w:val="99"/>
    <w:rsid w:val="00685A11"/>
  </w:style>
  <w:style w:type="paragraph" w:styleId="ListParagraph">
    <w:name w:val="List Paragraph"/>
    <w:basedOn w:val="Normal"/>
    <w:uiPriority w:val="34"/>
    <w:qFormat/>
    <w:rsid w:val="00FC5ECA"/>
    <w:pPr>
      <w:spacing w:after="160" w:line="259" w:lineRule="auto"/>
      <w:ind w:left="720"/>
      <w:contextualSpacing/>
    </w:pPr>
    <w:rPr>
      <w:rFonts w:ascii="Calibri" w:eastAsia="Calibri" w:hAnsi="Calibri" w:cs="Arial"/>
      <w:sz w:val="22"/>
      <w:szCs w:val="22"/>
    </w:rPr>
  </w:style>
  <w:style w:type="paragraph" w:styleId="BodyText">
    <w:name w:val="Body Text"/>
    <w:basedOn w:val="Normal"/>
    <w:link w:val="BodyTextChar"/>
    <w:uiPriority w:val="1"/>
    <w:qFormat/>
    <w:rsid w:val="00B3362A"/>
    <w:pPr>
      <w:widowControl w:val="0"/>
      <w:ind w:left="113"/>
    </w:pPr>
    <w:rPr>
      <w:rFonts w:cs="Arial"/>
      <w:sz w:val="19"/>
      <w:szCs w:val="19"/>
    </w:rPr>
  </w:style>
  <w:style w:type="character" w:customStyle="1" w:styleId="BodyTextChar">
    <w:name w:val="Body Text Char"/>
    <w:link w:val="BodyText"/>
    <w:uiPriority w:val="1"/>
    <w:rsid w:val="00B3362A"/>
    <w:rPr>
      <w:rFonts w:ascii="Times New Roman" w:eastAsia="Times New Roman" w:hAnsi="Times New Roman"/>
      <w:sz w:val="19"/>
      <w:szCs w:val="19"/>
    </w:rPr>
  </w:style>
  <w:style w:type="paragraph" w:styleId="NormalWeb">
    <w:name w:val="Normal (Web)"/>
    <w:basedOn w:val="Normal"/>
    <w:uiPriority w:val="99"/>
    <w:semiHidden/>
    <w:unhideWhenUsed/>
    <w:rsid w:val="00B40B12"/>
    <w:pPr>
      <w:spacing w:before="100" w:beforeAutospacing="1" w:after="100" w:afterAutospacing="1"/>
    </w:pPr>
  </w:style>
  <w:style w:type="character" w:customStyle="1" w:styleId="UnresolvedMention1">
    <w:name w:val="Unresolved Mention1"/>
    <w:basedOn w:val="DefaultParagraphFont"/>
    <w:uiPriority w:val="99"/>
    <w:semiHidden/>
    <w:unhideWhenUsed/>
    <w:rsid w:val="008E68D4"/>
    <w:rPr>
      <w:color w:val="605E5C"/>
      <w:shd w:val="clear" w:color="auto" w:fill="E1DFDD"/>
    </w:rPr>
  </w:style>
  <w:style w:type="paragraph" w:customStyle="1" w:styleId="p">
    <w:name w:val="p"/>
    <w:basedOn w:val="Normal"/>
    <w:rsid w:val="004A185A"/>
    <w:pPr>
      <w:spacing w:before="100" w:beforeAutospacing="1" w:after="100" w:afterAutospacing="1"/>
    </w:pPr>
  </w:style>
  <w:style w:type="character" w:customStyle="1" w:styleId="ref-lnk">
    <w:name w:val="ref-lnk"/>
    <w:basedOn w:val="DefaultParagraphFont"/>
    <w:rsid w:val="00A75715"/>
  </w:style>
  <w:style w:type="character" w:styleId="FollowedHyperlink">
    <w:name w:val="FollowedHyperlink"/>
    <w:basedOn w:val="DefaultParagraphFont"/>
    <w:uiPriority w:val="99"/>
    <w:semiHidden/>
    <w:unhideWhenUsed/>
    <w:rsid w:val="00442E59"/>
    <w:rPr>
      <w:color w:val="954F72"/>
      <w:u w:val="single"/>
    </w:rPr>
  </w:style>
  <w:style w:type="paragraph" w:customStyle="1" w:styleId="msonormal0">
    <w:name w:val="msonormal"/>
    <w:basedOn w:val="Normal"/>
    <w:rsid w:val="00442E59"/>
    <w:pPr>
      <w:spacing w:before="100" w:beforeAutospacing="1" w:after="100" w:afterAutospacing="1"/>
    </w:pPr>
  </w:style>
  <w:style w:type="paragraph" w:customStyle="1" w:styleId="font5">
    <w:name w:val="font5"/>
    <w:basedOn w:val="Normal"/>
    <w:rsid w:val="00442E59"/>
    <w:pPr>
      <w:spacing w:before="100" w:beforeAutospacing="1" w:after="100" w:afterAutospacing="1"/>
    </w:pPr>
    <w:rPr>
      <w:color w:val="000000"/>
      <w:sz w:val="20"/>
      <w:szCs w:val="20"/>
    </w:rPr>
  </w:style>
  <w:style w:type="paragraph" w:customStyle="1" w:styleId="font6">
    <w:name w:val="font6"/>
    <w:basedOn w:val="Normal"/>
    <w:rsid w:val="00442E59"/>
    <w:pPr>
      <w:spacing w:before="100" w:beforeAutospacing="1" w:after="100" w:afterAutospacing="1"/>
    </w:pPr>
    <w:rPr>
      <w:color w:val="000000"/>
      <w:sz w:val="20"/>
      <w:szCs w:val="20"/>
    </w:rPr>
  </w:style>
  <w:style w:type="paragraph" w:customStyle="1" w:styleId="xl68">
    <w:name w:val="xl68"/>
    <w:basedOn w:val="Normal"/>
    <w:rsid w:val="00442E59"/>
    <w:pPr>
      <w:spacing w:before="100" w:beforeAutospacing="1" w:after="100" w:afterAutospacing="1"/>
      <w:textAlignment w:val="center"/>
    </w:pPr>
    <w:rPr>
      <w:b/>
      <w:bCs/>
      <w:color w:val="000000"/>
      <w:sz w:val="20"/>
      <w:szCs w:val="20"/>
    </w:rPr>
  </w:style>
  <w:style w:type="paragraph" w:customStyle="1" w:styleId="xl69">
    <w:name w:val="xl69"/>
    <w:basedOn w:val="Normal"/>
    <w:rsid w:val="00442E59"/>
    <w:pPr>
      <w:spacing w:before="100" w:beforeAutospacing="1" w:after="100" w:afterAutospacing="1"/>
      <w:textAlignment w:val="center"/>
    </w:pPr>
    <w:rPr>
      <w:color w:val="000000"/>
      <w:sz w:val="20"/>
      <w:szCs w:val="20"/>
    </w:rPr>
  </w:style>
  <w:style w:type="paragraph" w:customStyle="1" w:styleId="xl70">
    <w:name w:val="xl70"/>
    <w:basedOn w:val="Normal"/>
    <w:rsid w:val="00442E59"/>
    <w:pPr>
      <w:spacing w:before="100" w:beforeAutospacing="1" w:after="100" w:afterAutospacing="1"/>
      <w:jc w:val="center"/>
      <w:textAlignment w:val="center"/>
    </w:pPr>
    <w:rPr>
      <w:color w:val="000000"/>
      <w:sz w:val="20"/>
      <w:szCs w:val="20"/>
    </w:rPr>
  </w:style>
  <w:style w:type="paragraph" w:customStyle="1" w:styleId="xl71">
    <w:name w:val="xl71"/>
    <w:basedOn w:val="Normal"/>
    <w:rsid w:val="00442E59"/>
    <w:pPr>
      <w:spacing w:before="100" w:beforeAutospacing="1" w:after="100" w:afterAutospacing="1"/>
      <w:jc w:val="center"/>
      <w:textAlignment w:val="center"/>
    </w:pPr>
    <w:rPr>
      <w:color w:val="000000"/>
      <w:sz w:val="20"/>
      <w:szCs w:val="20"/>
    </w:rPr>
  </w:style>
  <w:style w:type="paragraph" w:customStyle="1" w:styleId="xl72">
    <w:name w:val="xl72"/>
    <w:basedOn w:val="Normal"/>
    <w:rsid w:val="00442E59"/>
    <w:pPr>
      <w:spacing w:before="100" w:beforeAutospacing="1" w:after="100" w:afterAutospacing="1"/>
      <w:jc w:val="center"/>
      <w:textAlignment w:val="center"/>
    </w:pPr>
    <w:rPr>
      <w:color w:val="000000"/>
      <w:sz w:val="20"/>
      <w:szCs w:val="20"/>
    </w:rPr>
  </w:style>
  <w:style w:type="paragraph" w:customStyle="1" w:styleId="xl73">
    <w:name w:val="xl73"/>
    <w:basedOn w:val="Normal"/>
    <w:rsid w:val="00442E59"/>
    <w:pPr>
      <w:spacing w:before="100" w:beforeAutospacing="1" w:after="100" w:afterAutospacing="1"/>
      <w:jc w:val="center"/>
      <w:textAlignment w:val="center"/>
    </w:pPr>
    <w:rPr>
      <w:sz w:val="20"/>
      <w:szCs w:val="20"/>
    </w:rPr>
  </w:style>
  <w:style w:type="paragraph" w:customStyle="1" w:styleId="xl74">
    <w:name w:val="xl74"/>
    <w:basedOn w:val="Normal"/>
    <w:rsid w:val="00442E59"/>
    <w:pPr>
      <w:spacing w:before="100" w:beforeAutospacing="1" w:after="100" w:afterAutospacing="1"/>
      <w:jc w:val="center"/>
      <w:textAlignment w:val="center"/>
    </w:pPr>
    <w:rPr>
      <w:sz w:val="20"/>
      <w:szCs w:val="20"/>
    </w:rPr>
  </w:style>
  <w:style w:type="paragraph" w:customStyle="1" w:styleId="xl75">
    <w:name w:val="xl75"/>
    <w:basedOn w:val="Normal"/>
    <w:rsid w:val="00442E59"/>
    <w:pPr>
      <w:spacing w:before="100" w:beforeAutospacing="1" w:after="100" w:afterAutospacing="1"/>
      <w:jc w:val="center"/>
      <w:textAlignment w:val="center"/>
    </w:pPr>
    <w:rPr>
      <w:sz w:val="20"/>
      <w:szCs w:val="20"/>
    </w:rPr>
  </w:style>
  <w:style w:type="paragraph" w:customStyle="1" w:styleId="xl76">
    <w:name w:val="xl76"/>
    <w:basedOn w:val="Normal"/>
    <w:rsid w:val="00442E59"/>
    <w:pPr>
      <w:spacing w:before="100" w:beforeAutospacing="1" w:after="100" w:afterAutospacing="1"/>
      <w:jc w:val="center"/>
      <w:textAlignment w:val="center"/>
    </w:pPr>
    <w:rPr>
      <w:color w:val="000000"/>
      <w:sz w:val="20"/>
      <w:szCs w:val="20"/>
    </w:rPr>
  </w:style>
  <w:style w:type="paragraph" w:customStyle="1" w:styleId="xl77">
    <w:name w:val="xl77"/>
    <w:basedOn w:val="Normal"/>
    <w:rsid w:val="00442E59"/>
    <w:pPr>
      <w:spacing w:before="100" w:beforeAutospacing="1" w:after="100" w:afterAutospacing="1"/>
      <w:textAlignment w:val="center"/>
    </w:pPr>
    <w:rPr>
      <w:sz w:val="20"/>
      <w:szCs w:val="20"/>
    </w:rPr>
  </w:style>
  <w:style w:type="paragraph" w:customStyle="1" w:styleId="xl78">
    <w:name w:val="xl78"/>
    <w:basedOn w:val="Normal"/>
    <w:rsid w:val="00442E59"/>
    <w:pPr>
      <w:pBdr>
        <w:top w:val="single" w:sz="4" w:space="0" w:color="auto"/>
        <w:left w:val="single" w:sz="4" w:space="0" w:color="auto"/>
      </w:pBdr>
      <w:spacing w:before="100" w:beforeAutospacing="1" w:after="100" w:afterAutospacing="1"/>
      <w:jc w:val="center"/>
      <w:textAlignment w:val="center"/>
    </w:pPr>
    <w:rPr>
      <w:color w:val="000000"/>
      <w:sz w:val="20"/>
      <w:szCs w:val="20"/>
    </w:rPr>
  </w:style>
  <w:style w:type="paragraph" w:customStyle="1" w:styleId="xl79">
    <w:name w:val="xl79"/>
    <w:basedOn w:val="Normal"/>
    <w:rsid w:val="00442E59"/>
    <w:pPr>
      <w:pBdr>
        <w:top w:val="single" w:sz="4" w:space="0" w:color="auto"/>
      </w:pBdr>
      <w:spacing w:before="100" w:beforeAutospacing="1" w:after="100" w:afterAutospacing="1"/>
      <w:textAlignment w:val="center"/>
    </w:pPr>
    <w:rPr>
      <w:b/>
      <w:bCs/>
      <w:color w:val="000000"/>
      <w:sz w:val="20"/>
      <w:szCs w:val="20"/>
    </w:rPr>
  </w:style>
  <w:style w:type="paragraph" w:customStyle="1" w:styleId="xl80">
    <w:name w:val="xl80"/>
    <w:basedOn w:val="Normal"/>
    <w:rsid w:val="00442E59"/>
    <w:pPr>
      <w:pBdr>
        <w:top w:val="single" w:sz="4" w:space="0" w:color="auto"/>
      </w:pBdr>
      <w:spacing w:before="100" w:beforeAutospacing="1" w:after="100" w:afterAutospacing="1"/>
      <w:jc w:val="center"/>
      <w:textAlignment w:val="center"/>
    </w:pPr>
    <w:rPr>
      <w:b/>
      <w:bCs/>
      <w:sz w:val="20"/>
      <w:szCs w:val="20"/>
    </w:rPr>
  </w:style>
  <w:style w:type="paragraph" w:customStyle="1" w:styleId="xl81">
    <w:name w:val="xl81"/>
    <w:basedOn w:val="Normal"/>
    <w:rsid w:val="00442E59"/>
    <w:pPr>
      <w:pBdr>
        <w:top w:val="single" w:sz="4" w:space="0" w:color="auto"/>
      </w:pBdr>
      <w:spacing w:before="100" w:beforeAutospacing="1" w:after="100" w:afterAutospacing="1"/>
      <w:jc w:val="center"/>
      <w:textAlignment w:val="center"/>
    </w:pPr>
    <w:rPr>
      <w:b/>
      <w:bCs/>
      <w:sz w:val="20"/>
      <w:szCs w:val="20"/>
    </w:rPr>
  </w:style>
  <w:style w:type="paragraph" w:customStyle="1" w:styleId="xl82">
    <w:name w:val="xl82"/>
    <w:basedOn w:val="Normal"/>
    <w:rsid w:val="00442E59"/>
    <w:pPr>
      <w:pBdr>
        <w:bottom w:val="single" w:sz="4" w:space="0" w:color="auto"/>
      </w:pBdr>
      <w:spacing w:before="100" w:beforeAutospacing="1" w:after="100" w:afterAutospacing="1"/>
      <w:textAlignment w:val="center"/>
    </w:pPr>
    <w:rPr>
      <w:b/>
      <w:bCs/>
      <w:color w:val="000000"/>
      <w:sz w:val="20"/>
      <w:szCs w:val="20"/>
    </w:rPr>
  </w:style>
  <w:style w:type="paragraph" w:customStyle="1" w:styleId="xl83">
    <w:name w:val="xl83"/>
    <w:basedOn w:val="Normal"/>
    <w:rsid w:val="00442E59"/>
    <w:pPr>
      <w:pBdr>
        <w:bottom w:val="single" w:sz="4" w:space="0" w:color="auto"/>
      </w:pBdr>
      <w:spacing w:before="100" w:beforeAutospacing="1" w:after="100" w:afterAutospacing="1"/>
      <w:jc w:val="center"/>
      <w:textAlignment w:val="center"/>
    </w:pPr>
    <w:rPr>
      <w:b/>
      <w:bCs/>
      <w:color w:val="000000"/>
      <w:sz w:val="20"/>
      <w:szCs w:val="20"/>
    </w:rPr>
  </w:style>
  <w:style w:type="paragraph" w:customStyle="1" w:styleId="xl84">
    <w:name w:val="xl84"/>
    <w:basedOn w:val="Normal"/>
    <w:rsid w:val="00442E59"/>
    <w:pPr>
      <w:pBdr>
        <w:bottom w:val="single" w:sz="4" w:space="0" w:color="auto"/>
      </w:pBdr>
      <w:spacing w:before="100" w:beforeAutospacing="1" w:after="100" w:afterAutospacing="1"/>
      <w:jc w:val="center"/>
      <w:textAlignment w:val="center"/>
    </w:pPr>
    <w:rPr>
      <w:b/>
      <w:bCs/>
      <w:color w:val="000000"/>
      <w:sz w:val="20"/>
      <w:szCs w:val="20"/>
    </w:rPr>
  </w:style>
  <w:style w:type="paragraph" w:customStyle="1" w:styleId="xl85">
    <w:name w:val="xl85"/>
    <w:basedOn w:val="Normal"/>
    <w:rsid w:val="00442E59"/>
    <w:pPr>
      <w:pBdr>
        <w:bottom w:val="single" w:sz="4" w:space="0" w:color="auto"/>
        <w:right w:val="single" w:sz="4" w:space="0" w:color="auto"/>
      </w:pBdr>
      <w:spacing w:before="100" w:beforeAutospacing="1" w:after="100" w:afterAutospacing="1"/>
      <w:jc w:val="center"/>
      <w:textAlignment w:val="center"/>
    </w:pPr>
    <w:rPr>
      <w:b/>
      <w:bCs/>
      <w:color w:val="000000"/>
      <w:sz w:val="20"/>
      <w:szCs w:val="20"/>
    </w:rPr>
  </w:style>
  <w:style w:type="paragraph" w:customStyle="1" w:styleId="xl86">
    <w:name w:val="xl86"/>
    <w:basedOn w:val="Normal"/>
    <w:rsid w:val="00442E59"/>
    <w:pPr>
      <w:pBdr>
        <w:left w:val="single" w:sz="4" w:space="0" w:color="auto"/>
      </w:pBdr>
      <w:spacing w:before="100" w:beforeAutospacing="1" w:after="100" w:afterAutospacing="1"/>
      <w:jc w:val="center"/>
      <w:textAlignment w:val="center"/>
    </w:pPr>
    <w:rPr>
      <w:b/>
      <w:bCs/>
      <w:sz w:val="20"/>
      <w:szCs w:val="20"/>
    </w:rPr>
  </w:style>
  <w:style w:type="paragraph" w:customStyle="1" w:styleId="xl87">
    <w:name w:val="xl87"/>
    <w:basedOn w:val="Normal"/>
    <w:rsid w:val="00442E59"/>
    <w:pPr>
      <w:pBdr>
        <w:right w:val="single" w:sz="4" w:space="0" w:color="auto"/>
      </w:pBdr>
      <w:spacing w:before="100" w:beforeAutospacing="1" w:after="100" w:afterAutospacing="1"/>
      <w:jc w:val="center"/>
      <w:textAlignment w:val="center"/>
    </w:pPr>
    <w:rPr>
      <w:color w:val="000000"/>
      <w:sz w:val="20"/>
      <w:szCs w:val="20"/>
    </w:rPr>
  </w:style>
  <w:style w:type="paragraph" w:customStyle="1" w:styleId="xl88">
    <w:name w:val="xl88"/>
    <w:basedOn w:val="Normal"/>
    <w:rsid w:val="00442E59"/>
    <w:pPr>
      <w:pBdr>
        <w:right w:val="single" w:sz="4" w:space="0" w:color="auto"/>
      </w:pBdr>
      <w:spacing w:before="100" w:beforeAutospacing="1" w:after="100" w:afterAutospacing="1"/>
      <w:jc w:val="center"/>
      <w:textAlignment w:val="center"/>
    </w:pPr>
    <w:rPr>
      <w:color w:val="000000"/>
      <w:sz w:val="20"/>
      <w:szCs w:val="20"/>
    </w:rPr>
  </w:style>
  <w:style w:type="paragraph" w:customStyle="1" w:styleId="xl89">
    <w:name w:val="xl89"/>
    <w:basedOn w:val="Normal"/>
    <w:rsid w:val="00442E59"/>
    <w:pPr>
      <w:pBdr>
        <w:right w:val="single" w:sz="4" w:space="0" w:color="auto"/>
      </w:pBdr>
      <w:spacing w:before="100" w:beforeAutospacing="1" w:after="100" w:afterAutospacing="1"/>
      <w:jc w:val="center"/>
      <w:textAlignment w:val="center"/>
    </w:pPr>
    <w:rPr>
      <w:sz w:val="20"/>
      <w:szCs w:val="20"/>
    </w:rPr>
  </w:style>
  <w:style w:type="paragraph" w:customStyle="1" w:styleId="xl90">
    <w:name w:val="xl90"/>
    <w:basedOn w:val="Normal"/>
    <w:rsid w:val="00442E59"/>
    <w:pPr>
      <w:pBdr>
        <w:left w:val="single" w:sz="4" w:space="0" w:color="auto"/>
      </w:pBdr>
      <w:spacing w:before="100" w:beforeAutospacing="1" w:after="100" w:afterAutospacing="1"/>
      <w:jc w:val="center"/>
      <w:textAlignment w:val="center"/>
    </w:pPr>
    <w:rPr>
      <w:b/>
      <w:bCs/>
      <w:color w:val="000000"/>
      <w:sz w:val="20"/>
      <w:szCs w:val="20"/>
    </w:rPr>
  </w:style>
  <w:style w:type="paragraph" w:customStyle="1" w:styleId="xl91">
    <w:name w:val="xl91"/>
    <w:basedOn w:val="Normal"/>
    <w:rsid w:val="00442E59"/>
    <w:pPr>
      <w:pBdr>
        <w:left w:val="single" w:sz="4" w:space="0" w:color="auto"/>
        <w:bottom w:val="single" w:sz="4" w:space="0" w:color="auto"/>
      </w:pBdr>
      <w:spacing w:before="100" w:beforeAutospacing="1" w:after="100" w:afterAutospacing="1"/>
      <w:jc w:val="center"/>
      <w:textAlignment w:val="center"/>
    </w:pPr>
    <w:rPr>
      <w:b/>
      <w:bCs/>
      <w:color w:val="000000"/>
      <w:sz w:val="20"/>
      <w:szCs w:val="20"/>
    </w:rPr>
  </w:style>
  <w:style w:type="paragraph" w:customStyle="1" w:styleId="xl92">
    <w:name w:val="xl92"/>
    <w:basedOn w:val="Normal"/>
    <w:rsid w:val="00442E59"/>
    <w:pPr>
      <w:pBdr>
        <w:bottom w:val="single" w:sz="4" w:space="0" w:color="auto"/>
      </w:pBdr>
      <w:spacing w:before="100" w:beforeAutospacing="1" w:after="100" w:afterAutospacing="1"/>
      <w:textAlignment w:val="center"/>
    </w:pPr>
    <w:rPr>
      <w:color w:val="000000"/>
      <w:sz w:val="20"/>
      <w:szCs w:val="20"/>
    </w:rPr>
  </w:style>
  <w:style w:type="paragraph" w:customStyle="1" w:styleId="xl93">
    <w:name w:val="xl93"/>
    <w:basedOn w:val="Normal"/>
    <w:rsid w:val="00442E59"/>
    <w:pPr>
      <w:pBdr>
        <w:bottom w:val="single" w:sz="4" w:space="0" w:color="auto"/>
      </w:pBdr>
      <w:spacing w:before="100" w:beforeAutospacing="1" w:after="100" w:afterAutospacing="1"/>
      <w:jc w:val="center"/>
      <w:textAlignment w:val="center"/>
    </w:pPr>
    <w:rPr>
      <w:color w:val="000000"/>
      <w:sz w:val="20"/>
      <w:szCs w:val="20"/>
    </w:rPr>
  </w:style>
  <w:style w:type="paragraph" w:customStyle="1" w:styleId="xl94">
    <w:name w:val="xl94"/>
    <w:basedOn w:val="Normal"/>
    <w:rsid w:val="00442E59"/>
    <w:pPr>
      <w:pBdr>
        <w:bottom w:val="single" w:sz="4" w:space="0" w:color="auto"/>
      </w:pBdr>
      <w:spacing w:before="100" w:beforeAutospacing="1" w:after="100" w:afterAutospacing="1"/>
      <w:jc w:val="center"/>
      <w:textAlignment w:val="center"/>
    </w:pPr>
    <w:rPr>
      <w:color w:val="000000"/>
      <w:sz w:val="20"/>
      <w:szCs w:val="20"/>
    </w:rPr>
  </w:style>
  <w:style w:type="paragraph" w:customStyle="1" w:styleId="xl95">
    <w:name w:val="xl95"/>
    <w:basedOn w:val="Normal"/>
    <w:rsid w:val="00442E59"/>
    <w:pPr>
      <w:pBdr>
        <w:bottom w:val="single" w:sz="4" w:space="0" w:color="auto"/>
        <w:right w:val="single" w:sz="4" w:space="0" w:color="auto"/>
      </w:pBdr>
      <w:spacing w:before="100" w:beforeAutospacing="1" w:after="100" w:afterAutospacing="1"/>
      <w:jc w:val="center"/>
      <w:textAlignment w:val="center"/>
    </w:pPr>
    <w:rPr>
      <w:color w:val="000000"/>
      <w:sz w:val="20"/>
      <w:szCs w:val="20"/>
    </w:rPr>
  </w:style>
  <w:style w:type="paragraph" w:customStyle="1" w:styleId="xl96">
    <w:name w:val="xl96"/>
    <w:basedOn w:val="Normal"/>
    <w:rsid w:val="00442E59"/>
    <w:pPr>
      <w:pBdr>
        <w:top w:val="single" w:sz="4" w:space="0" w:color="auto"/>
        <w:left w:val="single" w:sz="4" w:space="0" w:color="auto"/>
      </w:pBdr>
      <w:spacing w:before="100" w:beforeAutospacing="1" w:after="100" w:afterAutospacing="1"/>
      <w:jc w:val="center"/>
      <w:textAlignment w:val="center"/>
    </w:pPr>
    <w:rPr>
      <w:b/>
      <w:bCs/>
      <w:sz w:val="20"/>
      <w:szCs w:val="20"/>
    </w:rPr>
  </w:style>
  <w:style w:type="paragraph" w:customStyle="1" w:styleId="xl97">
    <w:name w:val="xl97"/>
    <w:basedOn w:val="Normal"/>
    <w:rsid w:val="00442E59"/>
    <w:pPr>
      <w:pBdr>
        <w:top w:val="single" w:sz="4" w:space="0" w:color="auto"/>
      </w:pBdr>
      <w:spacing w:before="100" w:beforeAutospacing="1" w:after="100" w:afterAutospacing="1"/>
      <w:jc w:val="center"/>
      <w:textAlignment w:val="center"/>
    </w:pPr>
    <w:rPr>
      <w:b/>
      <w:bCs/>
      <w:color w:val="000000"/>
      <w:sz w:val="20"/>
      <w:szCs w:val="20"/>
    </w:rPr>
  </w:style>
  <w:style w:type="paragraph" w:customStyle="1" w:styleId="xl98">
    <w:name w:val="xl98"/>
    <w:basedOn w:val="Normal"/>
    <w:rsid w:val="00442E59"/>
    <w:pPr>
      <w:pBdr>
        <w:top w:val="single" w:sz="4" w:space="0" w:color="auto"/>
      </w:pBdr>
      <w:spacing w:before="100" w:beforeAutospacing="1" w:after="100" w:afterAutospacing="1"/>
      <w:jc w:val="center"/>
      <w:textAlignment w:val="center"/>
    </w:pPr>
    <w:rPr>
      <w:b/>
      <w:bCs/>
      <w:color w:val="000000"/>
      <w:sz w:val="20"/>
      <w:szCs w:val="20"/>
    </w:rPr>
  </w:style>
  <w:style w:type="paragraph" w:customStyle="1" w:styleId="xl99">
    <w:name w:val="xl99"/>
    <w:basedOn w:val="Normal"/>
    <w:rsid w:val="00442E59"/>
    <w:pPr>
      <w:pBdr>
        <w:top w:val="single" w:sz="4" w:space="0" w:color="auto"/>
        <w:right w:val="single" w:sz="4" w:space="0" w:color="auto"/>
      </w:pBdr>
      <w:spacing w:before="100" w:beforeAutospacing="1" w:after="100" w:afterAutospacing="1"/>
      <w:jc w:val="center"/>
      <w:textAlignment w:val="center"/>
    </w:pPr>
    <w:rPr>
      <w:b/>
      <w:bCs/>
      <w:color w:val="000000"/>
      <w:sz w:val="20"/>
      <w:szCs w:val="20"/>
    </w:rPr>
  </w:style>
  <w:style w:type="paragraph" w:customStyle="1" w:styleId="xl100">
    <w:name w:val="xl100"/>
    <w:basedOn w:val="Normal"/>
    <w:rsid w:val="00442E59"/>
    <w:pPr>
      <w:pBdr>
        <w:left w:val="single" w:sz="4" w:space="0" w:color="auto"/>
        <w:bottom w:val="single" w:sz="4" w:space="0" w:color="auto"/>
      </w:pBdr>
      <w:spacing w:before="100" w:beforeAutospacing="1" w:after="100" w:afterAutospacing="1"/>
      <w:jc w:val="center"/>
      <w:textAlignment w:val="center"/>
    </w:pPr>
    <w:rPr>
      <w:b/>
      <w:bCs/>
      <w:sz w:val="20"/>
      <w:szCs w:val="20"/>
    </w:rPr>
  </w:style>
  <w:style w:type="paragraph" w:customStyle="1" w:styleId="xl101">
    <w:name w:val="xl101"/>
    <w:basedOn w:val="Normal"/>
    <w:rsid w:val="00442E59"/>
    <w:pPr>
      <w:pBdr>
        <w:bottom w:val="single" w:sz="4" w:space="0" w:color="auto"/>
      </w:pBdr>
      <w:spacing w:before="100" w:beforeAutospacing="1" w:after="100" w:afterAutospacing="1"/>
      <w:jc w:val="center"/>
      <w:textAlignment w:val="center"/>
    </w:pPr>
    <w:rPr>
      <w:color w:val="000000"/>
      <w:sz w:val="20"/>
      <w:szCs w:val="20"/>
    </w:rPr>
  </w:style>
  <w:style w:type="paragraph" w:customStyle="1" w:styleId="xl102">
    <w:name w:val="xl102"/>
    <w:basedOn w:val="Normal"/>
    <w:rsid w:val="00442E59"/>
    <w:pPr>
      <w:pBdr>
        <w:bottom w:val="single" w:sz="4" w:space="0" w:color="auto"/>
        <w:right w:val="single" w:sz="4" w:space="0" w:color="auto"/>
      </w:pBdr>
      <w:spacing w:before="100" w:beforeAutospacing="1" w:after="100" w:afterAutospacing="1"/>
      <w:jc w:val="center"/>
      <w:textAlignment w:val="center"/>
    </w:pPr>
    <w:rPr>
      <w:color w:val="000000"/>
      <w:sz w:val="20"/>
      <w:szCs w:val="20"/>
    </w:rPr>
  </w:style>
  <w:style w:type="paragraph" w:customStyle="1" w:styleId="xl103">
    <w:name w:val="xl103"/>
    <w:basedOn w:val="Normal"/>
    <w:rsid w:val="00442E59"/>
    <w:pPr>
      <w:pBdr>
        <w:top w:val="single" w:sz="4" w:space="0" w:color="auto"/>
      </w:pBdr>
      <w:spacing w:before="100" w:beforeAutospacing="1" w:after="100" w:afterAutospacing="1"/>
      <w:jc w:val="center"/>
      <w:textAlignment w:val="center"/>
    </w:pPr>
    <w:rPr>
      <w:color w:val="000000"/>
      <w:sz w:val="20"/>
      <w:szCs w:val="20"/>
    </w:rPr>
  </w:style>
  <w:style w:type="paragraph" w:customStyle="1" w:styleId="xl104">
    <w:name w:val="xl104"/>
    <w:basedOn w:val="Normal"/>
    <w:rsid w:val="00442E59"/>
    <w:pPr>
      <w:pBdr>
        <w:top w:val="single" w:sz="4" w:space="0" w:color="auto"/>
      </w:pBdr>
      <w:spacing w:before="100" w:beforeAutospacing="1" w:after="100" w:afterAutospacing="1"/>
      <w:jc w:val="center"/>
      <w:textAlignment w:val="center"/>
    </w:pPr>
    <w:rPr>
      <w:color w:val="000000"/>
      <w:sz w:val="20"/>
      <w:szCs w:val="20"/>
    </w:rPr>
  </w:style>
  <w:style w:type="paragraph" w:customStyle="1" w:styleId="xl105">
    <w:name w:val="xl105"/>
    <w:basedOn w:val="Normal"/>
    <w:rsid w:val="00442E59"/>
    <w:pPr>
      <w:pBdr>
        <w:top w:val="single" w:sz="4" w:space="0" w:color="auto"/>
        <w:right w:val="single" w:sz="4" w:space="0" w:color="auto"/>
      </w:pBdr>
      <w:spacing w:before="100" w:beforeAutospacing="1" w:after="100" w:afterAutospacing="1"/>
      <w:jc w:val="center"/>
      <w:textAlignment w:val="center"/>
    </w:pPr>
    <w:rPr>
      <w:color w:val="000000"/>
      <w:sz w:val="20"/>
      <w:szCs w:val="20"/>
    </w:rPr>
  </w:style>
  <w:style w:type="paragraph" w:customStyle="1" w:styleId="xl106">
    <w:name w:val="xl106"/>
    <w:basedOn w:val="Normal"/>
    <w:rsid w:val="00442E59"/>
    <w:pPr>
      <w:pBdr>
        <w:top w:val="single" w:sz="4" w:space="0" w:color="auto"/>
        <w:left w:val="single" w:sz="4" w:space="0" w:color="auto"/>
      </w:pBdr>
      <w:spacing w:before="100" w:beforeAutospacing="1" w:after="100" w:afterAutospacing="1"/>
      <w:jc w:val="center"/>
      <w:textAlignment w:val="center"/>
    </w:pPr>
    <w:rPr>
      <w:b/>
      <w:bCs/>
      <w:color w:val="000000"/>
      <w:sz w:val="20"/>
      <w:szCs w:val="20"/>
    </w:rPr>
  </w:style>
  <w:style w:type="paragraph" w:customStyle="1" w:styleId="xl107">
    <w:name w:val="xl107"/>
    <w:basedOn w:val="Normal"/>
    <w:rsid w:val="00442E59"/>
    <w:pPr>
      <w:pBdr>
        <w:top w:val="single" w:sz="4" w:space="0" w:color="auto"/>
      </w:pBdr>
      <w:spacing w:before="100" w:beforeAutospacing="1" w:after="100" w:afterAutospacing="1"/>
      <w:jc w:val="center"/>
      <w:textAlignment w:val="center"/>
    </w:pPr>
    <w:rPr>
      <w:color w:val="000000"/>
      <w:sz w:val="20"/>
      <w:szCs w:val="20"/>
    </w:rPr>
  </w:style>
  <w:style w:type="paragraph" w:customStyle="1" w:styleId="xl108">
    <w:name w:val="xl108"/>
    <w:basedOn w:val="Normal"/>
    <w:rsid w:val="00442E59"/>
    <w:pPr>
      <w:pBdr>
        <w:top w:val="single" w:sz="4" w:space="0" w:color="auto"/>
        <w:right w:val="single" w:sz="4" w:space="0" w:color="auto"/>
      </w:pBdr>
      <w:spacing w:before="100" w:beforeAutospacing="1" w:after="100" w:afterAutospacing="1"/>
      <w:jc w:val="center"/>
      <w:textAlignment w:val="center"/>
    </w:pPr>
    <w:rPr>
      <w:color w:val="000000"/>
      <w:sz w:val="20"/>
      <w:szCs w:val="20"/>
    </w:rPr>
  </w:style>
  <w:style w:type="paragraph" w:customStyle="1" w:styleId="xl109">
    <w:name w:val="xl109"/>
    <w:basedOn w:val="Normal"/>
    <w:rsid w:val="00442E59"/>
    <w:pPr>
      <w:pBdr>
        <w:top w:val="single" w:sz="4" w:space="0" w:color="auto"/>
      </w:pBdr>
      <w:spacing w:before="100" w:beforeAutospacing="1" w:after="100" w:afterAutospacing="1"/>
      <w:jc w:val="center"/>
      <w:textAlignment w:val="center"/>
    </w:pPr>
    <w:rPr>
      <w:sz w:val="20"/>
      <w:szCs w:val="20"/>
    </w:rPr>
  </w:style>
  <w:style w:type="paragraph" w:customStyle="1" w:styleId="xl110">
    <w:name w:val="xl110"/>
    <w:basedOn w:val="Normal"/>
    <w:rsid w:val="00442E59"/>
    <w:pPr>
      <w:pBdr>
        <w:top w:val="single" w:sz="4" w:space="0" w:color="auto"/>
      </w:pBdr>
      <w:spacing w:before="100" w:beforeAutospacing="1" w:after="100" w:afterAutospacing="1"/>
      <w:jc w:val="center"/>
      <w:textAlignment w:val="center"/>
    </w:pPr>
    <w:rPr>
      <w:sz w:val="20"/>
      <w:szCs w:val="20"/>
    </w:rPr>
  </w:style>
  <w:style w:type="paragraph" w:customStyle="1" w:styleId="xl111">
    <w:name w:val="xl111"/>
    <w:basedOn w:val="Normal"/>
    <w:rsid w:val="00442E59"/>
    <w:pPr>
      <w:pBdr>
        <w:top w:val="single" w:sz="4" w:space="0" w:color="auto"/>
        <w:right w:val="single" w:sz="4" w:space="0" w:color="auto"/>
      </w:pBdr>
      <w:spacing w:before="100" w:beforeAutospacing="1" w:after="100" w:afterAutospacing="1"/>
      <w:jc w:val="center"/>
      <w:textAlignment w:val="center"/>
    </w:pPr>
    <w:rPr>
      <w:sz w:val="20"/>
      <w:szCs w:val="20"/>
    </w:rPr>
  </w:style>
  <w:style w:type="paragraph" w:customStyle="1" w:styleId="xl112">
    <w:name w:val="xl112"/>
    <w:basedOn w:val="Normal"/>
    <w:rsid w:val="00442E59"/>
    <w:pPr>
      <w:pBdr>
        <w:bottom w:val="single" w:sz="4" w:space="0" w:color="auto"/>
      </w:pBdr>
      <w:spacing w:before="100" w:beforeAutospacing="1" w:after="100" w:afterAutospacing="1"/>
      <w:jc w:val="center"/>
      <w:textAlignment w:val="center"/>
    </w:pPr>
    <w:rPr>
      <w:color w:val="000000"/>
      <w:sz w:val="20"/>
      <w:szCs w:val="20"/>
    </w:rPr>
  </w:style>
  <w:style w:type="paragraph" w:customStyle="1" w:styleId="xl113">
    <w:name w:val="xl113"/>
    <w:basedOn w:val="Normal"/>
    <w:rsid w:val="00442E59"/>
    <w:pPr>
      <w:pBdr>
        <w:top w:val="single" w:sz="4" w:space="0" w:color="auto"/>
      </w:pBdr>
      <w:spacing w:before="100" w:beforeAutospacing="1" w:after="100" w:afterAutospacing="1"/>
      <w:jc w:val="center"/>
      <w:textAlignment w:val="center"/>
    </w:pPr>
    <w:rPr>
      <w:color w:val="000000"/>
      <w:sz w:val="20"/>
      <w:szCs w:val="20"/>
    </w:rPr>
  </w:style>
  <w:style w:type="paragraph" w:customStyle="1" w:styleId="xl114">
    <w:name w:val="xl114"/>
    <w:basedOn w:val="Normal"/>
    <w:rsid w:val="00442E59"/>
    <w:pPr>
      <w:pBdr>
        <w:top w:val="single" w:sz="4" w:space="0" w:color="auto"/>
        <w:bottom w:val="single" w:sz="4" w:space="0" w:color="auto"/>
      </w:pBdr>
      <w:spacing w:before="100" w:beforeAutospacing="1" w:after="100" w:afterAutospacing="1"/>
      <w:jc w:val="center"/>
      <w:textAlignment w:val="center"/>
    </w:pPr>
    <w:rPr>
      <w:b/>
      <w:bCs/>
      <w:color w:val="000000"/>
      <w:sz w:val="20"/>
      <w:szCs w:val="20"/>
    </w:rPr>
  </w:style>
  <w:style w:type="paragraph" w:customStyle="1" w:styleId="xl115">
    <w:name w:val="xl115"/>
    <w:basedOn w:val="Normal"/>
    <w:rsid w:val="00442E59"/>
    <w:pPr>
      <w:pBdr>
        <w:top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20"/>
      <w:szCs w:val="20"/>
    </w:rPr>
  </w:style>
  <w:style w:type="paragraph" w:customStyle="1" w:styleId="xl116">
    <w:name w:val="xl116"/>
    <w:basedOn w:val="Normal"/>
    <w:rsid w:val="00442E59"/>
    <w:pPr>
      <w:spacing w:before="100" w:beforeAutospacing="1" w:after="100" w:afterAutospacing="1"/>
      <w:jc w:val="center"/>
      <w:textAlignment w:val="center"/>
    </w:pPr>
    <w:rPr>
      <w:color w:val="000000"/>
      <w:sz w:val="20"/>
      <w:szCs w:val="20"/>
    </w:rPr>
  </w:style>
  <w:style w:type="paragraph" w:customStyle="1" w:styleId="xl117">
    <w:name w:val="xl117"/>
    <w:basedOn w:val="Normal"/>
    <w:rsid w:val="00442E59"/>
    <w:pPr>
      <w:pBdr>
        <w:right w:val="single" w:sz="4" w:space="0" w:color="auto"/>
      </w:pBdr>
      <w:spacing w:before="100" w:beforeAutospacing="1" w:after="100" w:afterAutospacing="1"/>
      <w:jc w:val="center"/>
      <w:textAlignment w:val="center"/>
    </w:pPr>
    <w:rPr>
      <w:color w:val="000000"/>
      <w:sz w:val="20"/>
      <w:szCs w:val="20"/>
    </w:rPr>
  </w:style>
  <w:style w:type="character" w:customStyle="1" w:styleId="UnresolvedMention2">
    <w:name w:val="Unresolved Mention2"/>
    <w:basedOn w:val="DefaultParagraphFont"/>
    <w:uiPriority w:val="99"/>
    <w:semiHidden/>
    <w:unhideWhenUsed/>
    <w:rsid w:val="009208D0"/>
    <w:rPr>
      <w:color w:val="605E5C"/>
      <w:shd w:val="clear" w:color="auto" w:fill="E1DFDD"/>
    </w:rPr>
  </w:style>
  <w:style w:type="character" w:customStyle="1" w:styleId="small-caps">
    <w:name w:val="small-caps"/>
    <w:basedOn w:val="DefaultParagraphFont"/>
    <w:rsid w:val="00AD7F4C"/>
  </w:style>
  <w:style w:type="character" w:styleId="Emphasis">
    <w:name w:val="Emphasis"/>
    <w:basedOn w:val="DefaultParagraphFont"/>
    <w:uiPriority w:val="20"/>
    <w:qFormat/>
    <w:rsid w:val="00AD7F4C"/>
    <w:rPr>
      <w:i/>
      <w:iCs/>
    </w:rPr>
  </w:style>
  <w:style w:type="character" w:customStyle="1" w:styleId="UnresolvedMention">
    <w:name w:val="Unresolved Mention"/>
    <w:basedOn w:val="DefaultParagraphFont"/>
    <w:uiPriority w:val="99"/>
    <w:semiHidden/>
    <w:unhideWhenUsed/>
    <w:rsid w:val="00082E40"/>
    <w:rPr>
      <w:color w:val="605E5C"/>
      <w:shd w:val="clear" w:color="auto" w:fill="E1DFDD"/>
    </w:rPr>
  </w:style>
  <w:style w:type="character" w:styleId="Strong">
    <w:name w:val="Strong"/>
    <w:basedOn w:val="DefaultParagraphFont"/>
    <w:uiPriority w:val="22"/>
    <w:qFormat/>
    <w:rsid w:val="002D410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36302">
      <w:bodyDiv w:val="1"/>
      <w:marLeft w:val="0"/>
      <w:marRight w:val="0"/>
      <w:marTop w:val="0"/>
      <w:marBottom w:val="0"/>
      <w:divBdr>
        <w:top w:val="none" w:sz="0" w:space="0" w:color="auto"/>
        <w:left w:val="none" w:sz="0" w:space="0" w:color="auto"/>
        <w:bottom w:val="none" w:sz="0" w:space="0" w:color="auto"/>
        <w:right w:val="none" w:sz="0" w:space="0" w:color="auto"/>
      </w:divBdr>
    </w:div>
    <w:div w:id="89588569">
      <w:bodyDiv w:val="1"/>
      <w:marLeft w:val="0"/>
      <w:marRight w:val="0"/>
      <w:marTop w:val="0"/>
      <w:marBottom w:val="0"/>
      <w:divBdr>
        <w:top w:val="none" w:sz="0" w:space="0" w:color="auto"/>
        <w:left w:val="none" w:sz="0" w:space="0" w:color="auto"/>
        <w:bottom w:val="none" w:sz="0" w:space="0" w:color="auto"/>
        <w:right w:val="none" w:sz="0" w:space="0" w:color="auto"/>
      </w:divBdr>
    </w:div>
    <w:div w:id="112678732">
      <w:bodyDiv w:val="1"/>
      <w:marLeft w:val="0"/>
      <w:marRight w:val="0"/>
      <w:marTop w:val="0"/>
      <w:marBottom w:val="0"/>
      <w:divBdr>
        <w:top w:val="none" w:sz="0" w:space="0" w:color="auto"/>
        <w:left w:val="none" w:sz="0" w:space="0" w:color="auto"/>
        <w:bottom w:val="none" w:sz="0" w:space="0" w:color="auto"/>
        <w:right w:val="none" w:sz="0" w:space="0" w:color="auto"/>
      </w:divBdr>
    </w:div>
    <w:div w:id="119232802">
      <w:bodyDiv w:val="1"/>
      <w:marLeft w:val="0"/>
      <w:marRight w:val="0"/>
      <w:marTop w:val="0"/>
      <w:marBottom w:val="0"/>
      <w:divBdr>
        <w:top w:val="none" w:sz="0" w:space="0" w:color="auto"/>
        <w:left w:val="none" w:sz="0" w:space="0" w:color="auto"/>
        <w:bottom w:val="none" w:sz="0" w:space="0" w:color="auto"/>
        <w:right w:val="none" w:sz="0" w:space="0" w:color="auto"/>
      </w:divBdr>
    </w:div>
    <w:div w:id="150754333">
      <w:bodyDiv w:val="1"/>
      <w:marLeft w:val="0"/>
      <w:marRight w:val="0"/>
      <w:marTop w:val="0"/>
      <w:marBottom w:val="0"/>
      <w:divBdr>
        <w:top w:val="none" w:sz="0" w:space="0" w:color="auto"/>
        <w:left w:val="none" w:sz="0" w:space="0" w:color="auto"/>
        <w:bottom w:val="none" w:sz="0" w:space="0" w:color="auto"/>
        <w:right w:val="none" w:sz="0" w:space="0" w:color="auto"/>
      </w:divBdr>
    </w:div>
    <w:div w:id="162938169">
      <w:bodyDiv w:val="1"/>
      <w:marLeft w:val="0"/>
      <w:marRight w:val="0"/>
      <w:marTop w:val="0"/>
      <w:marBottom w:val="0"/>
      <w:divBdr>
        <w:top w:val="none" w:sz="0" w:space="0" w:color="auto"/>
        <w:left w:val="none" w:sz="0" w:space="0" w:color="auto"/>
        <w:bottom w:val="none" w:sz="0" w:space="0" w:color="auto"/>
        <w:right w:val="none" w:sz="0" w:space="0" w:color="auto"/>
      </w:divBdr>
    </w:div>
    <w:div w:id="269123572">
      <w:bodyDiv w:val="1"/>
      <w:marLeft w:val="0"/>
      <w:marRight w:val="0"/>
      <w:marTop w:val="0"/>
      <w:marBottom w:val="0"/>
      <w:divBdr>
        <w:top w:val="none" w:sz="0" w:space="0" w:color="auto"/>
        <w:left w:val="none" w:sz="0" w:space="0" w:color="auto"/>
        <w:bottom w:val="none" w:sz="0" w:space="0" w:color="auto"/>
        <w:right w:val="none" w:sz="0" w:space="0" w:color="auto"/>
      </w:divBdr>
    </w:div>
    <w:div w:id="285895153">
      <w:bodyDiv w:val="1"/>
      <w:marLeft w:val="0"/>
      <w:marRight w:val="0"/>
      <w:marTop w:val="0"/>
      <w:marBottom w:val="0"/>
      <w:divBdr>
        <w:top w:val="none" w:sz="0" w:space="0" w:color="auto"/>
        <w:left w:val="none" w:sz="0" w:space="0" w:color="auto"/>
        <w:bottom w:val="none" w:sz="0" w:space="0" w:color="auto"/>
        <w:right w:val="none" w:sz="0" w:space="0" w:color="auto"/>
      </w:divBdr>
    </w:div>
    <w:div w:id="302546493">
      <w:bodyDiv w:val="1"/>
      <w:marLeft w:val="0"/>
      <w:marRight w:val="0"/>
      <w:marTop w:val="0"/>
      <w:marBottom w:val="0"/>
      <w:divBdr>
        <w:top w:val="none" w:sz="0" w:space="0" w:color="auto"/>
        <w:left w:val="none" w:sz="0" w:space="0" w:color="auto"/>
        <w:bottom w:val="none" w:sz="0" w:space="0" w:color="auto"/>
        <w:right w:val="none" w:sz="0" w:space="0" w:color="auto"/>
      </w:divBdr>
    </w:div>
    <w:div w:id="415245895">
      <w:bodyDiv w:val="1"/>
      <w:marLeft w:val="0"/>
      <w:marRight w:val="0"/>
      <w:marTop w:val="0"/>
      <w:marBottom w:val="0"/>
      <w:divBdr>
        <w:top w:val="none" w:sz="0" w:space="0" w:color="auto"/>
        <w:left w:val="none" w:sz="0" w:space="0" w:color="auto"/>
        <w:bottom w:val="none" w:sz="0" w:space="0" w:color="auto"/>
        <w:right w:val="none" w:sz="0" w:space="0" w:color="auto"/>
      </w:divBdr>
    </w:div>
    <w:div w:id="434519561">
      <w:bodyDiv w:val="1"/>
      <w:marLeft w:val="0"/>
      <w:marRight w:val="0"/>
      <w:marTop w:val="0"/>
      <w:marBottom w:val="0"/>
      <w:divBdr>
        <w:top w:val="none" w:sz="0" w:space="0" w:color="auto"/>
        <w:left w:val="none" w:sz="0" w:space="0" w:color="auto"/>
        <w:bottom w:val="none" w:sz="0" w:space="0" w:color="auto"/>
        <w:right w:val="none" w:sz="0" w:space="0" w:color="auto"/>
      </w:divBdr>
    </w:div>
    <w:div w:id="480275153">
      <w:bodyDiv w:val="1"/>
      <w:marLeft w:val="0"/>
      <w:marRight w:val="0"/>
      <w:marTop w:val="0"/>
      <w:marBottom w:val="0"/>
      <w:divBdr>
        <w:top w:val="none" w:sz="0" w:space="0" w:color="auto"/>
        <w:left w:val="none" w:sz="0" w:space="0" w:color="auto"/>
        <w:bottom w:val="none" w:sz="0" w:space="0" w:color="auto"/>
        <w:right w:val="none" w:sz="0" w:space="0" w:color="auto"/>
      </w:divBdr>
    </w:div>
    <w:div w:id="557516535">
      <w:bodyDiv w:val="1"/>
      <w:marLeft w:val="0"/>
      <w:marRight w:val="0"/>
      <w:marTop w:val="0"/>
      <w:marBottom w:val="0"/>
      <w:divBdr>
        <w:top w:val="none" w:sz="0" w:space="0" w:color="auto"/>
        <w:left w:val="none" w:sz="0" w:space="0" w:color="auto"/>
        <w:bottom w:val="none" w:sz="0" w:space="0" w:color="auto"/>
        <w:right w:val="none" w:sz="0" w:space="0" w:color="auto"/>
      </w:divBdr>
    </w:div>
    <w:div w:id="632950564">
      <w:bodyDiv w:val="1"/>
      <w:marLeft w:val="0"/>
      <w:marRight w:val="0"/>
      <w:marTop w:val="0"/>
      <w:marBottom w:val="0"/>
      <w:divBdr>
        <w:top w:val="none" w:sz="0" w:space="0" w:color="auto"/>
        <w:left w:val="none" w:sz="0" w:space="0" w:color="auto"/>
        <w:bottom w:val="none" w:sz="0" w:space="0" w:color="auto"/>
        <w:right w:val="none" w:sz="0" w:space="0" w:color="auto"/>
      </w:divBdr>
    </w:div>
    <w:div w:id="654142185">
      <w:bodyDiv w:val="1"/>
      <w:marLeft w:val="0"/>
      <w:marRight w:val="0"/>
      <w:marTop w:val="0"/>
      <w:marBottom w:val="0"/>
      <w:divBdr>
        <w:top w:val="none" w:sz="0" w:space="0" w:color="auto"/>
        <w:left w:val="none" w:sz="0" w:space="0" w:color="auto"/>
        <w:bottom w:val="none" w:sz="0" w:space="0" w:color="auto"/>
        <w:right w:val="none" w:sz="0" w:space="0" w:color="auto"/>
      </w:divBdr>
    </w:div>
    <w:div w:id="692726389">
      <w:bodyDiv w:val="1"/>
      <w:marLeft w:val="0"/>
      <w:marRight w:val="0"/>
      <w:marTop w:val="0"/>
      <w:marBottom w:val="0"/>
      <w:divBdr>
        <w:top w:val="none" w:sz="0" w:space="0" w:color="auto"/>
        <w:left w:val="none" w:sz="0" w:space="0" w:color="auto"/>
        <w:bottom w:val="none" w:sz="0" w:space="0" w:color="auto"/>
        <w:right w:val="none" w:sz="0" w:space="0" w:color="auto"/>
      </w:divBdr>
    </w:div>
    <w:div w:id="813185373">
      <w:bodyDiv w:val="1"/>
      <w:marLeft w:val="0"/>
      <w:marRight w:val="0"/>
      <w:marTop w:val="0"/>
      <w:marBottom w:val="0"/>
      <w:divBdr>
        <w:top w:val="none" w:sz="0" w:space="0" w:color="auto"/>
        <w:left w:val="none" w:sz="0" w:space="0" w:color="auto"/>
        <w:bottom w:val="none" w:sz="0" w:space="0" w:color="auto"/>
        <w:right w:val="none" w:sz="0" w:space="0" w:color="auto"/>
      </w:divBdr>
    </w:div>
    <w:div w:id="854078779">
      <w:bodyDiv w:val="1"/>
      <w:marLeft w:val="0"/>
      <w:marRight w:val="0"/>
      <w:marTop w:val="0"/>
      <w:marBottom w:val="0"/>
      <w:divBdr>
        <w:top w:val="none" w:sz="0" w:space="0" w:color="auto"/>
        <w:left w:val="none" w:sz="0" w:space="0" w:color="auto"/>
        <w:bottom w:val="none" w:sz="0" w:space="0" w:color="auto"/>
        <w:right w:val="none" w:sz="0" w:space="0" w:color="auto"/>
      </w:divBdr>
    </w:div>
    <w:div w:id="882906650">
      <w:bodyDiv w:val="1"/>
      <w:marLeft w:val="0"/>
      <w:marRight w:val="0"/>
      <w:marTop w:val="0"/>
      <w:marBottom w:val="0"/>
      <w:divBdr>
        <w:top w:val="none" w:sz="0" w:space="0" w:color="auto"/>
        <w:left w:val="none" w:sz="0" w:space="0" w:color="auto"/>
        <w:bottom w:val="none" w:sz="0" w:space="0" w:color="auto"/>
        <w:right w:val="none" w:sz="0" w:space="0" w:color="auto"/>
      </w:divBdr>
    </w:div>
    <w:div w:id="939945581">
      <w:bodyDiv w:val="1"/>
      <w:marLeft w:val="0"/>
      <w:marRight w:val="0"/>
      <w:marTop w:val="0"/>
      <w:marBottom w:val="0"/>
      <w:divBdr>
        <w:top w:val="none" w:sz="0" w:space="0" w:color="auto"/>
        <w:left w:val="none" w:sz="0" w:space="0" w:color="auto"/>
        <w:bottom w:val="none" w:sz="0" w:space="0" w:color="auto"/>
        <w:right w:val="none" w:sz="0" w:space="0" w:color="auto"/>
      </w:divBdr>
    </w:div>
    <w:div w:id="1012294477">
      <w:bodyDiv w:val="1"/>
      <w:marLeft w:val="0"/>
      <w:marRight w:val="0"/>
      <w:marTop w:val="0"/>
      <w:marBottom w:val="0"/>
      <w:divBdr>
        <w:top w:val="none" w:sz="0" w:space="0" w:color="auto"/>
        <w:left w:val="none" w:sz="0" w:space="0" w:color="auto"/>
        <w:bottom w:val="none" w:sz="0" w:space="0" w:color="auto"/>
        <w:right w:val="none" w:sz="0" w:space="0" w:color="auto"/>
      </w:divBdr>
    </w:div>
    <w:div w:id="1108432898">
      <w:bodyDiv w:val="1"/>
      <w:marLeft w:val="0"/>
      <w:marRight w:val="0"/>
      <w:marTop w:val="0"/>
      <w:marBottom w:val="0"/>
      <w:divBdr>
        <w:top w:val="none" w:sz="0" w:space="0" w:color="auto"/>
        <w:left w:val="none" w:sz="0" w:space="0" w:color="auto"/>
        <w:bottom w:val="none" w:sz="0" w:space="0" w:color="auto"/>
        <w:right w:val="none" w:sz="0" w:space="0" w:color="auto"/>
      </w:divBdr>
    </w:div>
    <w:div w:id="1141575299">
      <w:bodyDiv w:val="1"/>
      <w:marLeft w:val="0"/>
      <w:marRight w:val="0"/>
      <w:marTop w:val="0"/>
      <w:marBottom w:val="0"/>
      <w:divBdr>
        <w:top w:val="none" w:sz="0" w:space="0" w:color="auto"/>
        <w:left w:val="none" w:sz="0" w:space="0" w:color="auto"/>
        <w:bottom w:val="none" w:sz="0" w:space="0" w:color="auto"/>
        <w:right w:val="none" w:sz="0" w:space="0" w:color="auto"/>
      </w:divBdr>
    </w:div>
    <w:div w:id="1148742471">
      <w:bodyDiv w:val="1"/>
      <w:marLeft w:val="0"/>
      <w:marRight w:val="0"/>
      <w:marTop w:val="0"/>
      <w:marBottom w:val="0"/>
      <w:divBdr>
        <w:top w:val="none" w:sz="0" w:space="0" w:color="auto"/>
        <w:left w:val="none" w:sz="0" w:space="0" w:color="auto"/>
        <w:bottom w:val="none" w:sz="0" w:space="0" w:color="auto"/>
        <w:right w:val="none" w:sz="0" w:space="0" w:color="auto"/>
      </w:divBdr>
    </w:div>
    <w:div w:id="1152481460">
      <w:bodyDiv w:val="1"/>
      <w:marLeft w:val="0"/>
      <w:marRight w:val="0"/>
      <w:marTop w:val="0"/>
      <w:marBottom w:val="0"/>
      <w:divBdr>
        <w:top w:val="none" w:sz="0" w:space="0" w:color="auto"/>
        <w:left w:val="none" w:sz="0" w:space="0" w:color="auto"/>
        <w:bottom w:val="none" w:sz="0" w:space="0" w:color="auto"/>
        <w:right w:val="none" w:sz="0" w:space="0" w:color="auto"/>
      </w:divBdr>
    </w:div>
    <w:div w:id="1156148095">
      <w:bodyDiv w:val="1"/>
      <w:marLeft w:val="0"/>
      <w:marRight w:val="0"/>
      <w:marTop w:val="0"/>
      <w:marBottom w:val="0"/>
      <w:divBdr>
        <w:top w:val="none" w:sz="0" w:space="0" w:color="auto"/>
        <w:left w:val="none" w:sz="0" w:space="0" w:color="auto"/>
        <w:bottom w:val="none" w:sz="0" w:space="0" w:color="auto"/>
        <w:right w:val="none" w:sz="0" w:space="0" w:color="auto"/>
      </w:divBdr>
    </w:div>
    <w:div w:id="1176648573">
      <w:bodyDiv w:val="1"/>
      <w:marLeft w:val="0"/>
      <w:marRight w:val="0"/>
      <w:marTop w:val="0"/>
      <w:marBottom w:val="0"/>
      <w:divBdr>
        <w:top w:val="none" w:sz="0" w:space="0" w:color="auto"/>
        <w:left w:val="none" w:sz="0" w:space="0" w:color="auto"/>
        <w:bottom w:val="none" w:sz="0" w:space="0" w:color="auto"/>
        <w:right w:val="none" w:sz="0" w:space="0" w:color="auto"/>
      </w:divBdr>
    </w:div>
    <w:div w:id="1229266648">
      <w:bodyDiv w:val="1"/>
      <w:marLeft w:val="0"/>
      <w:marRight w:val="0"/>
      <w:marTop w:val="0"/>
      <w:marBottom w:val="0"/>
      <w:divBdr>
        <w:top w:val="none" w:sz="0" w:space="0" w:color="auto"/>
        <w:left w:val="none" w:sz="0" w:space="0" w:color="auto"/>
        <w:bottom w:val="none" w:sz="0" w:space="0" w:color="auto"/>
        <w:right w:val="none" w:sz="0" w:space="0" w:color="auto"/>
      </w:divBdr>
    </w:div>
    <w:div w:id="1244796026">
      <w:bodyDiv w:val="1"/>
      <w:marLeft w:val="0"/>
      <w:marRight w:val="0"/>
      <w:marTop w:val="0"/>
      <w:marBottom w:val="0"/>
      <w:divBdr>
        <w:top w:val="none" w:sz="0" w:space="0" w:color="auto"/>
        <w:left w:val="none" w:sz="0" w:space="0" w:color="auto"/>
        <w:bottom w:val="none" w:sz="0" w:space="0" w:color="auto"/>
        <w:right w:val="none" w:sz="0" w:space="0" w:color="auto"/>
      </w:divBdr>
    </w:div>
    <w:div w:id="1305743305">
      <w:bodyDiv w:val="1"/>
      <w:marLeft w:val="0"/>
      <w:marRight w:val="0"/>
      <w:marTop w:val="0"/>
      <w:marBottom w:val="0"/>
      <w:divBdr>
        <w:top w:val="none" w:sz="0" w:space="0" w:color="auto"/>
        <w:left w:val="none" w:sz="0" w:space="0" w:color="auto"/>
        <w:bottom w:val="none" w:sz="0" w:space="0" w:color="auto"/>
        <w:right w:val="none" w:sz="0" w:space="0" w:color="auto"/>
      </w:divBdr>
      <w:divsChild>
        <w:div w:id="1891459621">
          <w:marLeft w:val="0"/>
          <w:marRight w:val="0"/>
          <w:marTop w:val="0"/>
          <w:marBottom w:val="0"/>
          <w:divBdr>
            <w:top w:val="none" w:sz="0" w:space="0" w:color="auto"/>
            <w:left w:val="none" w:sz="0" w:space="0" w:color="auto"/>
            <w:bottom w:val="none" w:sz="0" w:space="0" w:color="auto"/>
            <w:right w:val="none" w:sz="0" w:space="0" w:color="auto"/>
          </w:divBdr>
          <w:divsChild>
            <w:div w:id="1368142097">
              <w:marLeft w:val="0"/>
              <w:marRight w:val="0"/>
              <w:marTop w:val="0"/>
              <w:marBottom w:val="0"/>
              <w:divBdr>
                <w:top w:val="none" w:sz="0" w:space="0" w:color="auto"/>
                <w:left w:val="none" w:sz="0" w:space="0" w:color="auto"/>
                <w:bottom w:val="none" w:sz="0" w:space="0" w:color="auto"/>
                <w:right w:val="none" w:sz="0" w:space="0" w:color="auto"/>
              </w:divBdr>
              <w:divsChild>
                <w:div w:id="175644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130425">
      <w:bodyDiv w:val="1"/>
      <w:marLeft w:val="0"/>
      <w:marRight w:val="0"/>
      <w:marTop w:val="0"/>
      <w:marBottom w:val="0"/>
      <w:divBdr>
        <w:top w:val="none" w:sz="0" w:space="0" w:color="auto"/>
        <w:left w:val="none" w:sz="0" w:space="0" w:color="auto"/>
        <w:bottom w:val="none" w:sz="0" w:space="0" w:color="auto"/>
        <w:right w:val="none" w:sz="0" w:space="0" w:color="auto"/>
      </w:divBdr>
    </w:div>
    <w:div w:id="1337269811">
      <w:bodyDiv w:val="1"/>
      <w:marLeft w:val="0"/>
      <w:marRight w:val="0"/>
      <w:marTop w:val="0"/>
      <w:marBottom w:val="0"/>
      <w:divBdr>
        <w:top w:val="none" w:sz="0" w:space="0" w:color="auto"/>
        <w:left w:val="none" w:sz="0" w:space="0" w:color="auto"/>
        <w:bottom w:val="none" w:sz="0" w:space="0" w:color="auto"/>
        <w:right w:val="none" w:sz="0" w:space="0" w:color="auto"/>
      </w:divBdr>
    </w:div>
    <w:div w:id="1390032114">
      <w:bodyDiv w:val="1"/>
      <w:marLeft w:val="0"/>
      <w:marRight w:val="0"/>
      <w:marTop w:val="0"/>
      <w:marBottom w:val="0"/>
      <w:divBdr>
        <w:top w:val="none" w:sz="0" w:space="0" w:color="auto"/>
        <w:left w:val="none" w:sz="0" w:space="0" w:color="auto"/>
        <w:bottom w:val="none" w:sz="0" w:space="0" w:color="auto"/>
        <w:right w:val="none" w:sz="0" w:space="0" w:color="auto"/>
      </w:divBdr>
    </w:div>
    <w:div w:id="1395591616">
      <w:bodyDiv w:val="1"/>
      <w:marLeft w:val="0"/>
      <w:marRight w:val="0"/>
      <w:marTop w:val="0"/>
      <w:marBottom w:val="0"/>
      <w:divBdr>
        <w:top w:val="none" w:sz="0" w:space="0" w:color="auto"/>
        <w:left w:val="none" w:sz="0" w:space="0" w:color="auto"/>
        <w:bottom w:val="none" w:sz="0" w:space="0" w:color="auto"/>
        <w:right w:val="none" w:sz="0" w:space="0" w:color="auto"/>
      </w:divBdr>
    </w:div>
    <w:div w:id="1419256857">
      <w:bodyDiv w:val="1"/>
      <w:marLeft w:val="0"/>
      <w:marRight w:val="0"/>
      <w:marTop w:val="0"/>
      <w:marBottom w:val="0"/>
      <w:divBdr>
        <w:top w:val="none" w:sz="0" w:space="0" w:color="auto"/>
        <w:left w:val="none" w:sz="0" w:space="0" w:color="auto"/>
        <w:bottom w:val="none" w:sz="0" w:space="0" w:color="auto"/>
        <w:right w:val="none" w:sz="0" w:space="0" w:color="auto"/>
      </w:divBdr>
    </w:div>
    <w:div w:id="1457866126">
      <w:bodyDiv w:val="1"/>
      <w:marLeft w:val="0"/>
      <w:marRight w:val="0"/>
      <w:marTop w:val="0"/>
      <w:marBottom w:val="0"/>
      <w:divBdr>
        <w:top w:val="none" w:sz="0" w:space="0" w:color="auto"/>
        <w:left w:val="none" w:sz="0" w:space="0" w:color="auto"/>
        <w:bottom w:val="none" w:sz="0" w:space="0" w:color="auto"/>
        <w:right w:val="none" w:sz="0" w:space="0" w:color="auto"/>
      </w:divBdr>
    </w:div>
    <w:div w:id="1484855963">
      <w:bodyDiv w:val="1"/>
      <w:marLeft w:val="0"/>
      <w:marRight w:val="0"/>
      <w:marTop w:val="0"/>
      <w:marBottom w:val="0"/>
      <w:divBdr>
        <w:top w:val="none" w:sz="0" w:space="0" w:color="auto"/>
        <w:left w:val="none" w:sz="0" w:space="0" w:color="auto"/>
        <w:bottom w:val="none" w:sz="0" w:space="0" w:color="auto"/>
        <w:right w:val="none" w:sz="0" w:space="0" w:color="auto"/>
      </w:divBdr>
    </w:div>
    <w:div w:id="1493718297">
      <w:bodyDiv w:val="1"/>
      <w:marLeft w:val="0"/>
      <w:marRight w:val="0"/>
      <w:marTop w:val="0"/>
      <w:marBottom w:val="0"/>
      <w:divBdr>
        <w:top w:val="none" w:sz="0" w:space="0" w:color="auto"/>
        <w:left w:val="none" w:sz="0" w:space="0" w:color="auto"/>
        <w:bottom w:val="none" w:sz="0" w:space="0" w:color="auto"/>
        <w:right w:val="none" w:sz="0" w:space="0" w:color="auto"/>
      </w:divBdr>
    </w:div>
    <w:div w:id="1532105187">
      <w:bodyDiv w:val="1"/>
      <w:marLeft w:val="0"/>
      <w:marRight w:val="0"/>
      <w:marTop w:val="0"/>
      <w:marBottom w:val="0"/>
      <w:divBdr>
        <w:top w:val="none" w:sz="0" w:space="0" w:color="auto"/>
        <w:left w:val="none" w:sz="0" w:space="0" w:color="auto"/>
        <w:bottom w:val="none" w:sz="0" w:space="0" w:color="auto"/>
        <w:right w:val="none" w:sz="0" w:space="0" w:color="auto"/>
      </w:divBdr>
    </w:div>
    <w:div w:id="1534229997">
      <w:bodyDiv w:val="1"/>
      <w:marLeft w:val="0"/>
      <w:marRight w:val="0"/>
      <w:marTop w:val="0"/>
      <w:marBottom w:val="0"/>
      <w:divBdr>
        <w:top w:val="none" w:sz="0" w:space="0" w:color="auto"/>
        <w:left w:val="none" w:sz="0" w:space="0" w:color="auto"/>
        <w:bottom w:val="none" w:sz="0" w:space="0" w:color="auto"/>
        <w:right w:val="none" w:sz="0" w:space="0" w:color="auto"/>
      </w:divBdr>
    </w:div>
    <w:div w:id="1643343981">
      <w:bodyDiv w:val="1"/>
      <w:marLeft w:val="0"/>
      <w:marRight w:val="0"/>
      <w:marTop w:val="0"/>
      <w:marBottom w:val="0"/>
      <w:divBdr>
        <w:top w:val="none" w:sz="0" w:space="0" w:color="auto"/>
        <w:left w:val="none" w:sz="0" w:space="0" w:color="auto"/>
        <w:bottom w:val="none" w:sz="0" w:space="0" w:color="auto"/>
        <w:right w:val="none" w:sz="0" w:space="0" w:color="auto"/>
      </w:divBdr>
    </w:div>
    <w:div w:id="1690063476">
      <w:bodyDiv w:val="1"/>
      <w:marLeft w:val="0"/>
      <w:marRight w:val="0"/>
      <w:marTop w:val="0"/>
      <w:marBottom w:val="0"/>
      <w:divBdr>
        <w:top w:val="none" w:sz="0" w:space="0" w:color="auto"/>
        <w:left w:val="none" w:sz="0" w:space="0" w:color="auto"/>
        <w:bottom w:val="none" w:sz="0" w:space="0" w:color="auto"/>
        <w:right w:val="none" w:sz="0" w:space="0" w:color="auto"/>
      </w:divBdr>
    </w:div>
    <w:div w:id="1702122411">
      <w:bodyDiv w:val="1"/>
      <w:marLeft w:val="0"/>
      <w:marRight w:val="0"/>
      <w:marTop w:val="0"/>
      <w:marBottom w:val="0"/>
      <w:divBdr>
        <w:top w:val="none" w:sz="0" w:space="0" w:color="auto"/>
        <w:left w:val="none" w:sz="0" w:space="0" w:color="auto"/>
        <w:bottom w:val="none" w:sz="0" w:space="0" w:color="auto"/>
        <w:right w:val="none" w:sz="0" w:space="0" w:color="auto"/>
      </w:divBdr>
    </w:div>
    <w:div w:id="1795977043">
      <w:bodyDiv w:val="1"/>
      <w:marLeft w:val="0"/>
      <w:marRight w:val="0"/>
      <w:marTop w:val="0"/>
      <w:marBottom w:val="0"/>
      <w:divBdr>
        <w:top w:val="none" w:sz="0" w:space="0" w:color="auto"/>
        <w:left w:val="none" w:sz="0" w:space="0" w:color="auto"/>
        <w:bottom w:val="none" w:sz="0" w:space="0" w:color="auto"/>
        <w:right w:val="none" w:sz="0" w:space="0" w:color="auto"/>
      </w:divBdr>
    </w:div>
    <w:div w:id="1831941533">
      <w:bodyDiv w:val="1"/>
      <w:marLeft w:val="0"/>
      <w:marRight w:val="0"/>
      <w:marTop w:val="0"/>
      <w:marBottom w:val="0"/>
      <w:divBdr>
        <w:top w:val="none" w:sz="0" w:space="0" w:color="auto"/>
        <w:left w:val="none" w:sz="0" w:space="0" w:color="auto"/>
        <w:bottom w:val="none" w:sz="0" w:space="0" w:color="auto"/>
        <w:right w:val="none" w:sz="0" w:space="0" w:color="auto"/>
      </w:divBdr>
    </w:div>
    <w:div w:id="1843202740">
      <w:bodyDiv w:val="1"/>
      <w:marLeft w:val="0"/>
      <w:marRight w:val="0"/>
      <w:marTop w:val="0"/>
      <w:marBottom w:val="0"/>
      <w:divBdr>
        <w:top w:val="none" w:sz="0" w:space="0" w:color="auto"/>
        <w:left w:val="none" w:sz="0" w:space="0" w:color="auto"/>
        <w:bottom w:val="none" w:sz="0" w:space="0" w:color="auto"/>
        <w:right w:val="none" w:sz="0" w:space="0" w:color="auto"/>
      </w:divBdr>
      <w:divsChild>
        <w:div w:id="8332644">
          <w:marLeft w:val="0"/>
          <w:marRight w:val="0"/>
          <w:marTop w:val="400"/>
          <w:marBottom w:val="400"/>
          <w:divBdr>
            <w:top w:val="single" w:sz="6" w:space="20" w:color="DDDDDD"/>
            <w:left w:val="single" w:sz="6" w:space="20" w:color="DDDDDD"/>
            <w:bottom w:val="single" w:sz="6" w:space="20" w:color="DDDDDD"/>
            <w:right w:val="single" w:sz="6" w:space="20" w:color="DDDDDD"/>
          </w:divBdr>
          <w:divsChild>
            <w:div w:id="2130589703">
              <w:marLeft w:val="0"/>
              <w:marRight w:val="0"/>
              <w:marTop w:val="0"/>
              <w:marBottom w:val="0"/>
              <w:divBdr>
                <w:top w:val="none" w:sz="0" w:space="0" w:color="auto"/>
                <w:left w:val="none" w:sz="0" w:space="0" w:color="auto"/>
                <w:bottom w:val="none" w:sz="0" w:space="0" w:color="auto"/>
                <w:right w:val="none" w:sz="0" w:space="0" w:color="auto"/>
              </w:divBdr>
              <w:divsChild>
                <w:div w:id="117961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975965">
      <w:bodyDiv w:val="1"/>
      <w:marLeft w:val="0"/>
      <w:marRight w:val="0"/>
      <w:marTop w:val="0"/>
      <w:marBottom w:val="0"/>
      <w:divBdr>
        <w:top w:val="none" w:sz="0" w:space="0" w:color="auto"/>
        <w:left w:val="none" w:sz="0" w:space="0" w:color="auto"/>
        <w:bottom w:val="none" w:sz="0" w:space="0" w:color="auto"/>
        <w:right w:val="none" w:sz="0" w:space="0" w:color="auto"/>
      </w:divBdr>
    </w:div>
    <w:div w:id="1922909565">
      <w:bodyDiv w:val="1"/>
      <w:marLeft w:val="0"/>
      <w:marRight w:val="0"/>
      <w:marTop w:val="0"/>
      <w:marBottom w:val="0"/>
      <w:divBdr>
        <w:top w:val="none" w:sz="0" w:space="0" w:color="auto"/>
        <w:left w:val="none" w:sz="0" w:space="0" w:color="auto"/>
        <w:bottom w:val="none" w:sz="0" w:space="0" w:color="auto"/>
        <w:right w:val="none" w:sz="0" w:space="0" w:color="auto"/>
      </w:divBdr>
    </w:div>
    <w:div w:id="2031830601">
      <w:bodyDiv w:val="1"/>
      <w:marLeft w:val="0"/>
      <w:marRight w:val="0"/>
      <w:marTop w:val="0"/>
      <w:marBottom w:val="0"/>
      <w:divBdr>
        <w:top w:val="none" w:sz="0" w:space="0" w:color="auto"/>
        <w:left w:val="none" w:sz="0" w:space="0" w:color="auto"/>
        <w:bottom w:val="none" w:sz="0" w:space="0" w:color="auto"/>
        <w:right w:val="none" w:sz="0" w:space="0" w:color="auto"/>
      </w:divBdr>
    </w:div>
    <w:div w:id="2116829682">
      <w:bodyDiv w:val="1"/>
      <w:marLeft w:val="0"/>
      <w:marRight w:val="0"/>
      <w:marTop w:val="0"/>
      <w:marBottom w:val="0"/>
      <w:divBdr>
        <w:top w:val="none" w:sz="0" w:space="0" w:color="auto"/>
        <w:left w:val="none" w:sz="0" w:space="0" w:color="auto"/>
        <w:bottom w:val="none" w:sz="0" w:space="0" w:color="auto"/>
        <w:right w:val="none" w:sz="0" w:space="0" w:color="auto"/>
      </w:divBdr>
      <w:divsChild>
        <w:div w:id="350566692">
          <w:marLeft w:val="0"/>
          <w:marRight w:val="0"/>
          <w:marTop w:val="400"/>
          <w:marBottom w:val="4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jad.hasssan@outlook.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raosof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F107009-8E70-4C9E-AEB9-C757878D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4274</Words>
  <Characters>81365</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5449</CharactersWithSpaces>
  <SharedDoc>false</SharedDoc>
  <HLinks>
    <vt:vector size="6" baseType="variant">
      <vt:variant>
        <vt:i4>6488170</vt:i4>
      </vt:variant>
      <vt:variant>
        <vt:i4>0</vt:i4>
      </vt:variant>
      <vt:variant>
        <vt:i4>0</vt:i4>
      </vt:variant>
      <vt:variant>
        <vt:i4>5</vt:i4>
      </vt:variant>
      <vt:variant>
        <vt:lpwstr>mailto:ramzi_shawahna@hot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zi shawahna</dc:creator>
  <cp:keywords/>
  <dc:description/>
  <cp:lastModifiedBy>Fuji</cp:lastModifiedBy>
  <cp:revision>2</cp:revision>
  <dcterms:created xsi:type="dcterms:W3CDTF">2023-04-26T07:08:00Z</dcterms:created>
  <dcterms:modified xsi:type="dcterms:W3CDTF">2023-04-26T07:08:00Z</dcterms:modified>
</cp:coreProperties>
</file>